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7414C9" w:rsidP="00E94CBA">
      <w:pPr>
        <w:spacing w:line="240" w:lineRule="auto"/>
      </w:pPr>
      <w:r>
        <w:t xml:space="preserve">The past 15 years have witnessed an explosion in the </w:t>
      </w:r>
      <w:r w:rsidR="001A1EFB">
        <w:t>science</w:t>
      </w:r>
      <w:r>
        <w:t xml:space="preserve"> of networks.  Much of this </w:t>
      </w:r>
      <w:r w:rsidR="001A1EFB">
        <w:t>research</w:t>
      </w:r>
      <w:r>
        <w:t xml:space="preserve"> has been stimulated by recent advances in statistical physics</w:t>
      </w:r>
      <w:r w:rsidR="00BA1DBE">
        <w:t xml:space="preserve"> and the study of complex systems – that is, systems that comprise many interrelated components whose interactions give rise to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many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576A5B">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they are shaped by planning eras and design paradi</w:t>
      </w:r>
      <w:r w:rsidR="00A8416B">
        <w:t xml:space="preserve">gms – through a lens of complexity. </w:t>
      </w:r>
      <w:r w:rsidR="00F728E1" w:rsidRPr="00F728E1">
        <w:t xml:space="preserve">The modern study of complex systems evolved </w:t>
      </w:r>
      <w:r w:rsidR="00F728E1">
        <w:t xml:space="preserve">in part </w:t>
      </w:r>
      <w:r w:rsidR="00A8416B">
        <w:t>from initial explorations into</w:t>
      </w:r>
      <w:r w:rsidR="00F728E1" w:rsidRPr="00F728E1">
        <w:t xml:space="preserve"> the surprising behavior of </w:t>
      </w:r>
      <w:r w:rsidR="00A8416B">
        <w:t xml:space="preserve">simple nonlinear systems – systems where </w:t>
      </w:r>
      <w:r w:rsidR="00406A52">
        <w:t>inputs and outputs are not proportional to one another due to</w:t>
      </w:r>
      <w:r w:rsidR="00F728E1">
        <w:t xml:space="preserve"> feedback </w:t>
      </w:r>
      <w:r w:rsidR="00406A52">
        <w:t>or multiplicative relationships</w:t>
      </w:r>
      <w:r w:rsidR="00F728E1">
        <w:t xml:space="preserve">. </w:t>
      </w:r>
      <w:r w:rsidR="00A8416B">
        <w:t>C</w:t>
      </w:r>
      <w:r w:rsidR="00F728E1">
        <w:t>ertain extremely simple</w:t>
      </w:r>
      <w:r w:rsidR="00A8416B">
        <w:t>, deterministic</w:t>
      </w:r>
      <w:r w:rsidR="00F728E1">
        <w:t xml:space="preserve"> nonlinear</w:t>
      </w:r>
      <w:r w:rsidR="00F728E1" w:rsidRPr="00F728E1">
        <w:t xml:space="preserve"> systems can produce wildly unpredictable, divergent, and fractal behavior. </w:t>
      </w:r>
      <w:r w:rsidR="00A8416B">
        <w:t>F</w:t>
      </w:r>
      <w:r w:rsidR="00F728E1" w:rsidRPr="00F728E1">
        <w:t>orecasting such systems’ futures requires an impossible precision of measurement and computation</w:t>
      </w:r>
      <w:r w:rsidR="00A8416B">
        <w:t>. S</w:t>
      </w:r>
      <w:r w:rsidR="00F728E1" w:rsidRPr="00F728E1">
        <w:t xml:space="preserve">ome futures </w:t>
      </w:r>
      <w:r w:rsidR="00A8416B">
        <w:t>may be unknowable and i</w:t>
      </w:r>
      <w:r w:rsidR="00F728E1" w:rsidRPr="00F728E1">
        <w:t>nterventions into a system may have unpredictable outcomes even if the intervention is minor</w:t>
      </w:r>
      <w:r w:rsidR="00A8416B">
        <w:t>,</w:t>
      </w:r>
      <w:r w:rsidR="00F728E1" w:rsidRPr="00F728E1">
        <w:t xml:space="preserve"> as effects can compound (or be damped) nonlinearly over time.</w:t>
      </w:r>
      <w:r w:rsidR="00453D34">
        <w:t xml:space="preserve"> </w:t>
      </w:r>
      <w:r w:rsidR="00453D34" w:rsidRPr="00F728E1">
        <w:t>Further</w:t>
      </w:r>
      <w:r w:rsidR="00453D34">
        <w:t>, c</w:t>
      </w:r>
      <w:r w:rsidR="00576A5B">
        <w:t>omplex nonlinear systems can</w:t>
      </w:r>
      <w:r w:rsidR="00576A5B" w:rsidRPr="00576A5B">
        <w:t xml:space="preserve"> self-organize into emergent forms that could not have been predicted simply by </w:t>
      </w:r>
      <w:r w:rsidR="00576A5B">
        <w:t>examining</w:t>
      </w:r>
      <w:r w:rsidR="00576A5B" w:rsidRPr="00576A5B">
        <w:t xml:space="preserve"> the constituent parts. </w:t>
      </w:r>
      <w:r w:rsidR="00453D34">
        <w:t>Such</w:t>
      </w:r>
      <w:r w:rsidR="00576A5B" w:rsidRPr="00576A5B">
        <w:t xml:space="preserve"> systems</w:t>
      </w:r>
      <w:r w:rsidR="00576A5B">
        <w:t xml:space="preserve"> </w:t>
      </w:r>
      <w:r w:rsidR="00576A5B" w:rsidRPr="00576A5B">
        <w:t xml:space="preserve">are unpredictable because of their </w:t>
      </w:r>
      <w:r w:rsidR="00576A5B" w:rsidRPr="00576A5B">
        <w:lastRenderedPageBreak/>
        <w:t xml:space="preserve">capacity for novelty via </w:t>
      </w:r>
      <w:r w:rsidR="00453D34">
        <w:t>these e</w:t>
      </w:r>
      <w:r w:rsidR="00576A5B">
        <w:t>mergent</w:t>
      </w:r>
      <w:r w:rsidR="00576A5B" w:rsidRPr="00576A5B">
        <w:t xml:space="preserve"> </w:t>
      </w:r>
      <w:r w:rsidR="00A8416B">
        <w:t>features</w:t>
      </w:r>
      <w:r w:rsidR="00576A5B" w:rsidRPr="00576A5B">
        <w:t xml:space="preserve"> </w:t>
      </w:r>
      <w:r w:rsidR="00453D34">
        <w:t xml:space="preserve">that </w:t>
      </w:r>
      <w:r w:rsidR="00576A5B" w:rsidRPr="00576A5B">
        <w:t xml:space="preserve">appear as a result of the many interactions between connected, constituent </w:t>
      </w:r>
      <w:r w:rsidR="00453D34">
        <w:t>components</w:t>
      </w:r>
      <w:r w:rsidR="007477A2">
        <w:t xml:space="preserv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how the city’s</w:t>
      </w:r>
      <w:r w:rsidR="00576A5B" w:rsidRPr="00576A5B">
        <w:t xml:space="preserve"> physical links organize </w:t>
      </w:r>
      <w:r w:rsidR="00453D34">
        <w:t>human dynamics</w:t>
      </w:r>
      <w:r w:rsidR="00576A5B">
        <w:t xml:space="preserve">. </w:t>
      </w:r>
      <w:r w:rsidR="00A8416B">
        <w:t>U</w:t>
      </w:r>
      <w:r w:rsidR="00576A5B">
        <w:t>rban morphologists have long been interested in the built form</w:t>
      </w:r>
      <w:r w:rsidR="00A8416B">
        <w:t>’s complexity</w:t>
      </w:r>
      <w:r w:rsidR="00576A5B">
        <w:t>. F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576A5B">
        <w:t xml:space="preserve">. </w:t>
      </w:r>
    </w:p>
    <w:p w:rsidR="00BA1DBE" w:rsidRDefault="00576A5B" w:rsidP="00E94CBA">
      <w:pPr>
        <w:spacing w:line="240" w:lineRule="auto"/>
      </w:pPr>
      <w:r>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presents OSMnx, a new tool that easily downloads and analyzes street networks</w:t>
      </w:r>
      <w:r>
        <w:t xml:space="preserve"> and other geospatial data</w:t>
      </w:r>
      <w:r w:rsidRPr="00F728E1">
        <w:t xml:space="preserve"> </w:t>
      </w:r>
      <w:r>
        <w:t xml:space="preserve">from OpenStreetMap </w:t>
      </w:r>
      <w:r w:rsidRPr="00F728E1">
        <w:t>for anywhere in the world. OSMnx contributes five significant capabilities for researchers and practitioners: first, the automated downloading of political boundaries and building footprints; second, the tailored and automated downloading and constructing of street network data</w:t>
      </w:r>
      <w:r w:rsidR="00937F13">
        <w:t xml:space="preserve"> </w:t>
      </w:r>
      <w:r w:rsidRPr="00F728E1">
        <w:t>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lastRenderedPageBreak/>
        <w:t xml:space="preserve">This study </w:t>
      </w:r>
      <w:r>
        <w:t>download</w:t>
      </w:r>
      <w:r w:rsidR="00293771">
        <w: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nd Zillow-defined 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xml:space="preserve">. </w:t>
      </w:r>
      <w:r w:rsidR="00293771">
        <w:t>For instance</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w:t>
      </w:r>
      <w:r w:rsidR="00F27B0F">
        <w:t xml:space="preserve">t Plains developed all at once and </w:t>
      </w:r>
      <w:r>
        <w:t xml:space="preserve">grew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t xml:space="preserve">legal definition, but also captures the scope of city planning </w:t>
      </w:r>
      <w:r w:rsidR="001C095B">
        <w:t>jurisdiction</w:t>
      </w:r>
      <w:r>
        <w:t xml:space="preserve"> and decision-making for top-down interventions into a street network. The second captures </w:t>
      </w:r>
      <w:r w:rsidR="001C095B">
        <w:t>the</w:t>
      </w:r>
      <w:r>
        <w:t xml:space="preserve"> wider self-</w:t>
      </w:r>
      <w:r>
        <w:lastRenderedPageBreak/>
        <w:t xml:space="preserve">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DC566A" w:rsidRDefault="00DC566A" w:rsidP="00082C3E">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measures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purpose.</w:t>
      </w:r>
    </w:p>
    <w:p w:rsidR="00CE74F9" w:rsidRDefault="00CE74F9" w:rsidP="00E94CBA">
      <w:pPr>
        <w:spacing w:line="240" w:lineRule="auto"/>
      </w:pP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411176">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411176">
      <w:pPr>
        <w:tabs>
          <w:tab w:val="left" w:pos="900"/>
        </w:tabs>
        <w:ind w:left="2621"/>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0" w:name="_Toc475721712"/>
    </w:p>
    <w:p w:rsidR="009110E0" w:rsidRPr="0014423B" w:rsidRDefault="0024235F" w:rsidP="002B01B4">
      <w:pPr>
        <w:pStyle w:val="Pre-Heading1"/>
      </w:pPr>
      <w:bookmarkStart w:id="1" w:name="_Toc479517001"/>
      <w:r w:rsidRPr="0014423B">
        <w:t xml:space="preserve">Table of </w:t>
      </w:r>
      <w:r w:rsidR="009110E0" w:rsidRPr="0014423B">
        <w:t>Contents</w:t>
      </w:r>
      <w:bookmarkEnd w:id="0"/>
      <w:bookmarkEnd w:id="1"/>
    </w:p>
    <w:p w:rsidR="00303B67" w:rsidRDefault="00303B67" w:rsidP="004A4DE6"/>
    <w:p w:rsidR="002C6C62" w:rsidRPr="00F12D87" w:rsidRDefault="00303B67" w:rsidP="00411176">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2C6C62" w:rsidRPr="00F12D87">
        <w:rPr>
          <w:b w:val="0"/>
        </w:rPr>
        <w:t>Table of Contents</w:t>
      </w:r>
      <w:r w:rsidR="002C6C62" w:rsidRPr="00F12D87">
        <w:rPr>
          <w:b w:val="0"/>
        </w:rPr>
        <w:tab/>
      </w:r>
      <w:r w:rsidR="002C6C62" w:rsidRPr="00F12D87">
        <w:rPr>
          <w:b w:val="0"/>
        </w:rPr>
        <w:fldChar w:fldCharType="begin"/>
      </w:r>
      <w:r w:rsidR="002C6C62" w:rsidRPr="00F12D87">
        <w:rPr>
          <w:b w:val="0"/>
        </w:rPr>
        <w:instrText xml:space="preserve"> PAGEREF _Toc479517001 \h </w:instrText>
      </w:r>
      <w:r w:rsidR="002C6C62" w:rsidRPr="00F12D87">
        <w:rPr>
          <w:b w:val="0"/>
        </w:rPr>
      </w:r>
      <w:r w:rsidR="002C6C62" w:rsidRPr="00F12D87">
        <w:rPr>
          <w:b w:val="0"/>
        </w:rPr>
        <w:fldChar w:fldCharType="separate"/>
      </w:r>
      <w:r w:rsidR="00690434">
        <w:rPr>
          <w:b w:val="0"/>
        </w:rPr>
        <w:t>iii</w:t>
      </w:r>
      <w:r w:rsidR="002C6C62"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Figures</w:t>
      </w:r>
      <w:bookmarkStart w:id="2" w:name="_GoBack"/>
      <w:bookmarkEnd w:id="2"/>
      <w:r w:rsidRPr="00F12D87">
        <w:rPr>
          <w:b w:val="0"/>
        </w:rPr>
        <w:tab/>
      </w:r>
      <w:r w:rsidRPr="00F12D87">
        <w:rPr>
          <w:b w:val="0"/>
        </w:rPr>
        <w:fldChar w:fldCharType="begin"/>
      </w:r>
      <w:r w:rsidRPr="00F12D87">
        <w:rPr>
          <w:b w:val="0"/>
        </w:rPr>
        <w:instrText xml:space="preserve"> PAGEREF _Toc479517002 \h </w:instrText>
      </w:r>
      <w:r w:rsidRPr="00F12D87">
        <w:rPr>
          <w:b w:val="0"/>
        </w:rPr>
      </w:r>
      <w:r w:rsidRPr="00F12D87">
        <w:rPr>
          <w:b w:val="0"/>
        </w:rPr>
        <w:fldChar w:fldCharType="separate"/>
      </w:r>
      <w:r w:rsidR="00690434">
        <w:rPr>
          <w:b w:val="0"/>
        </w:rPr>
        <w:t>vi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Tables</w:t>
      </w:r>
      <w:r w:rsidRPr="00F12D87">
        <w:rPr>
          <w:b w:val="0"/>
        </w:rPr>
        <w:tab/>
      </w:r>
      <w:r w:rsidRPr="00F12D87">
        <w:rPr>
          <w:b w:val="0"/>
        </w:rPr>
        <w:fldChar w:fldCharType="begin"/>
      </w:r>
      <w:r w:rsidRPr="00F12D87">
        <w:rPr>
          <w:b w:val="0"/>
        </w:rPr>
        <w:instrText xml:space="preserve"> PAGEREF _Toc479517003 \h </w:instrText>
      </w:r>
      <w:r w:rsidRPr="00F12D87">
        <w:rPr>
          <w:b w:val="0"/>
        </w:rPr>
      </w:r>
      <w:r w:rsidRPr="00F12D87">
        <w:rPr>
          <w:b w:val="0"/>
        </w:rPr>
        <w:fldChar w:fldCharType="separate"/>
      </w:r>
      <w:r w:rsidR="00690434">
        <w:rPr>
          <w:b w:val="0"/>
        </w:rPr>
        <w:t>x</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Acknowledgements</w:t>
      </w:r>
      <w:r w:rsidRPr="00F12D87">
        <w:rPr>
          <w:b w:val="0"/>
        </w:rPr>
        <w:tab/>
      </w:r>
      <w:r w:rsidRPr="00F12D87">
        <w:rPr>
          <w:b w:val="0"/>
        </w:rPr>
        <w:fldChar w:fldCharType="begin"/>
      </w:r>
      <w:r w:rsidRPr="00F12D87">
        <w:rPr>
          <w:b w:val="0"/>
        </w:rPr>
        <w:instrText xml:space="preserve"> PAGEREF _Toc479517004 \h </w:instrText>
      </w:r>
      <w:r w:rsidRPr="00F12D87">
        <w:rPr>
          <w:b w:val="0"/>
        </w:rPr>
      </w:r>
      <w:r w:rsidRPr="00F12D87">
        <w:rPr>
          <w:b w:val="0"/>
        </w:rPr>
        <w:fldChar w:fldCharType="separate"/>
      </w:r>
      <w:r w:rsidR="00690434">
        <w:rPr>
          <w:b w:val="0"/>
        </w:rPr>
        <w:t>xi</w:t>
      </w:r>
      <w:r w:rsidRPr="00F12D87">
        <w:rPr>
          <w:b w:val="0"/>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1:</w:t>
      </w:r>
      <w:r w:rsidR="00F12D87">
        <w:rPr>
          <w:rFonts w:asciiTheme="minorHAnsi" w:eastAsiaTheme="minorEastAsia" w:hAnsiTheme="minorHAnsi" w:cstheme="minorBidi"/>
          <w:b w:val="0"/>
          <w:sz w:val="22"/>
          <w:szCs w:val="22"/>
        </w:rPr>
        <w:t xml:space="preserve"> </w:t>
      </w:r>
      <w:r>
        <w:t>Introduction</w:t>
      </w:r>
      <w:r>
        <w:tab/>
      </w:r>
      <w:r>
        <w:fldChar w:fldCharType="begin"/>
      </w:r>
      <w:r>
        <w:instrText xml:space="preserve"> PAGEREF _Toc479517005 \h </w:instrText>
      </w:r>
      <w:r>
        <w:fldChar w:fldCharType="separate"/>
      </w:r>
      <w:r w:rsidR="00690434">
        <w:t>1</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9517006 \h </w:instrText>
      </w:r>
      <w:r>
        <w:rPr>
          <w:noProof/>
        </w:rPr>
      </w:r>
      <w:r>
        <w:rPr>
          <w:noProof/>
        </w:rPr>
        <w:fldChar w:fldCharType="separate"/>
      </w:r>
      <w:r w:rsidR="00690434">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9517007 \h </w:instrText>
      </w:r>
      <w:r>
        <w:rPr>
          <w:noProof/>
        </w:rPr>
      </w:r>
      <w:r>
        <w:rPr>
          <w:noProof/>
        </w:rPr>
        <w:fldChar w:fldCharType="separate"/>
      </w:r>
      <w:r w:rsidR="00690434">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9517008 \h </w:instrText>
      </w:r>
      <w:r>
        <w:rPr>
          <w:noProof/>
        </w:rPr>
      </w:r>
      <w:r>
        <w:rPr>
          <w:noProof/>
        </w:rPr>
        <w:fldChar w:fldCharType="separate"/>
      </w:r>
      <w:r w:rsidR="00690434">
        <w:rPr>
          <w:noProof/>
        </w:rPr>
        <w:t>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9517009 \h </w:instrText>
      </w:r>
      <w:r>
        <w:rPr>
          <w:noProof/>
        </w:rPr>
      </w:r>
      <w:r>
        <w:rPr>
          <w:noProof/>
        </w:rPr>
        <w:fldChar w:fldCharType="separate"/>
      </w:r>
      <w:r w:rsidR="00690434">
        <w:rPr>
          <w:noProof/>
        </w:rPr>
        <w:t>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9517010 \h </w:instrText>
      </w:r>
      <w:r>
        <w:rPr>
          <w:noProof/>
        </w:rPr>
      </w:r>
      <w:r>
        <w:rPr>
          <w:noProof/>
        </w:rPr>
        <w:fldChar w:fldCharType="separate"/>
      </w:r>
      <w:r w:rsidR="00690434">
        <w:rPr>
          <w:noProof/>
        </w:rPr>
        <w:t>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9517011 \h </w:instrText>
      </w:r>
      <w:r>
        <w:rPr>
          <w:noProof/>
        </w:rPr>
      </w:r>
      <w:r>
        <w:rPr>
          <w:noProof/>
        </w:rPr>
        <w:fldChar w:fldCharType="separate"/>
      </w:r>
      <w:r w:rsidR="00690434">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9517012 \h </w:instrText>
      </w:r>
      <w:r>
        <w:rPr>
          <w:noProof/>
        </w:rPr>
      </w:r>
      <w:r>
        <w:rPr>
          <w:noProof/>
        </w:rPr>
        <w:fldChar w:fldCharType="separate"/>
      </w:r>
      <w:r w:rsidR="00690434">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9517013 \h </w:instrText>
      </w:r>
      <w:r>
        <w:rPr>
          <w:noProof/>
        </w:rPr>
      </w:r>
      <w:r>
        <w:rPr>
          <w:noProof/>
        </w:rPr>
        <w:fldChar w:fldCharType="separate"/>
      </w:r>
      <w:r w:rsidR="00690434">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9517014 \h </w:instrText>
      </w:r>
      <w:r>
        <w:rPr>
          <w:noProof/>
        </w:rPr>
      </w:r>
      <w:r>
        <w:rPr>
          <w:noProof/>
        </w:rPr>
        <w:fldChar w:fldCharType="separate"/>
      </w:r>
      <w:r w:rsidR="00690434">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9517015 \h </w:instrText>
      </w:r>
      <w:r>
        <w:rPr>
          <w:noProof/>
        </w:rPr>
      </w:r>
      <w:r>
        <w:rPr>
          <w:noProof/>
        </w:rPr>
        <w:fldChar w:fldCharType="separate"/>
      </w:r>
      <w:r w:rsidR="00690434">
        <w:rPr>
          <w:noProof/>
        </w:rPr>
        <w:t>1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9517016 \h </w:instrText>
      </w:r>
      <w:r>
        <w:rPr>
          <w:noProof/>
        </w:rPr>
      </w:r>
      <w:r>
        <w:rPr>
          <w:noProof/>
        </w:rPr>
        <w:fldChar w:fldCharType="separate"/>
      </w:r>
      <w:r w:rsidR="00690434">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9517017 \h </w:instrText>
      </w:r>
      <w:r>
        <w:rPr>
          <w:noProof/>
        </w:rPr>
      </w:r>
      <w:r>
        <w:rPr>
          <w:noProof/>
        </w:rPr>
        <w:fldChar w:fldCharType="separate"/>
      </w:r>
      <w:r w:rsidR="00690434">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9517018 \h </w:instrText>
      </w:r>
      <w:r>
        <w:rPr>
          <w:noProof/>
        </w:rPr>
      </w:r>
      <w:r>
        <w:rPr>
          <w:noProof/>
        </w:rPr>
        <w:fldChar w:fldCharType="separate"/>
      </w:r>
      <w:r w:rsidR="00690434">
        <w:rPr>
          <w:noProof/>
        </w:rPr>
        <w:t>1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2:</w:t>
      </w:r>
      <w:r w:rsidR="00F12D87">
        <w:rPr>
          <w:rFonts w:asciiTheme="minorHAnsi" w:eastAsiaTheme="minorEastAsia" w:hAnsiTheme="minorHAnsi" w:cstheme="minorBidi"/>
          <w:b w:val="0"/>
          <w:sz w:val="22"/>
          <w:szCs w:val="22"/>
        </w:rPr>
        <w:t xml:space="preserve"> </w:t>
      </w:r>
      <w:r>
        <w:t>Foundations of the Nonlinear Paradigm</w:t>
      </w:r>
      <w:r>
        <w:tab/>
      </w:r>
      <w:r>
        <w:fldChar w:fldCharType="begin"/>
      </w:r>
      <w:r>
        <w:instrText xml:space="preserve"> PAGEREF _Toc479517019 \h </w:instrText>
      </w:r>
      <w:r>
        <w:fldChar w:fldCharType="separate"/>
      </w:r>
      <w:r w:rsidR="00690434">
        <w:t>15</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9517020 \h </w:instrText>
      </w:r>
      <w:r>
        <w:rPr>
          <w:noProof/>
        </w:rPr>
      </w:r>
      <w:r>
        <w:rPr>
          <w:noProof/>
        </w:rPr>
        <w:fldChar w:fldCharType="separate"/>
      </w:r>
      <w:r w:rsidR="00690434">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9517021 \h </w:instrText>
      </w:r>
      <w:r>
        <w:rPr>
          <w:noProof/>
        </w:rPr>
      </w:r>
      <w:r>
        <w:rPr>
          <w:noProof/>
        </w:rPr>
        <w:fldChar w:fldCharType="separate"/>
      </w:r>
      <w:r w:rsidR="00690434">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9517022 \h </w:instrText>
      </w:r>
      <w:r>
        <w:rPr>
          <w:noProof/>
        </w:rPr>
      </w:r>
      <w:r>
        <w:rPr>
          <w:noProof/>
        </w:rPr>
        <w:fldChar w:fldCharType="separate"/>
      </w:r>
      <w:r w:rsidR="00690434">
        <w:rPr>
          <w:noProof/>
        </w:rPr>
        <w:t>1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9517023 \h </w:instrText>
      </w:r>
      <w:r>
        <w:rPr>
          <w:noProof/>
        </w:rPr>
      </w:r>
      <w:r>
        <w:rPr>
          <w:noProof/>
        </w:rPr>
        <w:fldChar w:fldCharType="separate"/>
      </w:r>
      <w:r w:rsidR="00690434">
        <w:rPr>
          <w:noProof/>
        </w:rPr>
        <w:t>2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9517024 \h </w:instrText>
      </w:r>
      <w:r>
        <w:rPr>
          <w:noProof/>
        </w:rPr>
      </w:r>
      <w:r>
        <w:rPr>
          <w:noProof/>
        </w:rPr>
        <w:fldChar w:fldCharType="separate"/>
      </w:r>
      <w:r w:rsidR="00690434">
        <w:rPr>
          <w:noProof/>
        </w:rPr>
        <w:t>2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9517025 \h </w:instrText>
      </w:r>
      <w:r>
        <w:rPr>
          <w:noProof/>
        </w:rPr>
      </w:r>
      <w:r>
        <w:rPr>
          <w:noProof/>
        </w:rPr>
        <w:fldChar w:fldCharType="separate"/>
      </w:r>
      <w:r w:rsidR="00690434">
        <w:rPr>
          <w:noProof/>
        </w:rPr>
        <w:t>3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7. The Limits of Prediction</w:t>
      </w:r>
      <w:r>
        <w:rPr>
          <w:noProof/>
        </w:rPr>
        <w:tab/>
      </w:r>
      <w:r>
        <w:rPr>
          <w:noProof/>
        </w:rPr>
        <w:fldChar w:fldCharType="begin"/>
      </w:r>
      <w:r>
        <w:rPr>
          <w:noProof/>
        </w:rPr>
        <w:instrText xml:space="preserve"> PAGEREF _Toc479517026 \h </w:instrText>
      </w:r>
      <w:r>
        <w:rPr>
          <w:noProof/>
        </w:rPr>
      </w:r>
      <w:r>
        <w:rPr>
          <w:noProof/>
        </w:rPr>
        <w:fldChar w:fldCharType="separate"/>
      </w:r>
      <w:r w:rsidR="00690434">
        <w:rPr>
          <w:noProof/>
        </w:rPr>
        <w:t>3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9517027 \h </w:instrText>
      </w:r>
      <w:r>
        <w:rPr>
          <w:noProof/>
        </w:rPr>
      </w:r>
      <w:r>
        <w:rPr>
          <w:noProof/>
        </w:rPr>
        <w:fldChar w:fldCharType="separate"/>
      </w:r>
      <w:r w:rsidR="00690434">
        <w:rPr>
          <w:noProof/>
        </w:rPr>
        <w:t>35</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3:</w:t>
      </w:r>
      <w:r w:rsidR="00F12D87">
        <w:rPr>
          <w:rFonts w:asciiTheme="minorHAnsi" w:eastAsiaTheme="minorEastAsia" w:hAnsiTheme="minorHAnsi" w:cstheme="minorBidi"/>
          <w:b w:val="0"/>
          <w:sz w:val="22"/>
          <w:szCs w:val="22"/>
        </w:rPr>
        <w:t xml:space="preserve"> </w:t>
      </w:r>
      <w:r>
        <w:t>Complexity and Cities</w:t>
      </w:r>
      <w:r>
        <w:tab/>
      </w:r>
      <w:r>
        <w:fldChar w:fldCharType="begin"/>
      </w:r>
      <w:r>
        <w:instrText xml:space="preserve"> PAGEREF _Toc479517028 \h </w:instrText>
      </w:r>
      <w:r>
        <w:fldChar w:fldCharType="separate"/>
      </w:r>
      <w:r w:rsidR="00690434">
        <w:t>38</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9517029 \h </w:instrText>
      </w:r>
      <w:r>
        <w:rPr>
          <w:noProof/>
        </w:rPr>
      </w:r>
      <w:r>
        <w:rPr>
          <w:noProof/>
        </w:rPr>
        <w:fldChar w:fldCharType="separate"/>
      </w:r>
      <w:r w:rsidR="00690434">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9517030 \h </w:instrText>
      </w:r>
      <w:r>
        <w:rPr>
          <w:noProof/>
        </w:rPr>
      </w:r>
      <w:r>
        <w:rPr>
          <w:noProof/>
        </w:rPr>
        <w:fldChar w:fldCharType="separate"/>
      </w:r>
      <w:r w:rsidR="00690434">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9517031 \h </w:instrText>
      </w:r>
      <w:r>
        <w:rPr>
          <w:noProof/>
        </w:rPr>
      </w:r>
      <w:r>
        <w:rPr>
          <w:noProof/>
        </w:rPr>
        <w:fldChar w:fldCharType="separate"/>
      </w:r>
      <w:r w:rsidR="00690434">
        <w:rPr>
          <w:noProof/>
        </w:rPr>
        <w:t>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9517032 \h </w:instrText>
      </w:r>
      <w:r>
        <w:rPr>
          <w:noProof/>
        </w:rPr>
      </w:r>
      <w:r>
        <w:rPr>
          <w:noProof/>
        </w:rPr>
        <w:fldChar w:fldCharType="separate"/>
      </w:r>
      <w:r w:rsidR="00690434">
        <w:rPr>
          <w:noProof/>
        </w:rPr>
        <w:t>4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9517033 \h </w:instrText>
      </w:r>
      <w:r>
        <w:rPr>
          <w:noProof/>
        </w:rPr>
      </w:r>
      <w:r>
        <w:rPr>
          <w:noProof/>
        </w:rPr>
        <w:fldChar w:fldCharType="separate"/>
      </w:r>
      <w:r w:rsidR="00690434">
        <w:rPr>
          <w:noProof/>
        </w:rPr>
        <w:t>4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9517034 \h </w:instrText>
      </w:r>
      <w:r>
        <w:rPr>
          <w:noProof/>
        </w:rPr>
      </w:r>
      <w:r>
        <w:rPr>
          <w:noProof/>
        </w:rPr>
        <w:fldChar w:fldCharType="separate"/>
      </w:r>
      <w:r w:rsidR="00690434">
        <w:rPr>
          <w:noProof/>
        </w:rPr>
        <w:t>4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9517035 \h </w:instrText>
      </w:r>
      <w:r>
        <w:rPr>
          <w:noProof/>
        </w:rPr>
      </w:r>
      <w:r>
        <w:rPr>
          <w:noProof/>
        </w:rPr>
        <w:fldChar w:fldCharType="separate"/>
      </w:r>
      <w:r w:rsidR="00690434">
        <w:rPr>
          <w:noProof/>
        </w:rPr>
        <w:t>5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9517036 \h </w:instrText>
      </w:r>
      <w:r>
        <w:rPr>
          <w:noProof/>
        </w:rPr>
      </w:r>
      <w:r>
        <w:rPr>
          <w:noProof/>
        </w:rPr>
        <w:fldChar w:fldCharType="separate"/>
      </w:r>
      <w:r w:rsidR="00690434">
        <w:rPr>
          <w:noProof/>
        </w:rPr>
        <w:t>5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4:</w:t>
      </w:r>
      <w:r w:rsidR="00F12D87">
        <w:rPr>
          <w:rFonts w:asciiTheme="minorHAnsi" w:eastAsiaTheme="minorEastAsia" w:hAnsiTheme="minorHAnsi" w:cstheme="minorBidi"/>
          <w:b w:val="0"/>
          <w:sz w:val="22"/>
          <w:szCs w:val="22"/>
        </w:rPr>
        <w:t xml:space="preserve"> </w:t>
      </w:r>
      <w:r>
        <w:t>Measuring the Complexity of Urban Form and Design</w:t>
      </w:r>
      <w:r>
        <w:tab/>
      </w:r>
      <w:r>
        <w:fldChar w:fldCharType="begin"/>
      </w:r>
      <w:r>
        <w:instrText xml:space="preserve"> PAGEREF _Toc479517037 \h </w:instrText>
      </w:r>
      <w:r>
        <w:fldChar w:fldCharType="separate"/>
      </w:r>
      <w:r w:rsidR="00690434">
        <w:t>56</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9517038 \h </w:instrText>
      </w:r>
      <w:r>
        <w:rPr>
          <w:noProof/>
        </w:rPr>
      </w:r>
      <w:r>
        <w:rPr>
          <w:noProof/>
        </w:rPr>
        <w:fldChar w:fldCharType="separate"/>
      </w:r>
      <w:r w:rsidR="00690434">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9517039 \h </w:instrText>
      </w:r>
      <w:r>
        <w:rPr>
          <w:noProof/>
        </w:rPr>
      </w:r>
      <w:r>
        <w:rPr>
          <w:noProof/>
        </w:rPr>
        <w:fldChar w:fldCharType="separate"/>
      </w:r>
      <w:r w:rsidR="00690434">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9517040 \h </w:instrText>
      </w:r>
      <w:r>
        <w:rPr>
          <w:noProof/>
        </w:rPr>
      </w:r>
      <w:r>
        <w:rPr>
          <w:noProof/>
        </w:rPr>
        <w:fldChar w:fldCharType="separate"/>
      </w:r>
      <w:r w:rsidR="00690434">
        <w:rPr>
          <w:noProof/>
        </w:rPr>
        <w:t>5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9517041 \h </w:instrText>
      </w:r>
      <w:r>
        <w:rPr>
          <w:noProof/>
        </w:rPr>
      </w:r>
      <w:r>
        <w:rPr>
          <w:noProof/>
        </w:rPr>
        <w:fldChar w:fldCharType="separate"/>
      </w:r>
      <w:r w:rsidR="00690434">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9517042 \h </w:instrText>
      </w:r>
      <w:r>
        <w:rPr>
          <w:noProof/>
        </w:rPr>
      </w:r>
      <w:r>
        <w:rPr>
          <w:noProof/>
        </w:rPr>
        <w:fldChar w:fldCharType="separate"/>
      </w:r>
      <w:r w:rsidR="00690434">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9517043 \h </w:instrText>
      </w:r>
      <w:r>
        <w:rPr>
          <w:noProof/>
        </w:rPr>
      </w:r>
      <w:r>
        <w:rPr>
          <w:noProof/>
        </w:rPr>
        <w:fldChar w:fldCharType="separate"/>
      </w:r>
      <w:r w:rsidR="00690434">
        <w:rPr>
          <w:noProof/>
        </w:rPr>
        <w:t>6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9517044 \h </w:instrText>
      </w:r>
      <w:r>
        <w:rPr>
          <w:noProof/>
        </w:rPr>
      </w:r>
      <w:r>
        <w:rPr>
          <w:noProof/>
        </w:rPr>
        <w:fldChar w:fldCharType="separate"/>
      </w:r>
      <w:r w:rsidR="00690434">
        <w:rPr>
          <w:noProof/>
        </w:rPr>
        <w:t>6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9517045 \h </w:instrText>
      </w:r>
      <w:r>
        <w:rPr>
          <w:noProof/>
        </w:rPr>
      </w:r>
      <w:r>
        <w:rPr>
          <w:noProof/>
        </w:rPr>
        <w:fldChar w:fldCharType="separate"/>
      </w:r>
      <w:r w:rsidR="00690434">
        <w:rPr>
          <w:noProof/>
        </w:rPr>
        <w:t>6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9517046 \h </w:instrText>
      </w:r>
      <w:r>
        <w:rPr>
          <w:noProof/>
        </w:rPr>
      </w:r>
      <w:r>
        <w:rPr>
          <w:noProof/>
        </w:rPr>
        <w:fldChar w:fldCharType="separate"/>
      </w:r>
      <w:r w:rsidR="00690434">
        <w:rPr>
          <w:noProof/>
        </w:rPr>
        <w:t>7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9517047 \h </w:instrText>
      </w:r>
      <w:r>
        <w:rPr>
          <w:noProof/>
        </w:rPr>
      </w:r>
      <w:r>
        <w:rPr>
          <w:noProof/>
        </w:rPr>
        <w:fldChar w:fldCharType="separate"/>
      </w:r>
      <w:r w:rsidR="00690434">
        <w:rPr>
          <w:noProof/>
        </w:rPr>
        <w:t>7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9517048 \h </w:instrText>
      </w:r>
      <w:r>
        <w:rPr>
          <w:noProof/>
        </w:rPr>
      </w:r>
      <w:r>
        <w:rPr>
          <w:noProof/>
        </w:rPr>
        <w:fldChar w:fldCharType="separate"/>
      </w:r>
      <w:r w:rsidR="00690434">
        <w:rPr>
          <w:noProof/>
        </w:rPr>
        <w:t>7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9517049 \h </w:instrText>
      </w:r>
      <w:r>
        <w:rPr>
          <w:noProof/>
        </w:rPr>
      </w:r>
      <w:r>
        <w:rPr>
          <w:noProof/>
        </w:rPr>
        <w:fldChar w:fldCharType="separate"/>
      </w:r>
      <w:r w:rsidR="00690434">
        <w:rPr>
          <w:noProof/>
        </w:rPr>
        <w:t>7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5:</w:t>
      </w:r>
      <w:r w:rsidR="00F12D87">
        <w:rPr>
          <w:rFonts w:asciiTheme="minorHAnsi" w:eastAsiaTheme="minorEastAsia" w:hAnsiTheme="minorHAnsi" w:cstheme="minorBidi"/>
          <w:b w:val="0"/>
          <w:sz w:val="22"/>
          <w:szCs w:val="22"/>
        </w:rPr>
        <w:t xml:space="preserve"> </w:t>
      </w:r>
      <w:r>
        <w:t>Acquiring, Analyzing, and Visualizing Street Networks</w:t>
      </w:r>
      <w:r>
        <w:tab/>
      </w:r>
      <w:r>
        <w:fldChar w:fldCharType="begin"/>
      </w:r>
      <w:r>
        <w:instrText xml:space="preserve"> PAGEREF _Toc479517050 \h </w:instrText>
      </w:r>
      <w:r>
        <w:fldChar w:fldCharType="separate"/>
      </w:r>
      <w:r w:rsidR="00690434">
        <w:t>8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9517051 \h </w:instrText>
      </w:r>
      <w:r>
        <w:rPr>
          <w:noProof/>
        </w:rPr>
      </w:r>
      <w:r>
        <w:rPr>
          <w:noProof/>
        </w:rPr>
        <w:fldChar w:fldCharType="separate"/>
      </w:r>
      <w:r w:rsidR="00690434">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9517052 \h </w:instrText>
      </w:r>
      <w:r>
        <w:rPr>
          <w:noProof/>
        </w:rPr>
      </w:r>
      <w:r>
        <w:rPr>
          <w:noProof/>
        </w:rPr>
        <w:fldChar w:fldCharType="separate"/>
      </w:r>
      <w:r w:rsidR="00690434">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9517053 \h </w:instrText>
      </w:r>
      <w:r>
        <w:rPr>
          <w:noProof/>
        </w:rPr>
      </w:r>
      <w:r>
        <w:rPr>
          <w:noProof/>
        </w:rPr>
        <w:fldChar w:fldCharType="separate"/>
      </w:r>
      <w:r w:rsidR="00690434">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9517054 \h </w:instrText>
      </w:r>
      <w:r>
        <w:rPr>
          <w:noProof/>
        </w:rPr>
      </w:r>
      <w:r>
        <w:rPr>
          <w:noProof/>
        </w:rPr>
        <w:fldChar w:fldCharType="separate"/>
      </w:r>
      <w:r w:rsidR="00690434">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9517055 \h </w:instrText>
      </w:r>
      <w:r>
        <w:rPr>
          <w:noProof/>
        </w:rPr>
      </w:r>
      <w:r>
        <w:rPr>
          <w:noProof/>
        </w:rPr>
        <w:fldChar w:fldCharType="separate"/>
      </w:r>
      <w:r w:rsidR="00690434">
        <w:rPr>
          <w:noProof/>
        </w:rPr>
        <w:t>8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9517056 \h </w:instrText>
      </w:r>
      <w:r>
        <w:rPr>
          <w:noProof/>
        </w:rPr>
      </w:r>
      <w:r>
        <w:rPr>
          <w:noProof/>
        </w:rPr>
        <w:fldChar w:fldCharType="separate"/>
      </w:r>
      <w:r w:rsidR="00690434">
        <w:rPr>
          <w:noProof/>
        </w:rPr>
        <w:t>8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9517057 \h </w:instrText>
      </w:r>
      <w:r>
        <w:rPr>
          <w:noProof/>
        </w:rPr>
      </w:r>
      <w:r>
        <w:rPr>
          <w:noProof/>
        </w:rPr>
        <w:fldChar w:fldCharType="separate"/>
      </w:r>
      <w:r w:rsidR="00690434">
        <w:rPr>
          <w:noProof/>
        </w:rPr>
        <w:t>8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9517058 \h </w:instrText>
      </w:r>
      <w:r>
        <w:rPr>
          <w:noProof/>
        </w:rPr>
      </w:r>
      <w:r>
        <w:rPr>
          <w:noProof/>
        </w:rPr>
        <w:fldChar w:fldCharType="separate"/>
      </w:r>
      <w:r w:rsidR="00690434">
        <w:rPr>
          <w:noProof/>
        </w:rPr>
        <w:t>8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9517059 \h </w:instrText>
      </w:r>
      <w:r>
        <w:rPr>
          <w:noProof/>
        </w:rPr>
      </w:r>
      <w:r>
        <w:rPr>
          <w:noProof/>
        </w:rPr>
        <w:fldChar w:fldCharType="separate"/>
      </w:r>
      <w:r w:rsidR="00690434">
        <w:rPr>
          <w:noProof/>
        </w:rPr>
        <w:t>9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9517060 \h </w:instrText>
      </w:r>
      <w:r>
        <w:rPr>
          <w:noProof/>
        </w:rPr>
      </w:r>
      <w:r>
        <w:rPr>
          <w:noProof/>
        </w:rPr>
        <w:fldChar w:fldCharType="separate"/>
      </w:r>
      <w:r w:rsidR="00690434">
        <w:rPr>
          <w:noProof/>
        </w:rPr>
        <w:t>9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9517061 \h </w:instrText>
      </w:r>
      <w:r>
        <w:rPr>
          <w:noProof/>
        </w:rPr>
      </w:r>
      <w:r>
        <w:rPr>
          <w:noProof/>
        </w:rPr>
        <w:fldChar w:fldCharType="separate"/>
      </w:r>
      <w:r w:rsidR="00690434">
        <w:rPr>
          <w:noProof/>
        </w:rPr>
        <w:t>9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9517062 \h </w:instrText>
      </w:r>
      <w:r>
        <w:rPr>
          <w:noProof/>
        </w:rPr>
      </w:r>
      <w:r>
        <w:rPr>
          <w:noProof/>
        </w:rPr>
        <w:fldChar w:fldCharType="separate"/>
      </w:r>
      <w:r w:rsidR="00690434">
        <w:rPr>
          <w:noProof/>
        </w:rPr>
        <w:t>9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 and Urban Form</w:t>
      </w:r>
      <w:r>
        <w:rPr>
          <w:noProof/>
        </w:rPr>
        <w:tab/>
      </w:r>
      <w:r>
        <w:rPr>
          <w:noProof/>
        </w:rPr>
        <w:fldChar w:fldCharType="begin"/>
      </w:r>
      <w:r>
        <w:rPr>
          <w:noProof/>
        </w:rPr>
        <w:instrText xml:space="preserve"> PAGEREF _Toc479517063 \h </w:instrText>
      </w:r>
      <w:r>
        <w:rPr>
          <w:noProof/>
        </w:rPr>
      </w:r>
      <w:r>
        <w:rPr>
          <w:noProof/>
        </w:rPr>
        <w:fldChar w:fldCharType="separate"/>
      </w:r>
      <w:r w:rsidR="00690434">
        <w:rPr>
          <w:noProof/>
        </w:rPr>
        <w:t>10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9517064 \h </w:instrText>
      </w:r>
      <w:r>
        <w:rPr>
          <w:noProof/>
        </w:rPr>
      </w:r>
      <w:r>
        <w:rPr>
          <w:noProof/>
        </w:rPr>
        <w:fldChar w:fldCharType="separate"/>
      </w:r>
      <w:r w:rsidR="00690434">
        <w:rPr>
          <w:noProof/>
        </w:rPr>
        <w:t>10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9517065 \h </w:instrText>
      </w:r>
      <w:r>
        <w:rPr>
          <w:noProof/>
        </w:rPr>
      </w:r>
      <w:r>
        <w:rPr>
          <w:noProof/>
        </w:rPr>
        <w:fldChar w:fldCharType="separate"/>
      </w:r>
      <w:r w:rsidR="00690434">
        <w:rPr>
          <w:noProof/>
        </w:rPr>
        <w:t>10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6:</w:t>
      </w:r>
      <w:r w:rsidR="00F12D87">
        <w:rPr>
          <w:rFonts w:asciiTheme="minorHAnsi" w:eastAsiaTheme="minorEastAsia" w:hAnsiTheme="minorHAnsi" w:cstheme="minorBidi"/>
          <w:b w:val="0"/>
          <w:sz w:val="22"/>
          <w:szCs w:val="22"/>
        </w:rPr>
        <w:t xml:space="preserve"> </w:t>
      </w:r>
      <w:r>
        <w:t>Case Study: Portland, Oregon</w:t>
      </w:r>
      <w:r>
        <w:tab/>
      </w:r>
      <w:r>
        <w:fldChar w:fldCharType="begin"/>
      </w:r>
      <w:r>
        <w:instrText xml:space="preserve"> PAGEREF _Toc479517066 \h </w:instrText>
      </w:r>
      <w:r>
        <w:fldChar w:fldCharType="separate"/>
      </w:r>
      <w:r w:rsidR="00690434">
        <w:t>11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9517067 \h </w:instrText>
      </w:r>
      <w:r>
        <w:rPr>
          <w:noProof/>
        </w:rPr>
      </w:r>
      <w:r>
        <w:rPr>
          <w:noProof/>
        </w:rPr>
        <w:fldChar w:fldCharType="separate"/>
      </w:r>
      <w:r w:rsidR="00690434">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9517068 \h </w:instrText>
      </w:r>
      <w:r>
        <w:rPr>
          <w:noProof/>
        </w:rPr>
      </w:r>
      <w:r>
        <w:rPr>
          <w:noProof/>
        </w:rPr>
        <w:fldChar w:fldCharType="separate"/>
      </w:r>
      <w:r w:rsidR="00690434">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9517069 \h </w:instrText>
      </w:r>
      <w:r>
        <w:rPr>
          <w:noProof/>
        </w:rPr>
      </w:r>
      <w:r>
        <w:rPr>
          <w:noProof/>
        </w:rPr>
        <w:fldChar w:fldCharType="separate"/>
      </w:r>
      <w:r w:rsidR="00690434">
        <w:rPr>
          <w:noProof/>
        </w:rPr>
        <w:t>11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9517070 \h </w:instrText>
      </w:r>
      <w:r>
        <w:rPr>
          <w:noProof/>
        </w:rPr>
      </w:r>
      <w:r>
        <w:rPr>
          <w:noProof/>
        </w:rPr>
        <w:fldChar w:fldCharType="separate"/>
      </w:r>
      <w:r w:rsidR="00690434">
        <w:rPr>
          <w:noProof/>
        </w:rPr>
        <w:t>11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9517071 \h </w:instrText>
      </w:r>
      <w:r>
        <w:rPr>
          <w:noProof/>
        </w:rPr>
      </w:r>
      <w:r>
        <w:rPr>
          <w:noProof/>
        </w:rPr>
        <w:fldChar w:fldCharType="separate"/>
      </w:r>
      <w:r w:rsidR="00690434">
        <w:rPr>
          <w:noProof/>
        </w:rPr>
        <w:t>11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7:</w:t>
      </w:r>
      <w:r w:rsidR="00F12D87">
        <w:rPr>
          <w:rFonts w:asciiTheme="minorHAnsi" w:eastAsiaTheme="minorEastAsia" w:hAnsiTheme="minorHAnsi" w:cstheme="minorBidi"/>
          <w:b w:val="0"/>
          <w:sz w:val="22"/>
          <w:szCs w:val="22"/>
        </w:rPr>
        <w:t xml:space="preserve"> </w:t>
      </w:r>
      <w:r>
        <w:t>A Multi-Scale Analysis of Urban Street Networks</w:t>
      </w:r>
      <w:r>
        <w:tab/>
      </w:r>
      <w:r>
        <w:fldChar w:fldCharType="begin"/>
      </w:r>
      <w:r>
        <w:instrText xml:space="preserve"> PAGEREF _Toc479517072 \h </w:instrText>
      </w:r>
      <w:r>
        <w:fldChar w:fldCharType="separate"/>
      </w:r>
      <w:r w:rsidR="00690434">
        <w:t>119</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9517073 \h </w:instrText>
      </w:r>
      <w:r>
        <w:rPr>
          <w:noProof/>
        </w:rPr>
      </w:r>
      <w:r>
        <w:rPr>
          <w:noProof/>
        </w:rPr>
        <w:fldChar w:fldCharType="separate"/>
      </w:r>
      <w:r w:rsidR="00690434">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9517074 \h </w:instrText>
      </w:r>
      <w:r>
        <w:rPr>
          <w:noProof/>
        </w:rPr>
      </w:r>
      <w:r>
        <w:rPr>
          <w:noProof/>
        </w:rPr>
        <w:fldChar w:fldCharType="separate"/>
      </w:r>
      <w:r w:rsidR="00690434">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9517075 \h </w:instrText>
      </w:r>
      <w:r>
        <w:rPr>
          <w:noProof/>
        </w:rPr>
      </w:r>
      <w:r>
        <w:rPr>
          <w:noProof/>
        </w:rPr>
        <w:fldChar w:fldCharType="separate"/>
      </w:r>
      <w:r w:rsidR="00690434">
        <w:rPr>
          <w:noProof/>
        </w:rPr>
        <w:t>12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9517076 \h </w:instrText>
      </w:r>
      <w:r>
        <w:rPr>
          <w:noProof/>
        </w:rPr>
      </w:r>
      <w:r>
        <w:rPr>
          <w:noProof/>
        </w:rPr>
        <w:fldChar w:fldCharType="separate"/>
      </w:r>
      <w:r w:rsidR="00690434">
        <w:rPr>
          <w:noProof/>
        </w:rPr>
        <w:t>12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9517077 \h </w:instrText>
      </w:r>
      <w:r>
        <w:rPr>
          <w:noProof/>
        </w:rPr>
      </w:r>
      <w:r>
        <w:rPr>
          <w:noProof/>
        </w:rPr>
        <w:fldChar w:fldCharType="separate"/>
      </w:r>
      <w:r w:rsidR="00690434">
        <w:rPr>
          <w:noProof/>
        </w:rPr>
        <w:t>13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9517078 \h </w:instrText>
      </w:r>
      <w:r>
        <w:rPr>
          <w:noProof/>
        </w:rPr>
      </w:r>
      <w:r>
        <w:rPr>
          <w:noProof/>
        </w:rPr>
        <w:fldChar w:fldCharType="separate"/>
      </w:r>
      <w:r w:rsidR="00690434">
        <w:rPr>
          <w:noProof/>
        </w:rPr>
        <w:t>13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9517079 \h </w:instrText>
      </w:r>
      <w:r>
        <w:rPr>
          <w:noProof/>
        </w:rPr>
      </w:r>
      <w:r>
        <w:rPr>
          <w:noProof/>
        </w:rPr>
        <w:fldChar w:fldCharType="separate"/>
      </w:r>
      <w:r w:rsidR="00690434">
        <w:rPr>
          <w:noProof/>
        </w:rPr>
        <w:t>1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9517080 \h </w:instrText>
      </w:r>
      <w:r>
        <w:rPr>
          <w:noProof/>
        </w:rPr>
      </w:r>
      <w:r>
        <w:rPr>
          <w:noProof/>
        </w:rPr>
        <w:fldChar w:fldCharType="separate"/>
      </w:r>
      <w:r w:rsidR="00690434">
        <w:rPr>
          <w:noProof/>
        </w:rPr>
        <w:t>149</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8:</w:t>
      </w:r>
      <w:r w:rsidR="00F12D87">
        <w:rPr>
          <w:rFonts w:asciiTheme="minorHAnsi" w:eastAsiaTheme="minorEastAsia" w:hAnsiTheme="minorHAnsi" w:cstheme="minorBidi"/>
          <w:b w:val="0"/>
          <w:sz w:val="22"/>
          <w:szCs w:val="22"/>
        </w:rPr>
        <w:t xml:space="preserve"> </w:t>
      </w:r>
      <w:r>
        <w:t>Conclusion</w:t>
      </w:r>
      <w:r>
        <w:tab/>
      </w:r>
      <w:r>
        <w:fldChar w:fldCharType="begin"/>
      </w:r>
      <w:r>
        <w:instrText xml:space="preserve"> PAGEREF _Toc479517081 \h </w:instrText>
      </w:r>
      <w:r>
        <w:fldChar w:fldCharType="separate"/>
      </w:r>
      <w:r w:rsidR="00690434">
        <w:t>153</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9517082 \h </w:instrText>
      </w:r>
      <w:r>
        <w:rPr>
          <w:noProof/>
        </w:rPr>
      </w:r>
      <w:r>
        <w:rPr>
          <w:noProof/>
        </w:rPr>
        <w:fldChar w:fldCharType="separate"/>
      </w:r>
      <w:r w:rsidR="00690434">
        <w:rPr>
          <w:noProof/>
        </w:rPr>
        <w:t>15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9517083 \h </w:instrText>
      </w:r>
      <w:r>
        <w:rPr>
          <w:noProof/>
        </w:rPr>
      </w:r>
      <w:r>
        <w:rPr>
          <w:noProof/>
        </w:rPr>
        <w:fldChar w:fldCharType="separate"/>
      </w:r>
      <w:r w:rsidR="00690434">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9517084 \h </w:instrText>
      </w:r>
      <w:r>
        <w:rPr>
          <w:noProof/>
        </w:rPr>
      </w:r>
      <w:r>
        <w:rPr>
          <w:noProof/>
        </w:rPr>
        <w:fldChar w:fldCharType="separate"/>
      </w:r>
      <w:r w:rsidR="00690434">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9517085 \h </w:instrText>
      </w:r>
      <w:r>
        <w:rPr>
          <w:noProof/>
        </w:rPr>
      </w:r>
      <w:r>
        <w:rPr>
          <w:noProof/>
        </w:rPr>
        <w:fldChar w:fldCharType="separate"/>
      </w:r>
      <w:r w:rsidR="00690434">
        <w:rPr>
          <w:noProof/>
        </w:rPr>
        <w:t>16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9517086 \h </w:instrText>
      </w:r>
      <w:r>
        <w:rPr>
          <w:noProof/>
        </w:rPr>
      </w:r>
      <w:r>
        <w:rPr>
          <w:noProof/>
        </w:rPr>
        <w:fldChar w:fldCharType="separate"/>
      </w:r>
      <w:r w:rsidR="00690434">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8.3.1. Prospects and Challenges</w:t>
      </w:r>
      <w:r>
        <w:rPr>
          <w:noProof/>
        </w:rPr>
        <w:tab/>
      </w:r>
      <w:r>
        <w:rPr>
          <w:noProof/>
        </w:rPr>
        <w:fldChar w:fldCharType="begin"/>
      </w:r>
      <w:r>
        <w:rPr>
          <w:noProof/>
        </w:rPr>
        <w:instrText xml:space="preserve"> PAGEREF _Toc479517087 \h </w:instrText>
      </w:r>
      <w:r>
        <w:rPr>
          <w:noProof/>
        </w:rPr>
      </w:r>
      <w:r>
        <w:rPr>
          <w:noProof/>
        </w:rPr>
        <w:fldChar w:fldCharType="separate"/>
      </w:r>
      <w:r w:rsidR="00690434">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2. Future Methodological Research</w:t>
      </w:r>
      <w:r>
        <w:rPr>
          <w:noProof/>
        </w:rPr>
        <w:tab/>
      </w:r>
      <w:r>
        <w:rPr>
          <w:noProof/>
        </w:rPr>
        <w:fldChar w:fldCharType="begin"/>
      </w:r>
      <w:r>
        <w:rPr>
          <w:noProof/>
        </w:rPr>
        <w:instrText xml:space="preserve"> PAGEREF _Toc479517088 \h </w:instrText>
      </w:r>
      <w:r>
        <w:rPr>
          <w:noProof/>
        </w:rPr>
      </w:r>
      <w:r>
        <w:rPr>
          <w:noProof/>
        </w:rPr>
        <w:fldChar w:fldCharType="separate"/>
      </w:r>
      <w:r w:rsidR="00690434">
        <w:rPr>
          <w:noProof/>
        </w:rPr>
        <w:t>1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3. Future Empirical Research</w:t>
      </w:r>
      <w:r>
        <w:rPr>
          <w:noProof/>
        </w:rPr>
        <w:tab/>
      </w:r>
      <w:r>
        <w:rPr>
          <w:noProof/>
        </w:rPr>
        <w:fldChar w:fldCharType="begin"/>
      </w:r>
      <w:r>
        <w:rPr>
          <w:noProof/>
        </w:rPr>
        <w:instrText xml:space="preserve"> PAGEREF _Toc479517089 \h </w:instrText>
      </w:r>
      <w:r>
        <w:rPr>
          <w:noProof/>
        </w:rPr>
      </w:r>
      <w:r>
        <w:rPr>
          <w:noProof/>
        </w:rPr>
        <w:fldChar w:fldCharType="separate"/>
      </w:r>
      <w:r w:rsidR="00690434">
        <w:rPr>
          <w:noProof/>
        </w:rPr>
        <w:t>16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References</w:t>
      </w:r>
      <w:r>
        <w:tab/>
      </w:r>
      <w:r>
        <w:fldChar w:fldCharType="begin"/>
      </w:r>
      <w:r>
        <w:instrText xml:space="preserve"> PAGEREF _Toc479517090 \h </w:instrText>
      </w:r>
      <w:r>
        <w:fldChar w:fldCharType="separate"/>
      </w:r>
      <w:r w:rsidR="00690434">
        <w:t>166</w:t>
      </w:r>
      <w: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Appendix: Software and Data</w:t>
      </w:r>
      <w:r>
        <w:tab/>
      </w:r>
      <w:r>
        <w:fldChar w:fldCharType="begin"/>
      </w:r>
      <w:r>
        <w:instrText xml:space="preserve"> PAGEREF _Toc479517091 \h </w:instrText>
      </w:r>
      <w:r>
        <w:fldChar w:fldCharType="separate"/>
      </w:r>
      <w:r w:rsidR="00690434">
        <w:t>214</w:t>
      </w:r>
      <w:r>
        <w:fldChar w:fldCharType="end"/>
      </w:r>
    </w:p>
    <w:p w:rsidR="00111C1A" w:rsidRDefault="00303B67" w:rsidP="00411176">
      <w:pPr>
        <w:tabs>
          <w:tab w:val="right" w:leader="dot" w:pos="8640"/>
        </w:tabs>
        <w:spacing w:line="266" w:lineRule="auto"/>
      </w:pPr>
      <w:r>
        <w:fldChar w:fldCharType="end"/>
      </w:r>
      <w:bookmarkStart w:id="3" w:name="_Toc475721713"/>
      <w:r w:rsidR="00111C1A">
        <w:br w:type="page"/>
      </w:r>
    </w:p>
    <w:p w:rsidR="001C3736" w:rsidRDefault="001C3736" w:rsidP="004A4DE6"/>
    <w:p w:rsidR="009110E0" w:rsidRPr="0049727F" w:rsidRDefault="0024235F" w:rsidP="002B01B4">
      <w:pPr>
        <w:pStyle w:val="Pre-Heading1"/>
      </w:pPr>
      <w:bookmarkStart w:id="4" w:name="_Toc479517002"/>
      <w:r w:rsidRPr="0049727F">
        <w:t>List of F</w:t>
      </w:r>
      <w:r w:rsidR="009110E0" w:rsidRPr="0049727F">
        <w:t>igures</w:t>
      </w:r>
      <w:bookmarkEnd w:id="3"/>
      <w:bookmarkEnd w:id="4"/>
    </w:p>
    <w:p w:rsidR="0003573D" w:rsidRPr="0049727F" w:rsidRDefault="0003573D" w:rsidP="004A4DE6"/>
    <w:p w:rsidR="002C6C62" w:rsidRDefault="00BF04A9"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r w:rsidRPr="0049727F">
        <w:fldChar w:fldCharType="begin"/>
      </w:r>
      <w:r w:rsidRPr="0049727F">
        <w:instrText xml:space="preserve"> TOC \h \z \c "Figure" </w:instrText>
      </w:r>
      <w:r w:rsidRPr="0049727F">
        <w:fldChar w:fldCharType="separate"/>
      </w:r>
      <w:hyperlink w:anchor="_Toc479517092" w:history="1">
        <w:r w:rsidR="00DB5874">
          <w:rPr>
            <w:rStyle w:val="Hyperlink"/>
            <w:noProof/>
          </w:rPr>
          <w:t>Figure 2.1.</w:t>
        </w:r>
        <w:r w:rsidR="00DB5874">
          <w:rPr>
            <w:rStyle w:val="Hyperlink"/>
            <w:noProof/>
          </w:rPr>
          <w:tab/>
        </w:r>
        <w:r w:rsidR="002C6C62" w:rsidRPr="00915498">
          <w:rPr>
            <w:rStyle w:val="Hyperlink"/>
            <w:noProof/>
          </w:rPr>
          <w:t>Time series graph of the logistic map with 7 growth rate parameter values over 20 generations.</w:t>
        </w:r>
        <w:r w:rsidR="002C6C62">
          <w:rPr>
            <w:noProof/>
            <w:webHidden/>
          </w:rPr>
          <w:tab/>
        </w:r>
        <w:r w:rsidR="002C6C62">
          <w:rPr>
            <w:noProof/>
            <w:webHidden/>
          </w:rPr>
          <w:fldChar w:fldCharType="begin"/>
        </w:r>
        <w:r w:rsidR="002C6C62">
          <w:rPr>
            <w:noProof/>
            <w:webHidden/>
          </w:rPr>
          <w:instrText xml:space="preserve"> PAGEREF _Toc479517092 \h </w:instrText>
        </w:r>
        <w:r w:rsidR="002C6C62">
          <w:rPr>
            <w:noProof/>
            <w:webHidden/>
          </w:rPr>
        </w:r>
        <w:r w:rsidR="002C6C62">
          <w:rPr>
            <w:noProof/>
            <w:webHidden/>
          </w:rPr>
          <w:fldChar w:fldCharType="separate"/>
        </w:r>
        <w:r w:rsidR="00690434">
          <w:rPr>
            <w:noProof/>
            <w:webHidden/>
          </w:rPr>
          <w:t>20</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093" w:history="1">
        <w:r w:rsidR="00DB5874">
          <w:rPr>
            <w:rStyle w:val="Hyperlink"/>
            <w:noProof/>
          </w:rPr>
          <w:t>Figure 2.2.</w:t>
        </w:r>
        <w:r w:rsidR="00DB5874">
          <w:rPr>
            <w:rStyle w:val="Hyperlink"/>
            <w:noProof/>
          </w:rPr>
          <w:tab/>
        </w:r>
        <w:r w:rsidR="002C6C62" w:rsidRPr="00915498">
          <w:rPr>
            <w:rStyle w:val="Hyperlink"/>
            <w:noProof/>
          </w:rPr>
          <w:t>Bifurcation diagram of 100 generations of the logistic map for 1,000 growth rate p</w:t>
        </w:r>
        <w:r w:rsidR="00DB5874">
          <w:rPr>
            <w:rStyle w:val="Hyperlink"/>
            <w:noProof/>
          </w:rPr>
          <w:t>arameter values between 0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3 \h </w:instrText>
        </w:r>
        <w:r w:rsidR="002C6C62">
          <w:rPr>
            <w:noProof/>
            <w:webHidden/>
          </w:rPr>
        </w:r>
        <w:r w:rsidR="002C6C62">
          <w:rPr>
            <w:noProof/>
            <w:webHidden/>
          </w:rPr>
          <w:fldChar w:fldCharType="separate"/>
        </w:r>
        <w:r w:rsidR="00690434">
          <w:rPr>
            <w:noProof/>
            <w:webHidden/>
          </w:rPr>
          <w:t>22</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094" w:history="1">
        <w:r w:rsidR="00DB5874">
          <w:rPr>
            <w:rStyle w:val="Hyperlink"/>
            <w:noProof/>
          </w:rPr>
          <w:t>Figure 2.3.</w:t>
        </w:r>
        <w:r w:rsidR="00DB5874">
          <w:rPr>
            <w:rStyle w:val="Hyperlink"/>
            <w:noProof/>
          </w:rPr>
          <w:tab/>
        </w:r>
        <w:r w:rsidR="002C6C62" w:rsidRPr="00915498">
          <w:rPr>
            <w:rStyle w:val="Hyperlink"/>
            <w:noProof/>
          </w:rPr>
          <w:t>Bifurcation diagram of 100 generations of the logistic map for 1,000 growth rate par</w:t>
        </w:r>
        <w:r w:rsidR="00DB5874">
          <w:rPr>
            <w:rStyle w:val="Hyperlink"/>
            <w:noProof/>
          </w:rPr>
          <w:t>ameter values between 2.8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4 \h </w:instrText>
        </w:r>
        <w:r w:rsidR="002C6C62">
          <w:rPr>
            <w:noProof/>
            <w:webHidden/>
          </w:rPr>
        </w:r>
        <w:r w:rsidR="002C6C62">
          <w:rPr>
            <w:noProof/>
            <w:webHidden/>
          </w:rPr>
          <w:fldChar w:fldCharType="separate"/>
        </w:r>
        <w:r w:rsidR="00690434">
          <w:rPr>
            <w:noProof/>
            <w:webHidden/>
          </w:rPr>
          <w:t>23</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095" w:history="1">
        <w:r w:rsidR="00DB5874">
          <w:rPr>
            <w:rStyle w:val="Hyperlink"/>
            <w:noProof/>
          </w:rPr>
          <w:t>Figure 2.4.</w:t>
        </w:r>
        <w:r w:rsidR="00DB5874">
          <w:rPr>
            <w:rStyle w:val="Hyperlink"/>
            <w:noProof/>
          </w:rPr>
          <w:tab/>
        </w:r>
        <w:r w:rsidR="002C6C62" w:rsidRPr="00915498">
          <w:rPr>
            <w:rStyle w:val="Hyperlink"/>
            <w:noProof/>
          </w:rPr>
          <w:t>Bifurcation diagram of 100 generations of the logistic map for 1,000 growth rate param</w:t>
        </w:r>
        <w:r w:rsidR="00DB5874">
          <w:rPr>
            <w:rStyle w:val="Hyperlink"/>
            <w:noProof/>
          </w:rPr>
          <w:t>eter values between 3.7 and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5 \h </w:instrText>
        </w:r>
        <w:r w:rsidR="002C6C62">
          <w:rPr>
            <w:noProof/>
            <w:webHidden/>
          </w:rPr>
        </w:r>
        <w:r w:rsidR="002C6C62">
          <w:rPr>
            <w:noProof/>
            <w:webHidden/>
          </w:rPr>
          <w:fldChar w:fldCharType="separate"/>
        </w:r>
        <w:r w:rsidR="00690434">
          <w:rPr>
            <w:noProof/>
            <w:webHidden/>
          </w:rPr>
          <w:t>24</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096" w:history="1">
        <w:r w:rsidR="00DB5874">
          <w:rPr>
            <w:rStyle w:val="Hyperlink"/>
            <w:noProof/>
          </w:rPr>
          <w:t>Figure 2.5.</w:t>
        </w:r>
        <w:r w:rsidR="00DB5874">
          <w:rPr>
            <w:rStyle w:val="Hyperlink"/>
            <w:noProof/>
          </w:rPr>
          <w:tab/>
        </w:r>
        <w:r w:rsidR="002C6C62" w:rsidRPr="00915498">
          <w:rPr>
            <w:rStyle w:val="Hyperlink"/>
            <w:noProof/>
          </w:rPr>
          <w:t>Bifurcation diagram of 100 generations of the logistic map for 1,000 growth rate paramete</w:t>
        </w:r>
        <w:r w:rsidR="00DB5874">
          <w:rPr>
            <w:rStyle w:val="Hyperlink"/>
            <w:noProof/>
          </w:rPr>
          <w:t>r values between 3.84 and 3.856</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6 \h </w:instrText>
        </w:r>
        <w:r w:rsidR="002C6C62">
          <w:rPr>
            <w:noProof/>
            <w:webHidden/>
          </w:rPr>
        </w:r>
        <w:r w:rsidR="002C6C62">
          <w:rPr>
            <w:noProof/>
            <w:webHidden/>
          </w:rPr>
          <w:fldChar w:fldCharType="separate"/>
        </w:r>
        <w:r w:rsidR="00690434">
          <w:rPr>
            <w:noProof/>
            <w:webHidden/>
          </w:rPr>
          <w:t>25</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097" w:history="1">
        <w:r w:rsidR="00DB5874">
          <w:rPr>
            <w:rStyle w:val="Hyperlink"/>
            <w:noProof/>
          </w:rPr>
          <w:t>Figure 2.6.</w:t>
        </w:r>
        <w:r w:rsidR="00DB5874">
          <w:rPr>
            <w:rStyle w:val="Hyperlink"/>
            <w:noProof/>
          </w:rPr>
          <w:tab/>
        </w:r>
        <w:r w:rsidR="002C6C62" w:rsidRPr="00915498">
          <w:rPr>
            <w:rStyle w:val="Hyperlink"/>
            <w:noProof/>
          </w:rPr>
          <w:t xml:space="preserve">Phase diagrams of the logistic map over 200 generations for growth rate parameter values of 2.9 (A), </w:t>
        </w:r>
        <w:r w:rsidR="00DB5874">
          <w:rPr>
            <w:rStyle w:val="Hyperlink"/>
            <w:noProof/>
          </w:rPr>
          <w:t>3.5 (B), 3.56 (C), and 3.57 (D)</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7 \h </w:instrText>
        </w:r>
        <w:r w:rsidR="002C6C62">
          <w:rPr>
            <w:noProof/>
            <w:webHidden/>
          </w:rPr>
        </w:r>
        <w:r w:rsidR="002C6C62">
          <w:rPr>
            <w:noProof/>
            <w:webHidden/>
          </w:rPr>
          <w:fldChar w:fldCharType="separate"/>
        </w:r>
        <w:r w:rsidR="00690434">
          <w:rPr>
            <w:noProof/>
            <w:webHidden/>
          </w:rPr>
          <w:t>26</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098" w:history="1">
        <w:r w:rsidR="00DB5874">
          <w:rPr>
            <w:rStyle w:val="Hyperlink"/>
            <w:noProof/>
          </w:rPr>
          <w:t>Figure 2.7.</w:t>
        </w:r>
        <w:r w:rsidR="00DB5874">
          <w:rPr>
            <w:rStyle w:val="Hyperlink"/>
            <w:noProof/>
          </w:rPr>
          <w:tab/>
        </w:r>
        <w:r w:rsidR="002C6C62" w:rsidRPr="00915498">
          <w:rPr>
            <w:rStyle w:val="Hyperlink"/>
            <w:noProof/>
          </w:rPr>
          <w:t>Cropped phase diagrams of the logistic map over 200 generations for (A) a growth rate parameter value of 3.9 and (B) 50 growth rate parameter values between 3.6 and 4 (</w:t>
        </w:r>
        <w:r w:rsidR="00DB5874">
          <w:rPr>
            <w:rStyle w:val="Hyperlink"/>
            <w:noProof/>
          </w:rPr>
          <w:t>the chaotic reg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8 \h </w:instrText>
        </w:r>
        <w:r w:rsidR="002C6C62">
          <w:rPr>
            <w:noProof/>
            <w:webHidden/>
          </w:rPr>
        </w:r>
        <w:r w:rsidR="002C6C62">
          <w:rPr>
            <w:noProof/>
            <w:webHidden/>
          </w:rPr>
          <w:fldChar w:fldCharType="separate"/>
        </w:r>
        <w:r w:rsidR="00690434">
          <w:rPr>
            <w:noProof/>
            <w:webHidden/>
          </w:rPr>
          <w:t>28</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099" w:history="1">
        <w:r w:rsidR="00DB5874">
          <w:rPr>
            <w:rStyle w:val="Hyperlink"/>
            <w:noProof/>
          </w:rPr>
          <w:t>Figure 2.8.</w:t>
        </w:r>
        <w:r w:rsidR="00DB5874">
          <w:rPr>
            <w:rStyle w:val="Hyperlink"/>
            <w:noProof/>
          </w:rPr>
          <w:tab/>
        </w:r>
        <w:r w:rsidR="002C6C62" w:rsidRPr="00915498">
          <w:rPr>
            <w:rStyle w:val="Hyperlink"/>
            <w:noProof/>
          </w:rPr>
          <w:t>Cobweb plots of the logistic map for growth rate parameter values of (</w:t>
        </w:r>
        <w:r w:rsidR="00DB5874">
          <w:rPr>
            <w:rStyle w:val="Hyperlink"/>
            <w:noProof/>
          </w:rPr>
          <w:t>A) 1, (B) 2.7, (C) 3.5, (D)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9 \h </w:instrText>
        </w:r>
        <w:r w:rsidR="002C6C62">
          <w:rPr>
            <w:noProof/>
            <w:webHidden/>
          </w:rPr>
        </w:r>
        <w:r w:rsidR="002C6C62">
          <w:rPr>
            <w:noProof/>
            <w:webHidden/>
          </w:rPr>
          <w:fldChar w:fldCharType="separate"/>
        </w:r>
        <w:r w:rsidR="00690434">
          <w:rPr>
            <w:noProof/>
            <w:webHidden/>
          </w:rPr>
          <w:t>29</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00" w:history="1">
        <w:r w:rsidR="00DB5874">
          <w:rPr>
            <w:rStyle w:val="Hyperlink"/>
            <w:noProof/>
          </w:rPr>
          <w:t>Figure 2.9.</w:t>
        </w:r>
        <w:r w:rsidR="00DB5874">
          <w:rPr>
            <w:rStyle w:val="Hyperlink"/>
            <w:noProof/>
          </w:rPr>
          <w:tab/>
        </w:r>
        <w:r w:rsidR="002C6C62" w:rsidRPr="00915498">
          <w:rPr>
            <w:rStyle w:val="Hyperlink"/>
            <w:noProof/>
          </w:rPr>
          <w:t>Plot of two time series, one deterministic/chaotic from the logistic map (blue), and one random (red).</w:t>
        </w:r>
        <w:r w:rsidR="002C6C62">
          <w:rPr>
            <w:noProof/>
            <w:webHidden/>
          </w:rPr>
          <w:tab/>
        </w:r>
        <w:r w:rsidR="002C6C62">
          <w:rPr>
            <w:noProof/>
            <w:webHidden/>
          </w:rPr>
          <w:fldChar w:fldCharType="begin"/>
        </w:r>
        <w:r w:rsidR="002C6C62">
          <w:rPr>
            <w:noProof/>
            <w:webHidden/>
          </w:rPr>
          <w:instrText xml:space="preserve"> PAGEREF _Toc479517100 \h </w:instrText>
        </w:r>
        <w:r w:rsidR="002C6C62">
          <w:rPr>
            <w:noProof/>
            <w:webHidden/>
          </w:rPr>
        </w:r>
        <w:r w:rsidR="002C6C62">
          <w:rPr>
            <w:noProof/>
            <w:webHidden/>
          </w:rPr>
          <w:fldChar w:fldCharType="separate"/>
        </w:r>
        <w:r w:rsidR="00690434">
          <w:rPr>
            <w:noProof/>
            <w:webHidden/>
          </w:rPr>
          <w:t>31</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01" w:history="1">
        <w:r w:rsidR="00DB5874">
          <w:rPr>
            <w:rStyle w:val="Hyperlink"/>
            <w:noProof/>
          </w:rPr>
          <w:t>Figure 2.10.</w:t>
        </w:r>
        <w:r w:rsidR="00DB5874">
          <w:rPr>
            <w:rStyle w:val="Hyperlink"/>
            <w:noProof/>
          </w:rPr>
          <w:tab/>
        </w:r>
        <w:r w:rsidR="002C6C62" w:rsidRPr="00915498">
          <w:rPr>
            <w:rStyle w:val="Hyperlink"/>
            <w:noProof/>
          </w:rPr>
          <w:t>Phase diagrams of the time series in Figure 2.9. 10B is a three-dimensional state space version of the two-dimensional 10A.</w:t>
        </w:r>
        <w:r w:rsidR="002C6C62">
          <w:rPr>
            <w:noProof/>
            <w:webHidden/>
          </w:rPr>
          <w:tab/>
        </w:r>
        <w:r w:rsidR="002C6C62">
          <w:rPr>
            <w:noProof/>
            <w:webHidden/>
          </w:rPr>
          <w:fldChar w:fldCharType="begin"/>
        </w:r>
        <w:r w:rsidR="002C6C62">
          <w:rPr>
            <w:noProof/>
            <w:webHidden/>
          </w:rPr>
          <w:instrText xml:space="preserve"> PAGEREF _Toc479517101 \h </w:instrText>
        </w:r>
        <w:r w:rsidR="002C6C62">
          <w:rPr>
            <w:noProof/>
            <w:webHidden/>
          </w:rPr>
        </w:r>
        <w:r w:rsidR="002C6C62">
          <w:rPr>
            <w:noProof/>
            <w:webHidden/>
          </w:rPr>
          <w:fldChar w:fldCharType="separate"/>
        </w:r>
        <w:r w:rsidR="00690434">
          <w:rPr>
            <w:noProof/>
            <w:webHidden/>
          </w:rPr>
          <w:t>31</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02" w:history="1">
        <w:r w:rsidR="00DB5874">
          <w:rPr>
            <w:rStyle w:val="Hyperlink"/>
            <w:noProof/>
          </w:rPr>
          <w:t>Figure 2.11.</w:t>
        </w:r>
        <w:r w:rsidR="00DB5874">
          <w:rPr>
            <w:rStyle w:val="Hyperlink"/>
            <w:noProof/>
          </w:rPr>
          <w:tab/>
        </w:r>
        <w:r w:rsidR="002C6C62" w:rsidRPr="00915498">
          <w:rPr>
            <w:rStyle w:val="Hyperlink"/>
            <w:noProof/>
          </w:rPr>
          <w:t>Two different viewing perspectives of a single three-dimensional phase diagram of the logistic map over 200 generations for 50 growth rate parameter values between 3.6 and 4.</w:t>
        </w:r>
        <w:r w:rsidR="002C6C62">
          <w:rPr>
            <w:noProof/>
            <w:webHidden/>
          </w:rPr>
          <w:tab/>
        </w:r>
        <w:r w:rsidR="002C6C62">
          <w:rPr>
            <w:noProof/>
            <w:webHidden/>
          </w:rPr>
          <w:fldChar w:fldCharType="begin"/>
        </w:r>
        <w:r w:rsidR="002C6C62">
          <w:rPr>
            <w:noProof/>
            <w:webHidden/>
          </w:rPr>
          <w:instrText xml:space="preserve"> PAGEREF _Toc479517102 \h </w:instrText>
        </w:r>
        <w:r w:rsidR="002C6C62">
          <w:rPr>
            <w:noProof/>
            <w:webHidden/>
          </w:rPr>
        </w:r>
        <w:r w:rsidR="002C6C62">
          <w:rPr>
            <w:noProof/>
            <w:webHidden/>
          </w:rPr>
          <w:fldChar w:fldCharType="separate"/>
        </w:r>
        <w:r w:rsidR="00690434">
          <w:rPr>
            <w:noProof/>
            <w:webHidden/>
          </w:rPr>
          <w:t>32</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03" w:history="1">
        <w:r w:rsidR="00DB5874">
          <w:rPr>
            <w:rStyle w:val="Hyperlink"/>
            <w:noProof/>
          </w:rPr>
          <w:t>Figure 2.12.</w:t>
        </w:r>
        <w:r w:rsidR="00DB5874">
          <w:rPr>
            <w:rStyle w:val="Hyperlink"/>
            <w:noProof/>
          </w:rPr>
          <w:tab/>
        </w:r>
        <w:r w:rsidR="002C6C62" w:rsidRPr="00915498">
          <w:rPr>
            <w:rStyle w:val="Hyperlink"/>
            <w:noProof/>
          </w:rPr>
          <w:t xml:space="preserve">Cobweb plots of the logistic map pulling initial population values of 0.1 (A), 0.5 (B), and 0.9 (C) into the same </w:t>
        </w:r>
        <w:r w:rsidR="00DB5874">
          <w:rPr>
            <w:rStyle w:val="Hyperlink"/>
            <w:noProof/>
          </w:rPr>
          <w:t>fixed-point attractor over t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3 \h </w:instrText>
        </w:r>
        <w:r w:rsidR="002C6C62">
          <w:rPr>
            <w:noProof/>
            <w:webHidden/>
          </w:rPr>
        </w:r>
        <w:r w:rsidR="002C6C62">
          <w:rPr>
            <w:noProof/>
            <w:webHidden/>
          </w:rPr>
          <w:fldChar w:fldCharType="separate"/>
        </w:r>
        <w:r w:rsidR="00690434">
          <w:rPr>
            <w:noProof/>
            <w:webHidden/>
          </w:rPr>
          <w:t>33</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04" w:history="1">
        <w:r w:rsidR="00DB5874">
          <w:rPr>
            <w:rStyle w:val="Hyperlink"/>
            <w:noProof/>
          </w:rPr>
          <w:t>Figure 2.13.</w:t>
        </w:r>
        <w:r w:rsidR="00DB5874">
          <w:rPr>
            <w:rStyle w:val="Hyperlink"/>
            <w:noProof/>
          </w:rPr>
          <w:tab/>
        </w:r>
        <w:r w:rsidR="00FA3591">
          <w:rPr>
            <w:rStyle w:val="Hyperlink"/>
            <w:noProof/>
          </w:rPr>
          <w:t>T</w:t>
        </w:r>
        <w:r w:rsidR="002C6C62" w:rsidRPr="00915498">
          <w:rPr>
            <w:rStyle w:val="Hyperlink"/>
            <w:noProof/>
          </w:rPr>
          <w:t xml:space="preserve">wo time series with identical dynamics, one starting at an initial population value of 0.5 (blue) and the </w:t>
        </w:r>
        <w:r w:rsidR="00DB5874">
          <w:rPr>
            <w:rStyle w:val="Hyperlink"/>
            <w:noProof/>
          </w:rPr>
          <w:t>other starting at 0.50001 (red)</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4 \h </w:instrText>
        </w:r>
        <w:r w:rsidR="002C6C62">
          <w:rPr>
            <w:noProof/>
            <w:webHidden/>
          </w:rPr>
        </w:r>
        <w:r w:rsidR="002C6C62">
          <w:rPr>
            <w:noProof/>
            <w:webHidden/>
          </w:rPr>
          <w:fldChar w:fldCharType="separate"/>
        </w:r>
        <w:r w:rsidR="00690434">
          <w:rPr>
            <w:noProof/>
            <w:webHidden/>
          </w:rPr>
          <w:t>34</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05" w:history="1">
        <w:r w:rsidR="00DB5874">
          <w:rPr>
            <w:rStyle w:val="Hyperlink"/>
            <w:noProof/>
          </w:rPr>
          <w:t>Figure 3.1.</w:t>
        </w:r>
        <w:r w:rsidR="00DB5874">
          <w:rPr>
            <w:rStyle w:val="Hyperlink"/>
            <w:noProof/>
          </w:rPr>
          <w:tab/>
        </w:r>
        <w:r w:rsidR="002C6C62" w:rsidRPr="00915498">
          <w:rPr>
            <w:rStyle w:val="Hyperlink"/>
            <w:noProof/>
          </w:rPr>
          <w:t>An example phase space diagram of the evolution of the Lorenz system over time.</w:t>
        </w:r>
        <w:r w:rsidR="002C6C62">
          <w:rPr>
            <w:noProof/>
            <w:webHidden/>
          </w:rPr>
          <w:tab/>
        </w:r>
        <w:r w:rsidR="002C6C62">
          <w:rPr>
            <w:noProof/>
            <w:webHidden/>
          </w:rPr>
          <w:fldChar w:fldCharType="begin"/>
        </w:r>
        <w:r w:rsidR="002C6C62">
          <w:rPr>
            <w:noProof/>
            <w:webHidden/>
          </w:rPr>
          <w:instrText xml:space="preserve"> PAGEREF _Toc479517105 \h </w:instrText>
        </w:r>
        <w:r w:rsidR="002C6C62">
          <w:rPr>
            <w:noProof/>
            <w:webHidden/>
          </w:rPr>
        </w:r>
        <w:r w:rsidR="002C6C62">
          <w:rPr>
            <w:noProof/>
            <w:webHidden/>
          </w:rPr>
          <w:fldChar w:fldCharType="separate"/>
        </w:r>
        <w:r w:rsidR="00690434">
          <w:rPr>
            <w:noProof/>
            <w:webHidden/>
          </w:rPr>
          <w:t>42</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06" w:history="1">
        <w:r w:rsidR="002C6C62" w:rsidRPr="00915498">
          <w:rPr>
            <w:rStyle w:val="Hyperlink"/>
            <w:noProof/>
          </w:rPr>
          <w:t xml:space="preserve">Figure </w:t>
        </w:r>
        <w:r w:rsidR="00DB5874">
          <w:rPr>
            <w:rStyle w:val="Hyperlink"/>
            <w:noProof/>
          </w:rPr>
          <w:t>3.2.</w:t>
        </w:r>
        <w:r w:rsidR="00DB5874">
          <w:rPr>
            <w:rStyle w:val="Hyperlink"/>
            <w:noProof/>
          </w:rPr>
          <w:tab/>
        </w:r>
        <w:r w:rsidR="002C6C62" w:rsidRPr="00915498">
          <w:rPr>
            <w:rStyle w:val="Hyperlink"/>
            <w:noProof/>
          </w:rPr>
          <w:t>Three balls at rest on a slope, representing stable (ball 1), unstable (ball 2),</w:t>
        </w:r>
        <w:r w:rsidR="00DB5874">
          <w:rPr>
            <w:rStyle w:val="Hyperlink"/>
            <w:noProof/>
          </w:rPr>
          <w:t xml:space="preserve"> and metastable (ball 3) state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6 \h </w:instrText>
        </w:r>
        <w:r w:rsidR="002C6C62">
          <w:rPr>
            <w:noProof/>
            <w:webHidden/>
          </w:rPr>
        </w:r>
        <w:r w:rsidR="002C6C62">
          <w:rPr>
            <w:noProof/>
            <w:webHidden/>
          </w:rPr>
          <w:fldChar w:fldCharType="separate"/>
        </w:r>
        <w:r w:rsidR="00690434">
          <w:rPr>
            <w:noProof/>
            <w:webHidden/>
          </w:rPr>
          <w:t>46</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07" w:history="1">
        <w:r w:rsidR="00DB5874">
          <w:rPr>
            <w:rStyle w:val="Hyperlink"/>
            <w:noProof/>
          </w:rPr>
          <w:t>Figure 4.1.</w:t>
        </w:r>
        <w:r w:rsidR="00DB5874">
          <w:rPr>
            <w:rStyle w:val="Hyperlink"/>
            <w:noProof/>
          </w:rPr>
          <w:tab/>
        </w:r>
        <w:r w:rsidR="002C6C62" w:rsidRPr="00915498">
          <w:rPr>
            <w:rStyle w:val="Hyperlink"/>
            <w:noProof/>
          </w:rPr>
          <w:t>Three dif</w:t>
        </w:r>
        <w:r w:rsidR="00F12D87">
          <w:rPr>
            <w:rStyle w:val="Hyperlink"/>
            <w:noProof/>
          </w:rPr>
          <w:t>ferent categories of complexity</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7 \h </w:instrText>
        </w:r>
        <w:r w:rsidR="002C6C62">
          <w:rPr>
            <w:noProof/>
            <w:webHidden/>
          </w:rPr>
        </w:r>
        <w:r w:rsidR="002C6C62">
          <w:rPr>
            <w:noProof/>
            <w:webHidden/>
          </w:rPr>
          <w:fldChar w:fldCharType="separate"/>
        </w:r>
        <w:r w:rsidR="00690434">
          <w:rPr>
            <w:noProof/>
            <w:webHidden/>
          </w:rPr>
          <w:t>64</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08" w:history="1">
        <w:r w:rsidR="00DB5874">
          <w:rPr>
            <w:rStyle w:val="Hyperlink"/>
            <w:noProof/>
          </w:rPr>
          <w:t>Figure 5.1.</w:t>
        </w:r>
        <w:r w:rsidR="00DB5874">
          <w:rPr>
            <w:rStyle w:val="Hyperlink"/>
            <w:noProof/>
          </w:rPr>
          <w:tab/>
        </w:r>
        <w:r w:rsidR="002C6C62" w:rsidRPr="00915498">
          <w:rPr>
            <w:rStyle w:val="Hyperlink"/>
            <w:noProof/>
          </w:rPr>
          <w:t>Political boundary vector geometries retrieved by OSMnx for A) the city of Berkeley, California, and B) the nations of Zambia, Zimbabwe, and Botswana.</w:t>
        </w:r>
        <w:r w:rsidR="002C6C62">
          <w:rPr>
            <w:noProof/>
            <w:webHidden/>
          </w:rPr>
          <w:tab/>
        </w:r>
        <w:r w:rsidR="002C6C62">
          <w:rPr>
            <w:noProof/>
            <w:webHidden/>
          </w:rPr>
          <w:fldChar w:fldCharType="begin"/>
        </w:r>
        <w:r w:rsidR="002C6C62">
          <w:rPr>
            <w:noProof/>
            <w:webHidden/>
          </w:rPr>
          <w:instrText xml:space="preserve"> PAGEREF _Toc479517108 \h </w:instrText>
        </w:r>
        <w:r w:rsidR="002C6C62">
          <w:rPr>
            <w:noProof/>
            <w:webHidden/>
          </w:rPr>
        </w:r>
        <w:r w:rsidR="002C6C62">
          <w:rPr>
            <w:noProof/>
            <w:webHidden/>
          </w:rPr>
          <w:fldChar w:fldCharType="separate"/>
        </w:r>
        <w:r w:rsidR="00690434">
          <w:rPr>
            <w:noProof/>
            <w:webHidden/>
          </w:rPr>
          <w:t>89</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09" w:history="1">
        <w:r w:rsidR="00DB5874">
          <w:rPr>
            <w:rStyle w:val="Hyperlink"/>
            <w:noProof/>
          </w:rPr>
          <w:t>Figure 5.2.</w:t>
        </w:r>
        <w:r w:rsidR="00DB5874">
          <w:rPr>
            <w:rStyle w:val="Hyperlink"/>
            <w:noProof/>
          </w:rPr>
          <w:tab/>
        </w:r>
        <w:r w:rsidR="002C6C62" w:rsidRPr="00915498">
          <w:rPr>
            <w:rStyle w:val="Hyperlink"/>
            <w:noProof/>
          </w:rPr>
          <w:t>Three street networks at the same scale, created by address and network distance (left), bounding box (center), and neighborhood polygon (right).</w:t>
        </w:r>
        <w:r w:rsidR="002C6C62">
          <w:rPr>
            <w:noProof/>
            <w:webHidden/>
          </w:rPr>
          <w:tab/>
        </w:r>
        <w:r w:rsidR="002C6C62">
          <w:rPr>
            <w:noProof/>
            <w:webHidden/>
          </w:rPr>
          <w:fldChar w:fldCharType="begin"/>
        </w:r>
        <w:r w:rsidR="002C6C62">
          <w:rPr>
            <w:noProof/>
            <w:webHidden/>
          </w:rPr>
          <w:instrText xml:space="preserve"> PAGEREF _Toc479517109 \h </w:instrText>
        </w:r>
        <w:r w:rsidR="002C6C62">
          <w:rPr>
            <w:noProof/>
            <w:webHidden/>
          </w:rPr>
        </w:r>
        <w:r w:rsidR="002C6C62">
          <w:rPr>
            <w:noProof/>
            <w:webHidden/>
          </w:rPr>
          <w:fldChar w:fldCharType="separate"/>
        </w:r>
        <w:r w:rsidR="00690434">
          <w:rPr>
            <w:noProof/>
            <w:webHidden/>
          </w:rPr>
          <w:t>91</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10" w:history="1">
        <w:r w:rsidR="00DB5874">
          <w:rPr>
            <w:rStyle w:val="Hyperlink"/>
            <w:noProof/>
          </w:rPr>
          <w:t>Figure 5.3.</w:t>
        </w:r>
        <w:r w:rsidR="00DB5874">
          <w:rPr>
            <w:rStyle w:val="Hyperlink"/>
            <w:noProof/>
          </w:rPr>
          <w:tab/>
        </w:r>
        <w:r w:rsidR="002C6C62" w:rsidRPr="00915498">
          <w:rPr>
            <w:rStyle w:val="Hyperlink"/>
            <w:noProof/>
          </w:rPr>
          <w:t>The drivable street network for municipal Los Angeles, created by passing the query phrase "Los Angeles, CA, USA" into OSMnx.</w:t>
        </w:r>
        <w:r w:rsidR="002C6C62">
          <w:rPr>
            <w:noProof/>
            <w:webHidden/>
          </w:rPr>
          <w:tab/>
        </w:r>
        <w:r w:rsidR="002C6C62">
          <w:rPr>
            <w:noProof/>
            <w:webHidden/>
          </w:rPr>
          <w:fldChar w:fldCharType="begin"/>
        </w:r>
        <w:r w:rsidR="002C6C62">
          <w:rPr>
            <w:noProof/>
            <w:webHidden/>
          </w:rPr>
          <w:instrText xml:space="preserve"> PAGEREF _Toc479517110 \h </w:instrText>
        </w:r>
        <w:r w:rsidR="002C6C62">
          <w:rPr>
            <w:noProof/>
            <w:webHidden/>
          </w:rPr>
        </w:r>
        <w:r w:rsidR="002C6C62">
          <w:rPr>
            <w:noProof/>
            <w:webHidden/>
          </w:rPr>
          <w:fldChar w:fldCharType="separate"/>
        </w:r>
        <w:r w:rsidR="00690434">
          <w:rPr>
            <w:noProof/>
            <w:webHidden/>
          </w:rPr>
          <w:t>92</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11" w:history="1">
        <w:r w:rsidR="002C6C62" w:rsidRPr="00915498">
          <w:rPr>
            <w:rStyle w:val="Hyperlink"/>
            <w:noProof/>
          </w:rPr>
          <w:t>Figure 5.</w:t>
        </w:r>
        <w:r w:rsidR="00DB5874">
          <w:rPr>
            <w:rStyle w:val="Hyperlink"/>
            <w:noProof/>
          </w:rPr>
          <w:t>4.</w:t>
        </w:r>
        <w:r w:rsidR="00DB5874">
          <w:rPr>
            <w:rStyle w:val="Hyperlink"/>
            <w:noProof/>
          </w:rPr>
          <w:tab/>
        </w:r>
        <w:r w:rsidR="002C6C62" w:rsidRPr="00915498">
          <w:rPr>
            <w:rStyle w:val="Hyperlink"/>
            <w:noProof/>
          </w:rPr>
          <w:t>Street networks for A) Modena, Italy, B) Belgrade, Serbia, C) central Maputo, Mozambique, and D) central Tunis, Tunisia.</w:t>
        </w:r>
        <w:r w:rsidR="002C6C62">
          <w:rPr>
            <w:noProof/>
            <w:webHidden/>
          </w:rPr>
          <w:tab/>
        </w:r>
        <w:r w:rsidR="002C6C62">
          <w:rPr>
            <w:noProof/>
            <w:webHidden/>
          </w:rPr>
          <w:fldChar w:fldCharType="begin"/>
        </w:r>
        <w:r w:rsidR="002C6C62">
          <w:rPr>
            <w:noProof/>
            <w:webHidden/>
          </w:rPr>
          <w:instrText xml:space="preserve"> PAGEREF _Toc479517111 \h </w:instrText>
        </w:r>
        <w:r w:rsidR="002C6C62">
          <w:rPr>
            <w:noProof/>
            <w:webHidden/>
          </w:rPr>
        </w:r>
        <w:r w:rsidR="002C6C62">
          <w:rPr>
            <w:noProof/>
            <w:webHidden/>
          </w:rPr>
          <w:fldChar w:fldCharType="separate"/>
        </w:r>
        <w:r w:rsidR="00690434">
          <w:rPr>
            <w:noProof/>
            <w:webHidden/>
          </w:rPr>
          <w:t>93</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12" w:history="1">
        <w:r w:rsidR="00DB5874">
          <w:rPr>
            <w:rStyle w:val="Hyperlink"/>
            <w:noProof/>
          </w:rPr>
          <w:t>Figure 5.5.</w:t>
        </w:r>
        <w:r w:rsidR="00DB5874">
          <w:rPr>
            <w:rStyle w:val="Hyperlink"/>
            <w:noProof/>
          </w:rPr>
          <w:tab/>
        </w:r>
        <w:r w:rsidR="002C6C62" w:rsidRPr="00915498">
          <w:rPr>
            <w:rStyle w:val="Hyperlink"/>
            <w:noProof/>
          </w:rPr>
          <w:t>A) the original graph, B) non-graph-theoretic nodes highlighted in red and true intersections and dead-ends in blue, C) strictly simplified network, with self-loops noted in magenta, D) non-strictly simplified network.</w:t>
        </w:r>
        <w:r w:rsidR="002C6C62">
          <w:rPr>
            <w:noProof/>
            <w:webHidden/>
          </w:rPr>
          <w:tab/>
        </w:r>
        <w:r w:rsidR="002C6C62">
          <w:rPr>
            <w:noProof/>
            <w:webHidden/>
          </w:rPr>
          <w:fldChar w:fldCharType="begin"/>
        </w:r>
        <w:r w:rsidR="002C6C62">
          <w:rPr>
            <w:noProof/>
            <w:webHidden/>
          </w:rPr>
          <w:instrText xml:space="preserve"> PAGEREF _Toc479517112 \h </w:instrText>
        </w:r>
        <w:r w:rsidR="002C6C62">
          <w:rPr>
            <w:noProof/>
            <w:webHidden/>
          </w:rPr>
        </w:r>
        <w:r w:rsidR="002C6C62">
          <w:rPr>
            <w:noProof/>
            <w:webHidden/>
          </w:rPr>
          <w:fldChar w:fldCharType="separate"/>
        </w:r>
        <w:r w:rsidR="00690434">
          <w:rPr>
            <w:noProof/>
            <w:webHidden/>
          </w:rPr>
          <w:t>95</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13" w:history="1">
        <w:r w:rsidR="00DB5874">
          <w:rPr>
            <w:rStyle w:val="Hyperlink"/>
            <w:noProof/>
          </w:rPr>
          <w:t>Figure 5.6.</w:t>
        </w:r>
        <w:r w:rsidR="00DB5874">
          <w:rPr>
            <w:rStyle w:val="Hyperlink"/>
            <w:noProof/>
          </w:rPr>
          <w:tab/>
        </w:r>
        <w:r w:rsidR="002C6C62" w:rsidRPr="00915498">
          <w:rPr>
            <w:rStyle w:val="Hyperlink"/>
            <w:noProof/>
          </w:rPr>
          <w:t>The street network for metropolitan New York from OSMnx saved as an ESRI shapefile and loaded in QGIS (above) and in Adobe Illustrator as SVG (below).</w:t>
        </w:r>
        <w:r w:rsidR="002C6C62">
          <w:rPr>
            <w:noProof/>
            <w:webHidden/>
          </w:rPr>
          <w:tab/>
        </w:r>
        <w:r w:rsidR="002C6C62">
          <w:rPr>
            <w:noProof/>
            <w:webHidden/>
          </w:rPr>
          <w:fldChar w:fldCharType="begin"/>
        </w:r>
        <w:r w:rsidR="002C6C62">
          <w:rPr>
            <w:noProof/>
            <w:webHidden/>
          </w:rPr>
          <w:instrText xml:space="preserve"> PAGEREF _Toc479517113 \h </w:instrText>
        </w:r>
        <w:r w:rsidR="002C6C62">
          <w:rPr>
            <w:noProof/>
            <w:webHidden/>
          </w:rPr>
        </w:r>
        <w:r w:rsidR="002C6C62">
          <w:rPr>
            <w:noProof/>
            <w:webHidden/>
          </w:rPr>
          <w:fldChar w:fldCharType="separate"/>
        </w:r>
        <w:r w:rsidR="00690434">
          <w:rPr>
            <w:noProof/>
            <w:webHidden/>
          </w:rPr>
          <w:t>97</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14" w:history="1">
        <w:r w:rsidR="00DB5874">
          <w:rPr>
            <w:rStyle w:val="Hyperlink"/>
            <w:noProof/>
          </w:rPr>
          <w:t>Figure 5.7.</w:t>
        </w:r>
        <w:r w:rsidR="00DB5874">
          <w:rPr>
            <w:rStyle w:val="Hyperlink"/>
            <w:noProof/>
          </w:rPr>
          <w:tab/>
        </w:r>
        <w:r w:rsidR="002C6C62" w:rsidRPr="00915498">
          <w:rPr>
            <w:rStyle w:val="Hyperlink"/>
            <w:noProof/>
          </w:rPr>
          <w:t>OSMnx calculates the shortest network path between two points in Los Angeles, accounting for one-way streets, and plots the route.</w:t>
        </w:r>
        <w:r w:rsidR="002C6C62">
          <w:rPr>
            <w:noProof/>
            <w:webHidden/>
          </w:rPr>
          <w:tab/>
        </w:r>
        <w:r w:rsidR="002C6C62">
          <w:rPr>
            <w:noProof/>
            <w:webHidden/>
          </w:rPr>
          <w:fldChar w:fldCharType="begin"/>
        </w:r>
        <w:r w:rsidR="002C6C62">
          <w:rPr>
            <w:noProof/>
            <w:webHidden/>
          </w:rPr>
          <w:instrText xml:space="preserve"> PAGEREF _Toc479517114 \h </w:instrText>
        </w:r>
        <w:r w:rsidR="002C6C62">
          <w:rPr>
            <w:noProof/>
            <w:webHidden/>
          </w:rPr>
        </w:r>
        <w:r w:rsidR="002C6C62">
          <w:rPr>
            <w:noProof/>
            <w:webHidden/>
          </w:rPr>
          <w:fldChar w:fldCharType="separate"/>
        </w:r>
        <w:r w:rsidR="00690434">
          <w:rPr>
            <w:noProof/>
            <w:webHidden/>
          </w:rPr>
          <w:t>100</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15" w:history="1">
        <w:r w:rsidR="00DB5874">
          <w:rPr>
            <w:rStyle w:val="Hyperlink"/>
            <w:noProof/>
          </w:rPr>
          <w:t>Figure 5.8.</w:t>
        </w:r>
        <w:r w:rsidR="00DB5874">
          <w:rPr>
            <w:rStyle w:val="Hyperlink"/>
            <w:noProof/>
          </w:rPr>
          <w:tab/>
        </w:r>
        <w:r w:rsidR="002C6C62" w:rsidRPr="00915498">
          <w:rPr>
            <w:rStyle w:val="Hyperlink"/>
            <w:noProof/>
          </w:rPr>
          <w:t>OSMnx visualizes the spatial distribution of dead-ends in the city of Piedmont, California.</w:t>
        </w:r>
        <w:r w:rsidR="002C6C62">
          <w:rPr>
            <w:noProof/>
            <w:webHidden/>
          </w:rPr>
          <w:tab/>
        </w:r>
        <w:r w:rsidR="002C6C62">
          <w:rPr>
            <w:noProof/>
            <w:webHidden/>
          </w:rPr>
          <w:fldChar w:fldCharType="begin"/>
        </w:r>
        <w:r w:rsidR="002C6C62">
          <w:rPr>
            <w:noProof/>
            <w:webHidden/>
          </w:rPr>
          <w:instrText xml:space="preserve"> PAGEREF _Toc479517115 \h </w:instrText>
        </w:r>
        <w:r w:rsidR="002C6C62">
          <w:rPr>
            <w:noProof/>
            <w:webHidden/>
          </w:rPr>
        </w:r>
        <w:r w:rsidR="002C6C62">
          <w:rPr>
            <w:noProof/>
            <w:webHidden/>
          </w:rPr>
          <w:fldChar w:fldCharType="separate"/>
        </w:r>
        <w:r w:rsidR="00690434">
          <w:rPr>
            <w:noProof/>
            <w:webHidden/>
          </w:rPr>
          <w:t>101</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16" w:history="1">
        <w:r w:rsidR="00DB5874">
          <w:rPr>
            <w:rStyle w:val="Hyperlink"/>
            <w:noProof/>
          </w:rPr>
          <w:t>Figure 5.9.</w:t>
        </w:r>
        <w:r w:rsidR="00DB5874">
          <w:rPr>
            <w:rStyle w:val="Hyperlink"/>
            <w:noProof/>
          </w:rPr>
          <w:tab/>
        </w:r>
        <w:r w:rsidR="002C6C62" w:rsidRPr="00915498">
          <w:rPr>
            <w:rStyle w:val="Hyperlink"/>
            <w:noProof/>
          </w:rPr>
          <w:t>One square mile of each city’s street network.</w:t>
        </w:r>
        <w:r w:rsidR="002C6C62">
          <w:rPr>
            <w:noProof/>
            <w:webHidden/>
          </w:rPr>
          <w:tab/>
        </w:r>
        <w:r w:rsidR="002C6C62">
          <w:rPr>
            <w:noProof/>
            <w:webHidden/>
          </w:rPr>
          <w:fldChar w:fldCharType="begin"/>
        </w:r>
        <w:r w:rsidR="002C6C62">
          <w:rPr>
            <w:noProof/>
            <w:webHidden/>
          </w:rPr>
          <w:instrText xml:space="preserve"> PAGEREF _Toc479517116 \h </w:instrText>
        </w:r>
        <w:r w:rsidR="002C6C62">
          <w:rPr>
            <w:noProof/>
            <w:webHidden/>
          </w:rPr>
        </w:r>
        <w:r w:rsidR="002C6C62">
          <w:rPr>
            <w:noProof/>
            <w:webHidden/>
          </w:rPr>
          <w:fldChar w:fldCharType="separate"/>
        </w:r>
        <w:r w:rsidR="00690434">
          <w:rPr>
            <w:noProof/>
            <w:webHidden/>
          </w:rPr>
          <w:t>102</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17" w:history="1">
        <w:r w:rsidR="00DB5874">
          <w:rPr>
            <w:rStyle w:val="Hyperlink"/>
            <w:noProof/>
          </w:rPr>
          <w:t>Figure 5.10.</w:t>
        </w:r>
        <w:r w:rsidR="00DB5874">
          <w:rPr>
            <w:rStyle w:val="Hyperlink"/>
            <w:noProof/>
          </w:rPr>
          <w:tab/>
        </w:r>
        <w:r w:rsidR="002C6C62" w:rsidRPr="00915498">
          <w:rPr>
            <w:rStyle w:val="Hyperlink"/>
            <w:noProof/>
          </w:rPr>
          <w:t>One square mile of each city’s street network and building footprints.</w:t>
        </w:r>
        <w:r w:rsidR="002C6C62">
          <w:rPr>
            <w:noProof/>
            <w:webHidden/>
          </w:rPr>
          <w:tab/>
        </w:r>
        <w:r w:rsidR="002C6C62">
          <w:rPr>
            <w:noProof/>
            <w:webHidden/>
          </w:rPr>
          <w:fldChar w:fldCharType="begin"/>
        </w:r>
        <w:r w:rsidR="002C6C62">
          <w:rPr>
            <w:noProof/>
            <w:webHidden/>
          </w:rPr>
          <w:instrText xml:space="preserve"> PAGEREF _Toc479517117 \h </w:instrText>
        </w:r>
        <w:r w:rsidR="002C6C62">
          <w:rPr>
            <w:noProof/>
            <w:webHidden/>
          </w:rPr>
        </w:r>
        <w:r w:rsidR="002C6C62">
          <w:rPr>
            <w:noProof/>
            <w:webHidden/>
          </w:rPr>
          <w:fldChar w:fldCharType="separate"/>
        </w:r>
        <w:r w:rsidR="00690434">
          <w:rPr>
            <w:noProof/>
            <w:webHidden/>
          </w:rPr>
          <w:t>105</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18" w:history="1">
        <w:r w:rsidR="00DB5874">
          <w:rPr>
            <w:rStyle w:val="Hyperlink"/>
            <w:noProof/>
          </w:rPr>
          <w:t>Figure 5.11.</w:t>
        </w:r>
        <w:r w:rsidR="00DB5874">
          <w:rPr>
            <w:rStyle w:val="Hyperlink"/>
            <w:noProof/>
          </w:rPr>
          <w:tab/>
        </w:r>
        <w:r w:rsidR="002C6C62" w:rsidRPr="00915498">
          <w:rPr>
            <w:rStyle w:val="Hyperlink"/>
            <w:noProof/>
          </w:rPr>
          <w:t>One square mile figure-ground diagrams of building footprints in the city centers of Venice, London, Paris, and Brasília.</w:t>
        </w:r>
        <w:r w:rsidR="002C6C62">
          <w:rPr>
            <w:noProof/>
            <w:webHidden/>
          </w:rPr>
          <w:tab/>
        </w:r>
        <w:r w:rsidR="002C6C62">
          <w:rPr>
            <w:noProof/>
            <w:webHidden/>
          </w:rPr>
          <w:fldChar w:fldCharType="begin"/>
        </w:r>
        <w:r w:rsidR="002C6C62">
          <w:rPr>
            <w:noProof/>
            <w:webHidden/>
          </w:rPr>
          <w:instrText xml:space="preserve"> PAGEREF _Toc479517118 \h </w:instrText>
        </w:r>
        <w:r w:rsidR="002C6C62">
          <w:rPr>
            <w:noProof/>
            <w:webHidden/>
          </w:rPr>
        </w:r>
        <w:r w:rsidR="002C6C62">
          <w:rPr>
            <w:noProof/>
            <w:webHidden/>
          </w:rPr>
          <w:fldChar w:fldCharType="separate"/>
        </w:r>
        <w:r w:rsidR="00690434">
          <w:rPr>
            <w:noProof/>
            <w:webHidden/>
          </w:rPr>
          <w:t>107</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19" w:history="1">
        <w:r w:rsidR="00DB5874">
          <w:rPr>
            <w:rStyle w:val="Hyperlink"/>
            <w:noProof/>
          </w:rPr>
          <w:t>Figure 6.1.</w:t>
        </w:r>
        <w:r w:rsidR="00DB5874">
          <w:rPr>
            <w:rStyle w:val="Hyperlink"/>
            <w:noProof/>
          </w:rPr>
          <w:tab/>
        </w:r>
        <w:r w:rsidR="002C6C62" w:rsidRPr="00915498">
          <w:rPr>
            <w:rStyle w:val="Hyperlink"/>
            <w:noProof/>
          </w:rPr>
          <w:t>Three 0.5 km</w:t>
        </w:r>
        <w:r w:rsidR="002C6C62" w:rsidRPr="00915498">
          <w:rPr>
            <w:rStyle w:val="Hyperlink"/>
            <w:noProof/>
            <w:vertAlign w:val="superscript"/>
          </w:rPr>
          <w:t>2</w:t>
        </w:r>
        <w:r w:rsidR="002C6C62" w:rsidRPr="00915498">
          <w:rPr>
            <w:rStyle w:val="Hyperlink"/>
            <w:noProof/>
          </w:rPr>
          <w:t xml:space="preserve"> sections (each centered on the coordinates presented in section 6.3) of the street network in Portland, Oregon.</w:t>
        </w:r>
        <w:r w:rsidR="002C6C62">
          <w:rPr>
            <w:noProof/>
            <w:webHidden/>
          </w:rPr>
          <w:tab/>
        </w:r>
        <w:r w:rsidR="002C6C62">
          <w:rPr>
            <w:noProof/>
            <w:webHidden/>
          </w:rPr>
          <w:fldChar w:fldCharType="begin"/>
        </w:r>
        <w:r w:rsidR="002C6C62">
          <w:rPr>
            <w:noProof/>
            <w:webHidden/>
          </w:rPr>
          <w:instrText xml:space="preserve"> PAGEREF _Toc479517119 \h </w:instrText>
        </w:r>
        <w:r w:rsidR="002C6C62">
          <w:rPr>
            <w:noProof/>
            <w:webHidden/>
          </w:rPr>
        </w:r>
        <w:r w:rsidR="002C6C62">
          <w:rPr>
            <w:noProof/>
            <w:webHidden/>
          </w:rPr>
          <w:fldChar w:fldCharType="separate"/>
        </w:r>
        <w:r w:rsidR="00690434">
          <w:rPr>
            <w:noProof/>
            <w:webHidden/>
          </w:rPr>
          <w:t>114</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20" w:history="1">
        <w:r w:rsidR="00DB5874">
          <w:rPr>
            <w:rStyle w:val="Hyperlink"/>
            <w:noProof/>
          </w:rPr>
          <w:t>Figure 6.2.</w:t>
        </w:r>
        <w:r w:rsidR="00DB5874">
          <w:rPr>
            <w:rStyle w:val="Hyperlink"/>
            <w:noProof/>
          </w:rPr>
          <w:tab/>
        </w:r>
        <w:r w:rsidR="002C6C62" w:rsidRPr="00915498">
          <w:rPr>
            <w:rStyle w:val="Hyperlink"/>
            <w:noProof/>
          </w:rPr>
          <w:t>Distributions of node types in each street network.</w:t>
        </w:r>
        <w:r w:rsidR="002C6C62">
          <w:rPr>
            <w:noProof/>
            <w:webHidden/>
          </w:rPr>
          <w:tab/>
        </w:r>
        <w:r w:rsidR="002C6C62">
          <w:rPr>
            <w:noProof/>
            <w:webHidden/>
          </w:rPr>
          <w:fldChar w:fldCharType="begin"/>
        </w:r>
        <w:r w:rsidR="002C6C62">
          <w:rPr>
            <w:noProof/>
            <w:webHidden/>
          </w:rPr>
          <w:instrText xml:space="preserve"> PAGEREF _Toc479517120 \h </w:instrText>
        </w:r>
        <w:r w:rsidR="002C6C62">
          <w:rPr>
            <w:noProof/>
            <w:webHidden/>
          </w:rPr>
        </w:r>
        <w:r w:rsidR="002C6C62">
          <w:rPr>
            <w:noProof/>
            <w:webHidden/>
          </w:rPr>
          <w:fldChar w:fldCharType="separate"/>
        </w:r>
        <w:r w:rsidR="00690434">
          <w:rPr>
            <w:noProof/>
            <w:webHidden/>
          </w:rPr>
          <w:t>116</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21" w:history="1">
        <w:r w:rsidR="00DB5874">
          <w:rPr>
            <w:rStyle w:val="Hyperlink"/>
            <w:noProof/>
          </w:rPr>
          <w:t>Figure 6.3.</w:t>
        </w:r>
        <w:r w:rsidR="00DB5874">
          <w:rPr>
            <w:rStyle w:val="Hyperlink"/>
            <w:noProof/>
          </w:rPr>
          <w:tab/>
        </w:r>
        <w:r w:rsidR="002C6C62" w:rsidRPr="00915498">
          <w:rPr>
            <w:rStyle w:val="Hyperlink"/>
            <w:noProof/>
          </w:rPr>
          <w:t>Three half-square-kilometer sections of the str</w:t>
        </w:r>
        <w:r w:rsidR="00DB5874">
          <w:rPr>
            <w:rStyle w:val="Hyperlink"/>
            <w:noProof/>
          </w:rPr>
          <w:t>eet network in Portland, Ore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1 \h </w:instrText>
        </w:r>
        <w:r w:rsidR="002C6C62">
          <w:rPr>
            <w:noProof/>
            <w:webHidden/>
          </w:rPr>
        </w:r>
        <w:r w:rsidR="002C6C62">
          <w:rPr>
            <w:noProof/>
            <w:webHidden/>
          </w:rPr>
          <w:fldChar w:fldCharType="separate"/>
        </w:r>
        <w:r w:rsidR="00690434">
          <w:rPr>
            <w:noProof/>
            <w:webHidden/>
          </w:rPr>
          <w:t>117</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22" w:history="1">
        <w:r w:rsidR="00DB5874">
          <w:rPr>
            <w:rStyle w:val="Hyperlink"/>
            <w:noProof/>
          </w:rPr>
          <w:t>Figure 7.1.</w:t>
        </w:r>
        <w:r w:rsidR="00DB5874">
          <w:rPr>
            <w:rStyle w:val="Hyperlink"/>
            <w:noProof/>
          </w:rPr>
          <w:tab/>
        </w:r>
        <w:r w:rsidR="002C6C62" w:rsidRPr="00915498">
          <w:rPr>
            <w:rStyle w:val="Hyperlink"/>
            <w:noProof/>
          </w:rPr>
          <w:t>Intersec</w:t>
        </w:r>
        <w:r w:rsidR="00DB5874">
          <w:rPr>
            <w:rStyle w:val="Hyperlink"/>
            <w:noProof/>
          </w:rPr>
          <w:t>tion density per urbanized area</w:t>
        </w:r>
        <w:r w:rsidR="002C6C62" w:rsidRPr="00915498">
          <w:rPr>
            <w:rStyle w:val="Hyperlink"/>
            <w:noProof/>
          </w:rPr>
          <w:t xml:space="preserve"> in the contiguous U.S.</w:t>
        </w:r>
        <w:r w:rsidR="002C6C62">
          <w:rPr>
            <w:noProof/>
            <w:webHidden/>
          </w:rPr>
          <w:tab/>
        </w:r>
        <w:r w:rsidR="002C6C62">
          <w:rPr>
            <w:noProof/>
            <w:webHidden/>
          </w:rPr>
          <w:fldChar w:fldCharType="begin"/>
        </w:r>
        <w:r w:rsidR="002C6C62">
          <w:rPr>
            <w:noProof/>
            <w:webHidden/>
          </w:rPr>
          <w:instrText xml:space="preserve"> PAGEREF _Toc479517122 \h </w:instrText>
        </w:r>
        <w:r w:rsidR="002C6C62">
          <w:rPr>
            <w:noProof/>
            <w:webHidden/>
          </w:rPr>
        </w:r>
        <w:r w:rsidR="002C6C62">
          <w:rPr>
            <w:noProof/>
            <w:webHidden/>
          </w:rPr>
          <w:fldChar w:fldCharType="separate"/>
        </w:r>
        <w:r w:rsidR="00690434">
          <w:rPr>
            <w:noProof/>
            <w:webHidden/>
          </w:rPr>
          <w:t>126</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23" w:history="1">
        <w:r w:rsidR="00DB5874">
          <w:rPr>
            <w:rStyle w:val="Hyperlink"/>
            <w:noProof/>
          </w:rPr>
          <w:t>Figure 7.2.</w:t>
        </w:r>
        <w:r w:rsidR="00DB5874">
          <w:rPr>
            <w:rStyle w:val="Hyperlink"/>
            <w:noProof/>
          </w:rPr>
          <w:tab/>
        </w:r>
        <w:r w:rsidR="002C6C62" w:rsidRPr="00915498">
          <w:rPr>
            <w:rStyle w:val="Hyperlink"/>
            <w:noProof/>
          </w:rPr>
          <w:t>Average stree</w:t>
        </w:r>
        <w:r w:rsidR="00DB5874">
          <w:rPr>
            <w:rStyle w:val="Hyperlink"/>
            <w:noProof/>
          </w:rPr>
          <w:t xml:space="preserve">ts per node per urbanized area </w:t>
        </w:r>
        <w:r w:rsidR="002C6C62" w:rsidRPr="00915498">
          <w:rPr>
            <w:rStyle w:val="Hyperlink"/>
            <w:noProof/>
          </w:rPr>
          <w:t>in the contiguous U.S.</w:t>
        </w:r>
        <w:r w:rsidR="002C6C62">
          <w:rPr>
            <w:noProof/>
            <w:webHidden/>
          </w:rPr>
          <w:tab/>
        </w:r>
        <w:r w:rsidR="002C6C62">
          <w:rPr>
            <w:noProof/>
            <w:webHidden/>
          </w:rPr>
          <w:fldChar w:fldCharType="begin"/>
        </w:r>
        <w:r w:rsidR="002C6C62">
          <w:rPr>
            <w:noProof/>
            <w:webHidden/>
          </w:rPr>
          <w:instrText xml:space="preserve"> PAGEREF _Toc479517123 \h </w:instrText>
        </w:r>
        <w:r w:rsidR="002C6C62">
          <w:rPr>
            <w:noProof/>
            <w:webHidden/>
          </w:rPr>
        </w:r>
        <w:r w:rsidR="002C6C62">
          <w:rPr>
            <w:noProof/>
            <w:webHidden/>
          </w:rPr>
          <w:fldChar w:fldCharType="separate"/>
        </w:r>
        <w:r w:rsidR="00690434">
          <w:rPr>
            <w:noProof/>
            <w:webHidden/>
          </w:rPr>
          <w:t>127</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24" w:history="1">
        <w:r w:rsidR="00DB5874">
          <w:rPr>
            <w:rStyle w:val="Hyperlink"/>
            <w:noProof/>
          </w:rPr>
          <w:t>Figure 7.3.</w:t>
        </w:r>
        <w:r w:rsidR="00DB5874">
          <w:rPr>
            <w:rStyle w:val="Hyperlink"/>
            <w:noProof/>
          </w:rPr>
          <w:tab/>
        </w:r>
        <w:r w:rsidR="002C6C62" w:rsidRPr="00915498">
          <w:rPr>
            <w:rStyle w:val="Hyperlink"/>
            <w:noProof/>
          </w:rPr>
          <w:t xml:space="preserve">Distribution of </w:t>
        </w:r>
        <w:r w:rsidR="00DB5874">
          <w:rPr>
            <w:rStyle w:val="Hyperlink"/>
            <w:noProof/>
          </w:rPr>
          <w:t>node types in 9 urbanized area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4 \h </w:instrText>
        </w:r>
        <w:r w:rsidR="002C6C62">
          <w:rPr>
            <w:noProof/>
            <w:webHidden/>
          </w:rPr>
        </w:r>
        <w:r w:rsidR="002C6C62">
          <w:rPr>
            <w:noProof/>
            <w:webHidden/>
          </w:rPr>
          <w:fldChar w:fldCharType="separate"/>
        </w:r>
        <w:r w:rsidR="00690434">
          <w:rPr>
            <w:noProof/>
            <w:webHidden/>
          </w:rPr>
          <w:t>128</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25" w:history="1">
        <w:r w:rsidR="00DB5874">
          <w:rPr>
            <w:rStyle w:val="Hyperlink"/>
            <w:noProof/>
          </w:rPr>
          <w:t>Figure 7.4.</w:t>
        </w:r>
        <w:r w:rsidR="00DB5874">
          <w:rPr>
            <w:rStyle w:val="Hyperlink"/>
            <w:noProof/>
          </w:rPr>
          <w:tab/>
        </w:r>
        <w:r w:rsidR="002C6C62" w:rsidRPr="00915498">
          <w:rPr>
            <w:rStyle w:val="Hyperlink"/>
            <w:noProof/>
          </w:rPr>
          <w:t xml:space="preserve">Scatterplots of intersection density versus 4-way intersection proportion (left) and average circuity versus 4-way </w:t>
        </w:r>
        <w:r w:rsidR="00DB5874">
          <w:rPr>
            <w:rStyle w:val="Hyperlink"/>
            <w:noProof/>
          </w:rPr>
          <w:t>intersection proportion (right)</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5 \h </w:instrText>
        </w:r>
        <w:r w:rsidR="002C6C62">
          <w:rPr>
            <w:noProof/>
            <w:webHidden/>
          </w:rPr>
        </w:r>
        <w:r w:rsidR="002C6C62">
          <w:rPr>
            <w:noProof/>
            <w:webHidden/>
          </w:rPr>
          <w:fldChar w:fldCharType="separate"/>
        </w:r>
        <w:r w:rsidR="00690434">
          <w:rPr>
            <w:noProof/>
            <w:webHidden/>
          </w:rPr>
          <w:t>129</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26" w:history="1">
        <w:r w:rsidR="00DB5874">
          <w:rPr>
            <w:rStyle w:val="Hyperlink"/>
            <w:noProof/>
          </w:rPr>
          <w:t>Figure 7.5.</w:t>
        </w:r>
        <w:r w:rsidR="00DB5874">
          <w:rPr>
            <w:rStyle w:val="Hyperlink"/>
            <w:noProof/>
          </w:rPr>
          <w:tab/>
        </w:r>
        <w:r w:rsidR="002C6C62" w:rsidRPr="00915498">
          <w:rPr>
            <w:rStyle w:val="Hyperlink"/>
            <w:noProof/>
          </w:rPr>
          <w:t>The linear relationship between total street length and number of nodes for 19,655 U.S. cities and towns.</w:t>
        </w:r>
        <w:r w:rsidR="002C6C62">
          <w:rPr>
            <w:noProof/>
            <w:webHidden/>
          </w:rPr>
          <w:tab/>
        </w:r>
        <w:r w:rsidR="002C6C62">
          <w:rPr>
            <w:noProof/>
            <w:webHidden/>
          </w:rPr>
          <w:fldChar w:fldCharType="begin"/>
        </w:r>
        <w:r w:rsidR="002C6C62">
          <w:rPr>
            <w:noProof/>
            <w:webHidden/>
          </w:rPr>
          <w:instrText xml:space="preserve"> PAGEREF _Toc479517126 \h </w:instrText>
        </w:r>
        <w:r w:rsidR="002C6C62">
          <w:rPr>
            <w:noProof/>
            <w:webHidden/>
          </w:rPr>
        </w:r>
        <w:r w:rsidR="002C6C62">
          <w:rPr>
            <w:noProof/>
            <w:webHidden/>
          </w:rPr>
          <w:fldChar w:fldCharType="separate"/>
        </w:r>
        <w:r w:rsidR="00690434">
          <w:rPr>
            <w:noProof/>
            <w:webHidden/>
          </w:rPr>
          <w:t>133</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27" w:history="1">
        <w:r w:rsidR="002C6C62" w:rsidRPr="00915498">
          <w:rPr>
            <w:rStyle w:val="Hyperlink"/>
            <w:noProof/>
          </w:rPr>
          <w:t>Figu</w:t>
        </w:r>
        <w:r w:rsidR="00DB5874">
          <w:rPr>
            <w:rStyle w:val="Hyperlink"/>
            <w:noProof/>
          </w:rPr>
          <w:t>re 7.6.</w:t>
        </w:r>
        <w:r w:rsidR="00DB5874">
          <w:rPr>
            <w:rStyle w:val="Hyperlink"/>
            <w:noProof/>
          </w:rPr>
          <w:tab/>
        </w:r>
        <w:r w:rsidR="002C6C62" w:rsidRPr="00915498">
          <w:rPr>
            <w:rStyle w:val="Hyperlink"/>
            <w:noProof/>
          </w:rPr>
          <w:t>The town of Orleans, Nebraska exhibits a compact grid-like street network archetypal o</w:t>
        </w:r>
        <w:r w:rsidR="00DB5874">
          <w:rPr>
            <w:rStyle w:val="Hyperlink"/>
            <w:noProof/>
          </w:rPr>
          <w:t>f towns across the Great Plain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7 \h </w:instrText>
        </w:r>
        <w:r w:rsidR="002C6C62">
          <w:rPr>
            <w:noProof/>
            <w:webHidden/>
          </w:rPr>
        </w:r>
        <w:r w:rsidR="002C6C62">
          <w:rPr>
            <w:noProof/>
            <w:webHidden/>
          </w:rPr>
          <w:fldChar w:fldCharType="separate"/>
        </w:r>
        <w:r w:rsidR="00690434">
          <w:rPr>
            <w:noProof/>
            <w:webHidden/>
          </w:rPr>
          <w:t>133</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28" w:history="1">
        <w:r w:rsidR="00DB5874">
          <w:rPr>
            <w:rStyle w:val="Hyperlink"/>
            <w:noProof/>
          </w:rPr>
          <w:t>Figure 7.7.</w:t>
        </w:r>
        <w:r w:rsidR="00DB5874">
          <w:rPr>
            <w:rStyle w:val="Hyperlink"/>
            <w:noProof/>
          </w:rPr>
          <w:tab/>
        </w:r>
        <w:r w:rsidR="002C6C62" w:rsidRPr="00915498">
          <w:rPr>
            <w:rStyle w:val="Hyperlink"/>
            <w:noProof/>
          </w:rPr>
          <w:t>Contiguous U.S. states by median average number of streets per node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8 \h </w:instrText>
        </w:r>
        <w:r w:rsidR="002C6C62">
          <w:rPr>
            <w:noProof/>
            <w:webHidden/>
          </w:rPr>
        </w:r>
        <w:r w:rsidR="002C6C62">
          <w:rPr>
            <w:noProof/>
            <w:webHidden/>
          </w:rPr>
          <w:fldChar w:fldCharType="separate"/>
        </w:r>
        <w:r w:rsidR="00690434">
          <w:rPr>
            <w:noProof/>
            <w:webHidden/>
          </w:rPr>
          <w:t>135</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29" w:history="1">
        <w:r w:rsidR="002C6C62" w:rsidRPr="00915498">
          <w:rPr>
            <w:rStyle w:val="Hyperlink"/>
            <w:noProof/>
          </w:rPr>
          <w:t>Figure 7.8</w:t>
        </w:r>
        <w:r w:rsidR="00DB5874">
          <w:rPr>
            <w:rStyle w:val="Hyperlink"/>
            <w:noProof/>
          </w:rPr>
          <w:t>.</w:t>
        </w:r>
        <w:r w:rsidR="00DB5874">
          <w:rPr>
            <w:rStyle w:val="Hyperlink"/>
            <w:noProof/>
          </w:rPr>
          <w:tab/>
        </w:r>
        <w:r w:rsidR="002C6C62" w:rsidRPr="00915498">
          <w:rPr>
            <w:rStyle w:val="Hyperlink"/>
            <w:noProof/>
          </w:rPr>
          <w:t>Contiguous U.S. states by median average street segment length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9 \h </w:instrText>
        </w:r>
        <w:r w:rsidR="002C6C62">
          <w:rPr>
            <w:noProof/>
            <w:webHidden/>
          </w:rPr>
        </w:r>
        <w:r w:rsidR="002C6C62">
          <w:rPr>
            <w:noProof/>
            <w:webHidden/>
          </w:rPr>
          <w:fldChar w:fldCharType="separate"/>
        </w:r>
        <w:r w:rsidR="00690434">
          <w:rPr>
            <w:noProof/>
            <w:webHidden/>
          </w:rPr>
          <w:t>135</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30" w:history="1">
        <w:r w:rsidR="002C6C62" w:rsidRPr="00915498">
          <w:rPr>
            <w:rStyle w:val="Hyperlink"/>
            <w:noProof/>
          </w:rPr>
          <w:t>Fi</w:t>
        </w:r>
        <w:r w:rsidR="00DB5874">
          <w:rPr>
            <w:rStyle w:val="Hyperlink"/>
            <w:noProof/>
          </w:rPr>
          <w:t>gure 7.9.</w:t>
        </w:r>
        <w:r w:rsidR="00DB5874">
          <w:rPr>
            <w:rStyle w:val="Hyperlink"/>
            <w:noProof/>
          </w:rPr>
          <w:tab/>
        </w:r>
        <w:r w:rsidR="002C6C62" w:rsidRPr="00915498">
          <w:rPr>
            <w:rStyle w:val="Hyperlink"/>
            <w:noProof/>
          </w:rPr>
          <w:t>Relationship between total street length and number of nodes in neighborhood-scale street networks.</w:t>
        </w:r>
        <w:r w:rsidR="002C6C62">
          <w:rPr>
            <w:noProof/>
            <w:webHidden/>
          </w:rPr>
          <w:tab/>
        </w:r>
        <w:r w:rsidR="002C6C62">
          <w:rPr>
            <w:noProof/>
            <w:webHidden/>
          </w:rPr>
          <w:fldChar w:fldCharType="begin"/>
        </w:r>
        <w:r w:rsidR="002C6C62">
          <w:rPr>
            <w:noProof/>
            <w:webHidden/>
          </w:rPr>
          <w:instrText xml:space="preserve"> PAGEREF _Toc479517130 \h </w:instrText>
        </w:r>
        <w:r w:rsidR="002C6C62">
          <w:rPr>
            <w:noProof/>
            <w:webHidden/>
          </w:rPr>
        </w:r>
        <w:r w:rsidR="002C6C62">
          <w:rPr>
            <w:noProof/>
            <w:webHidden/>
          </w:rPr>
          <w:fldChar w:fldCharType="separate"/>
        </w:r>
        <w:r w:rsidR="00690434">
          <w:rPr>
            <w:noProof/>
            <w:webHidden/>
          </w:rPr>
          <w:t>139</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31" w:history="1">
        <w:r w:rsidR="00DB5874">
          <w:rPr>
            <w:rStyle w:val="Hyperlink"/>
            <w:noProof/>
          </w:rPr>
          <w:t>Figure 7.10.</w:t>
        </w:r>
        <w:r w:rsidR="00DB5874">
          <w:rPr>
            <w:rStyle w:val="Hyperlink"/>
            <w:noProof/>
          </w:rPr>
          <w:tab/>
        </w:r>
        <w:r w:rsidR="002C6C62" w:rsidRPr="00915498">
          <w:rPr>
            <w:rStyle w:val="Hyperlink"/>
            <w:noProof/>
          </w:rPr>
          <w:t>Square-mile comparisons of c</w:t>
        </w:r>
        <w:r w:rsidR="00DB5874">
          <w:rPr>
            <w:rStyle w:val="Hyperlink"/>
            <w:noProof/>
          </w:rPr>
          <w:t>entral cities and their suburb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1 \h </w:instrText>
        </w:r>
        <w:r w:rsidR="002C6C62">
          <w:rPr>
            <w:noProof/>
            <w:webHidden/>
          </w:rPr>
        </w:r>
        <w:r w:rsidR="002C6C62">
          <w:rPr>
            <w:noProof/>
            <w:webHidden/>
          </w:rPr>
          <w:fldChar w:fldCharType="separate"/>
        </w:r>
        <w:r w:rsidR="00690434">
          <w:rPr>
            <w:noProof/>
            <w:webHidden/>
          </w:rPr>
          <w:t>140</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32" w:history="1">
        <w:r w:rsidR="00DB5874">
          <w:rPr>
            <w:rStyle w:val="Hyperlink"/>
            <w:noProof/>
          </w:rPr>
          <w:t>Figure 7.11.</w:t>
        </w:r>
        <w:r w:rsidR="00DB5874">
          <w:rPr>
            <w:rStyle w:val="Hyperlink"/>
            <w:noProof/>
          </w:rPr>
          <w:tab/>
        </w:r>
        <w:r w:rsidR="002C6C62" w:rsidRPr="00915498">
          <w:rPr>
            <w:rStyle w:val="Hyperlink"/>
            <w:noProof/>
          </w:rPr>
          <w:t>The neighborhoods and street netwo</w:t>
        </w:r>
        <w:r w:rsidR="00DB5874">
          <w:rPr>
            <w:rStyle w:val="Hyperlink"/>
            <w:noProof/>
          </w:rPr>
          <w:t>rk of San Francisco, Californi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2 \h </w:instrText>
        </w:r>
        <w:r w:rsidR="002C6C62">
          <w:rPr>
            <w:noProof/>
            <w:webHidden/>
          </w:rPr>
        </w:r>
        <w:r w:rsidR="002C6C62">
          <w:rPr>
            <w:noProof/>
            <w:webHidden/>
          </w:rPr>
          <w:fldChar w:fldCharType="separate"/>
        </w:r>
        <w:r w:rsidR="00690434">
          <w:rPr>
            <w:noProof/>
            <w:webHidden/>
          </w:rPr>
          <w:t>142</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33" w:history="1">
        <w:r w:rsidR="00DB5874">
          <w:rPr>
            <w:rStyle w:val="Hyperlink"/>
            <w:noProof/>
          </w:rPr>
          <w:t>Figure 7.12.</w:t>
        </w:r>
        <w:r w:rsidR="00DB5874">
          <w:rPr>
            <w:rStyle w:val="Hyperlink"/>
            <w:noProof/>
          </w:rPr>
          <w:tab/>
        </w:r>
        <w:r w:rsidR="002C6C62" w:rsidRPr="00915498">
          <w:rPr>
            <w:rStyle w:val="Hyperlink"/>
            <w:noProof/>
          </w:rPr>
          <w:t xml:space="preserve">San Francisco neighborhoods colored by average number of streets per node </w:t>
        </w:r>
        <w:r w:rsidR="00DB5874">
          <w:rPr>
            <w:rStyle w:val="Hyperlink"/>
            <w:noProof/>
          </w:rPr>
          <w:t>(an indicator of connectednes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3 \h </w:instrText>
        </w:r>
        <w:r w:rsidR="002C6C62">
          <w:rPr>
            <w:noProof/>
            <w:webHidden/>
          </w:rPr>
        </w:r>
        <w:r w:rsidR="002C6C62">
          <w:rPr>
            <w:noProof/>
            <w:webHidden/>
          </w:rPr>
          <w:fldChar w:fldCharType="separate"/>
        </w:r>
        <w:r w:rsidR="00690434">
          <w:rPr>
            <w:noProof/>
            <w:webHidden/>
          </w:rPr>
          <w:t>144</w:t>
        </w:r>
        <w:r w:rsidR="002C6C62">
          <w:rPr>
            <w:noProof/>
            <w:webHidden/>
          </w:rPr>
          <w:fldChar w:fldCharType="end"/>
        </w:r>
      </w:hyperlink>
    </w:p>
    <w:p w:rsidR="002C6C62" w:rsidRDefault="00940FFC" w:rsidP="00FA3591">
      <w:pPr>
        <w:pStyle w:val="TableofFigures"/>
        <w:tabs>
          <w:tab w:val="right" w:leader="dot" w:pos="8640"/>
        </w:tabs>
        <w:spacing w:after="0"/>
        <w:ind w:left="1260" w:right="720" w:hanging="1260"/>
        <w:rPr>
          <w:rFonts w:asciiTheme="minorHAnsi" w:eastAsiaTheme="minorEastAsia" w:hAnsiTheme="minorHAnsi" w:cstheme="minorBidi"/>
          <w:noProof/>
          <w:sz w:val="22"/>
          <w:szCs w:val="22"/>
        </w:rPr>
      </w:pPr>
      <w:hyperlink w:anchor="_Toc479517134" w:history="1">
        <w:r w:rsidR="00DB5874">
          <w:rPr>
            <w:rStyle w:val="Hyperlink"/>
            <w:noProof/>
          </w:rPr>
          <w:t>Figure 7.13.</w:t>
        </w:r>
        <w:r w:rsidR="00DB5874">
          <w:rPr>
            <w:rStyle w:val="Hyperlink"/>
            <w:noProof/>
          </w:rPr>
          <w:tab/>
        </w:r>
        <w:r w:rsidR="002C6C62" w:rsidRPr="00915498">
          <w:rPr>
            <w:rStyle w:val="Hyperlink"/>
            <w:noProof/>
          </w:rPr>
          <w:t>Relative node betweenness centralities for Ocean View (left) a</w:t>
        </w:r>
        <w:r w:rsidR="00DB5874">
          <w:rPr>
            <w:rStyle w:val="Hyperlink"/>
            <w:noProof/>
          </w:rPr>
          <w:t>nd the Mission District (right)</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4 \h </w:instrText>
        </w:r>
        <w:r w:rsidR="002C6C62">
          <w:rPr>
            <w:noProof/>
            <w:webHidden/>
          </w:rPr>
        </w:r>
        <w:r w:rsidR="002C6C62">
          <w:rPr>
            <w:noProof/>
            <w:webHidden/>
          </w:rPr>
          <w:fldChar w:fldCharType="separate"/>
        </w:r>
        <w:r w:rsidR="00690434">
          <w:rPr>
            <w:noProof/>
            <w:webHidden/>
          </w:rPr>
          <w:t>146</w:t>
        </w:r>
        <w:r w:rsidR="002C6C62">
          <w:rPr>
            <w:noProof/>
            <w:webHidden/>
          </w:rPr>
          <w:fldChar w:fldCharType="end"/>
        </w:r>
      </w:hyperlink>
    </w:p>
    <w:p w:rsidR="009110E0" w:rsidRPr="0049727F" w:rsidRDefault="00BF04A9" w:rsidP="006C48B3">
      <w:pPr>
        <w:pStyle w:val="ToC-figs-tables"/>
        <w:ind w:left="1170" w:hanging="1170"/>
      </w:pPr>
      <w:r w:rsidRPr="0049727F">
        <w:fldChar w:fldCharType="end"/>
      </w:r>
      <w:r w:rsidR="009110E0" w:rsidRPr="0049727F">
        <w:br w:type="page"/>
      </w:r>
    </w:p>
    <w:p w:rsidR="001C3736" w:rsidRDefault="001C3736" w:rsidP="006C48B3">
      <w:pPr>
        <w:tabs>
          <w:tab w:val="right" w:leader="dot" w:pos="8640"/>
        </w:tabs>
        <w:ind w:right="720"/>
      </w:pPr>
      <w:bookmarkStart w:id="5" w:name="_Toc475721714"/>
    </w:p>
    <w:p w:rsidR="009110E0" w:rsidRPr="00263177" w:rsidRDefault="0024235F" w:rsidP="006C48B3">
      <w:pPr>
        <w:pStyle w:val="Pre-Heading1"/>
        <w:tabs>
          <w:tab w:val="right" w:leader="dot" w:pos="8640"/>
        </w:tabs>
        <w:ind w:right="720"/>
      </w:pPr>
      <w:bookmarkStart w:id="6" w:name="_Toc479517003"/>
      <w:r w:rsidRPr="00263177">
        <w:t>List of T</w:t>
      </w:r>
      <w:r w:rsidR="009110E0" w:rsidRPr="00263177">
        <w:t>ables</w:t>
      </w:r>
      <w:bookmarkEnd w:id="5"/>
      <w:bookmarkEnd w:id="6"/>
    </w:p>
    <w:p w:rsidR="007146FE" w:rsidRPr="0049727F" w:rsidRDefault="007146FE" w:rsidP="006C48B3">
      <w:pPr>
        <w:tabs>
          <w:tab w:val="right" w:leader="dot" w:pos="8640"/>
        </w:tabs>
        <w:ind w:right="720"/>
      </w:pPr>
    </w:p>
    <w:p w:rsidR="002C6C62" w:rsidRDefault="00BF04A9"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r w:rsidRPr="0049727F">
        <w:fldChar w:fldCharType="begin"/>
      </w:r>
      <w:r w:rsidRPr="0049727F">
        <w:instrText xml:space="preserve"> TOC \h \z \c "Table" </w:instrText>
      </w:r>
      <w:r w:rsidRPr="0049727F">
        <w:fldChar w:fldCharType="separate"/>
      </w:r>
      <w:hyperlink w:anchor="_Toc479517135" w:history="1">
        <w:r w:rsidR="00DB5874">
          <w:rPr>
            <w:rStyle w:val="Hyperlink"/>
            <w:noProof/>
          </w:rPr>
          <w:t>Table 2.1.</w:t>
        </w:r>
        <w:r w:rsidR="00DB5874">
          <w:rPr>
            <w:rStyle w:val="Hyperlink"/>
            <w:noProof/>
          </w:rPr>
          <w:tab/>
        </w:r>
        <w:r w:rsidR="002C6C62" w:rsidRPr="00D748F3">
          <w:rPr>
            <w:rStyle w:val="Hyperlink"/>
            <w:noProof/>
          </w:rPr>
          <w:t xml:space="preserve">Population values produced by the logistic map over 20 generations with 7 different values of the growth rate parameter </w:t>
        </w:r>
        <w:r w:rsidR="002C6C62" w:rsidRPr="002C6C62">
          <w:rPr>
            <w:rStyle w:val="Hyperlink"/>
            <w:i/>
            <w:noProof/>
          </w:rPr>
          <w:t>r</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5 \h </w:instrText>
        </w:r>
        <w:r w:rsidR="002C6C62">
          <w:rPr>
            <w:noProof/>
            <w:webHidden/>
          </w:rPr>
        </w:r>
        <w:r w:rsidR="002C6C62">
          <w:rPr>
            <w:noProof/>
            <w:webHidden/>
          </w:rPr>
          <w:fldChar w:fldCharType="separate"/>
        </w:r>
        <w:r w:rsidR="00690434">
          <w:rPr>
            <w:noProof/>
            <w:webHidden/>
          </w:rPr>
          <w:t>19</w:t>
        </w:r>
        <w:r w:rsidR="002C6C62">
          <w:rPr>
            <w:noProof/>
            <w:webHidden/>
          </w:rPr>
          <w:fldChar w:fldCharType="end"/>
        </w:r>
      </w:hyperlink>
    </w:p>
    <w:p w:rsidR="002C6C62" w:rsidRDefault="00940FFC"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hyperlink w:anchor="_Toc479517136" w:history="1">
        <w:r w:rsidR="00DB5874">
          <w:rPr>
            <w:rStyle w:val="Hyperlink"/>
            <w:noProof/>
          </w:rPr>
          <w:t>Table 4.1.</w:t>
        </w:r>
        <w:r w:rsidR="00DB5874">
          <w:rPr>
            <w:rStyle w:val="Hyperlink"/>
            <w:noProof/>
          </w:rPr>
          <w:tab/>
        </w:r>
        <w:r w:rsidR="002C6C62" w:rsidRPr="00D748F3">
          <w:rPr>
            <w:rStyle w:val="Hyperlink"/>
            <w:noProof/>
          </w:rPr>
          <w:t>Typology of measures of the complexity of urban form/design drawn from the discussion in section 4.4.</w:t>
        </w:r>
        <w:r w:rsidR="002C6C62">
          <w:rPr>
            <w:noProof/>
            <w:webHidden/>
          </w:rPr>
          <w:tab/>
        </w:r>
        <w:r w:rsidR="002C6C62">
          <w:rPr>
            <w:noProof/>
            <w:webHidden/>
          </w:rPr>
          <w:fldChar w:fldCharType="begin"/>
        </w:r>
        <w:r w:rsidR="002C6C62">
          <w:rPr>
            <w:noProof/>
            <w:webHidden/>
          </w:rPr>
          <w:instrText xml:space="preserve"> PAGEREF _Toc479517136 \h </w:instrText>
        </w:r>
        <w:r w:rsidR="002C6C62">
          <w:rPr>
            <w:noProof/>
            <w:webHidden/>
          </w:rPr>
        </w:r>
        <w:r w:rsidR="002C6C62">
          <w:rPr>
            <w:noProof/>
            <w:webHidden/>
          </w:rPr>
          <w:fldChar w:fldCharType="separate"/>
        </w:r>
        <w:r w:rsidR="00690434">
          <w:rPr>
            <w:noProof/>
            <w:webHidden/>
          </w:rPr>
          <w:t>77</w:t>
        </w:r>
        <w:r w:rsidR="002C6C62">
          <w:rPr>
            <w:noProof/>
            <w:webHidden/>
          </w:rPr>
          <w:fldChar w:fldCharType="end"/>
        </w:r>
      </w:hyperlink>
    </w:p>
    <w:p w:rsidR="002C6C62" w:rsidRDefault="00940FFC"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hyperlink w:anchor="_Toc479517137" w:history="1">
        <w:r w:rsidR="00DB5874">
          <w:rPr>
            <w:rStyle w:val="Hyperlink"/>
            <w:noProof/>
          </w:rPr>
          <w:t>Table 5.1.</w:t>
        </w:r>
        <w:r w:rsidR="00DB5874">
          <w:rPr>
            <w:rStyle w:val="Hyperlink"/>
            <w:noProof/>
          </w:rPr>
          <w:tab/>
        </w:r>
        <w:r w:rsidR="002C6C62" w:rsidRPr="00D748F3">
          <w:rPr>
            <w:rStyle w:val="Hyperlink"/>
            <w:noProof/>
          </w:rPr>
          <w:t>Network measures calculated automatically by OSMnx.</w:t>
        </w:r>
        <w:r w:rsidR="002C6C62">
          <w:rPr>
            <w:noProof/>
            <w:webHidden/>
          </w:rPr>
          <w:tab/>
        </w:r>
        <w:r w:rsidR="002C6C62">
          <w:rPr>
            <w:noProof/>
            <w:webHidden/>
          </w:rPr>
          <w:fldChar w:fldCharType="begin"/>
        </w:r>
        <w:r w:rsidR="002C6C62">
          <w:rPr>
            <w:noProof/>
            <w:webHidden/>
          </w:rPr>
          <w:instrText xml:space="preserve"> PAGEREF _Toc479517137 \h </w:instrText>
        </w:r>
        <w:r w:rsidR="002C6C62">
          <w:rPr>
            <w:noProof/>
            <w:webHidden/>
          </w:rPr>
        </w:r>
        <w:r w:rsidR="002C6C62">
          <w:rPr>
            <w:noProof/>
            <w:webHidden/>
          </w:rPr>
          <w:fldChar w:fldCharType="separate"/>
        </w:r>
        <w:r w:rsidR="00690434">
          <w:rPr>
            <w:noProof/>
            <w:webHidden/>
          </w:rPr>
          <w:t>99</w:t>
        </w:r>
        <w:r w:rsidR="002C6C62">
          <w:rPr>
            <w:noProof/>
            <w:webHidden/>
          </w:rPr>
          <w:fldChar w:fldCharType="end"/>
        </w:r>
      </w:hyperlink>
    </w:p>
    <w:p w:rsidR="002C6C62" w:rsidRDefault="00940FFC"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hyperlink w:anchor="_Toc479517138" w:history="1">
        <w:r w:rsidR="00DB5874">
          <w:rPr>
            <w:rStyle w:val="Hyperlink"/>
            <w:noProof/>
          </w:rPr>
          <w:t>Table 5.2.</w:t>
        </w:r>
        <w:r w:rsidR="00DB5874">
          <w:rPr>
            <w:rStyle w:val="Hyperlink"/>
            <w:noProof/>
          </w:rPr>
          <w:tab/>
        </w:r>
        <w:r w:rsidR="002C6C62" w:rsidRPr="00D748F3">
          <w:rPr>
            <w:rStyle w:val="Hyperlink"/>
            <w:noProof/>
          </w:rPr>
          <w:t>Summary statistics for the building footprints in Figure 5.10.</w:t>
        </w:r>
        <w:r w:rsidR="002C6C62">
          <w:rPr>
            <w:noProof/>
            <w:webHidden/>
          </w:rPr>
          <w:tab/>
        </w:r>
        <w:r w:rsidR="002C6C62">
          <w:rPr>
            <w:noProof/>
            <w:webHidden/>
          </w:rPr>
          <w:fldChar w:fldCharType="begin"/>
        </w:r>
        <w:r w:rsidR="002C6C62">
          <w:rPr>
            <w:noProof/>
            <w:webHidden/>
          </w:rPr>
          <w:instrText xml:space="preserve"> PAGEREF _Toc479517138 \h </w:instrText>
        </w:r>
        <w:r w:rsidR="002C6C62">
          <w:rPr>
            <w:noProof/>
            <w:webHidden/>
          </w:rPr>
        </w:r>
        <w:r w:rsidR="002C6C62">
          <w:rPr>
            <w:noProof/>
            <w:webHidden/>
          </w:rPr>
          <w:fldChar w:fldCharType="separate"/>
        </w:r>
        <w:r w:rsidR="00690434">
          <w:rPr>
            <w:noProof/>
            <w:webHidden/>
          </w:rPr>
          <w:t>106</w:t>
        </w:r>
        <w:r w:rsidR="002C6C62">
          <w:rPr>
            <w:noProof/>
            <w:webHidden/>
          </w:rPr>
          <w:fldChar w:fldCharType="end"/>
        </w:r>
      </w:hyperlink>
    </w:p>
    <w:p w:rsidR="002C6C62" w:rsidRDefault="00940FFC"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hyperlink w:anchor="_Toc479517139" w:history="1">
        <w:r w:rsidR="00DB5874">
          <w:rPr>
            <w:rStyle w:val="Hyperlink"/>
            <w:noProof/>
          </w:rPr>
          <w:t>Table 6.1.</w:t>
        </w:r>
        <w:r w:rsidR="00DB5874">
          <w:rPr>
            <w:rStyle w:val="Hyperlink"/>
            <w:noProof/>
          </w:rPr>
          <w:tab/>
        </w:r>
        <w:r w:rsidR="002C6C62" w:rsidRPr="00D748F3">
          <w:rPr>
            <w:rStyle w:val="Hyperlink"/>
            <w:noProof/>
          </w:rPr>
          <w:t xml:space="preserve">Descriptive statistics for three street network sections </w:t>
        </w:r>
        <w:r w:rsidR="002C6C62">
          <w:rPr>
            <w:rStyle w:val="Hyperlink"/>
            <w:noProof/>
          </w:rPr>
          <w:t>in the city of Portland, Oregon</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9 \h </w:instrText>
        </w:r>
        <w:r w:rsidR="002C6C62">
          <w:rPr>
            <w:noProof/>
            <w:webHidden/>
          </w:rPr>
        </w:r>
        <w:r w:rsidR="002C6C62">
          <w:rPr>
            <w:noProof/>
            <w:webHidden/>
          </w:rPr>
          <w:fldChar w:fldCharType="separate"/>
        </w:r>
        <w:r w:rsidR="00690434">
          <w:rPr>
            <w:noProof/>
            <w:webHidden/>
          </w:rPr>
          <w:t>115</w:t>
        </w:r>
        <w:r w:rsidR="002C6C62">
          <w:rPr>
            <w:noProof/>
            <w:webHidden/>
          </w:rPr>
          <w:fldChar w:fldCharType="end"/>
        </w:r>
      </w:hyperlink>
    </w:p>
    <w:p w:rsidR="002C6C62" w:rsidRDefault="00940FFC"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hyperlink w:anchor="_Toc479517140" w:history="1">
        <w:r w:rsidR="00DB5874">
          <w:rPr>
            <w:rStyle w:val="Hyperlink"/>
            <w:noProof/>
          </w:rPr>
          <w:t>Table 7.1.</w:t>
        </w:r>
        <w:r w:rsidR="00DB5874">
          <w:rPr>
            <w:rStyle w:val="Hyperlink"/>
            <w:noProof/>
          </w:rPr>
          <w:tab/>
        </w:r>
        <w:r w:rsidR="002C6C62" w:rsidRPr="00D748F3">
          <w:rPr>
            <w:rStyle w:val="Hyperlink"/>
            <w:noProof/>
          </w:rPr>
          <w:t>Measures of central tendency and dispersion for selected measures of the 497</w:t>
        </w:r>
        <w:r w:rsidR="002C6C62">
          <w:rPr>
            <w:rStyle w:val="Hyperlink"/>
            <w:noProof/>
          </w:rPr>
          <w:t xml:space="preserve"> urbanized area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0 \h </w:instrText>
        </w:r>
        <w:r w:rsidR="002C6C62">
          <w:rPr>
            <w:noProof/>
            <w:webHidden/>
          </w:rPr>
        </w:r>
        <w:r w:rsidR="002C6C62">
          <w:rPr>
            <w:noProof/>
            <w:webHidden/>
          </w:rPr>
          <w:fldChar w:fldCharType="separate"/>
        </w:r>
        <w:r w:rsidR="00690434">
          <w:rPr>
            <w:noProof/>
            <w:webHidden/>
          </w:rPr>
          <w:t>125</w:t>
        </w:r>
        <w:r w:rsidR="002C6C62">
          <w:rPr>
            <w:noProof/>
            <w:webHidden/>
          </w:rPr>
          <w:fldChar w:fldCharType="end"/>
        </w:r>
      </w:hyperlink>
    </w:p>
    <w:p w:rsidR="002C6C62" w:rsidRDefault="00940FFC"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hyperlink w:anchor="_Toc479517141" w:history="1">
        <w:r w:rsidR="00DB5874">
          <w:rPr>
            <w:rStyle w:val="Hyperlink"/>
            <w:noProof/>
          </w:rPr>
          <w:t>Table 7.2.</w:t>
        </w:r>
        <w:r w:rsidR="00DB5874">
          <w:rPr>
            <w:rStyle w:val="Hyperlink"/>
            <w:noProof/>
          </w:rPr>
          <w:tab/>
        </w:r>
        <w:r w:rsidR="002C6C62" w:rsidRPr="00D748F3">
          <w:rPr>
            <w:rStyle w:val="Hyperlink"/>
            <w:noProof/>
          </w:rPr>
          <w:t>Selected street network stats for the 30 largest</w:t>
        </w:r>
        <w:r w:rsidR="002C6C62">
          <w:rPr>
            <w:rStyle w:val="Hyperlink"/>
            <w:noProof/>
          </w:rPr>
          <w:t xml:space="preserve"> urbanized areas (by land area)</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1 \h </w:instrText>
        </w:r>
        <w:r w:rsidR="002C6C62">
          <w:rPr>
            <w:noProof/>
            <w:webHidden/>
          </w:rPr>
        </w:r>
        <w:r w:rsidR="002C6C62">
          <w:rPr>
            <w:noProof/>
            <w:webHidden/>
          </w:rPr>
          <w:fldChar w:fldCharType="separate"/>
        </w:r>
        <w:r w:rsidR="00690434">
          <w:rPr>
            <w:noProof/>
            <w:webHidden/>
          </w:rPr>
          <w:t>130</w:t>
        </w:r>
        <w:r w:rsidR="002C6C62">
          <w:rPr>
            <w:noProof/>
            <w:webHidden/>
          </w:rPr>
          <w:fldChar w:fldCharType="end"/>
        </w:r>
      </w:hyperlink>
    </w:p>
    <w:p w:rsidR="002C6C62" w:rsidRDefault="00940FFC"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hyperlink w:anchor="_Toc479517142" w:history="1">
        <w:r w:rsidR="00DB5874">
          <w:rPr>
            <w:rStyle w:val="Hyperlink"/>
            <w:noProof/>
          </w:rPr>
          <w:t>Table 7.3.</w:t>
        </w:r>
        <w:r w:rsidR="00DB5874">
          <w:rPr>
            <w:rStyle w:val="Hyperlink"/>
            <w:noProof/>
          </w:rPr>
          <w:tab/>
        </w:r>
        <w:r w:rsidR="002C6C62" w:rsidRPr="00D748F3">
          <w:rPr>
            <w:rStyle w:val="Hyperlink"/>
            <w:noProof/>
          </w:rPr>
          <w:t>Selected summary stats for every incorporated cit</w:t>
        </w:r>
        <w:r w:rsidR="002C6C62">
          <w:rPr>
            <w:rStyle w:val="Hyperlink"/>
            <w:noProof/>
          </w:rPr>
          <w:t>y and town in the United State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2 \h </w:instrText>
        </w:r>
        <w:r w:rsidR="002C6C62">
          <w:rPr>
            <w:noProof/>
            <w:webHidden/>
          </w:rPr>
        </w:r>
        <w:r w:rsidR="002C6C62">
          <w:rPr>
            <w:noProof/>
            <w:webHidden/>
          </w:rPr>
          <w:fldChar w:fldCharType="separate"/>
        </w:r>
        <w:r w:rsidR="00690434">
          <w:rPr>
            <w:noProof/>
            <w:webHidden/>
          </w:rPr>
          <w:t>132</w:t>
        </w:r>
        <w:r w:rsidR="002C6C62">
          <w:rPr>
            <w:noProof/>
            <w:webHidden/>
          </w:rPr>
          <w:fldChar w:fldCharType="end"/>
        </w:r>
      </w:hyperlink>
    </w:p>
    <w:p w:rsidR="002C6C62" w:rsidRDefault="00940FFC"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hyperlink w:anchor="_Toc479517143" w:history="1">
        <w:r w:rsidR="00DB5874">
          <w:rPr>
            <w:rStyle w:val="Hyperlink"/>
            <w:noProof/>
          </w:rPr>
          <w:t>Table 7.4.</w:t>
        </w:r>
        <w:r w:rsidR="00DB5874">
          <w:rPr>
            <w:rStyle w:val="Hyperlink"/>
            <w:noProof/>
          </w:rPr>
          <w:tab/>
        </w:r>
        <w:r w:rsidR="002C6C62" w:rsidRPr="00D748F3">
          <w:rPr>
            <w:rStyle w:val="Hyperlink"/>
            <w:noProof/>
          </w:rPr>
          <w:t>Median values, aggregated by state plus DC, of selected measures of the municipal-scale street networks for</w:t>
        </w:r>
        <w:r w:rsidR="002C6C62">
          <w:rPr>
            <w:rStyle w:val="Hyperlink"/>
            <w:noProof/>
          </w:rPr>
          <w:t xml:space="preserve"> every city and town in the U.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3 \h </w:instrText>
        </w:r>
        <w:r w:rsidR="002C6C62">
          <w:rPr>
            <w:noProof/>
            <w:webHidden/>
          </w:rPr>
        </w:r>
        <w:r w:rsidR="002C6C62">
          <w:rPr>
            <w:noProof/>
            <w:webHidden/>
          </w:rPr>
          <w:fldChar w:fldCharType="separate"/>
        </w:r>
        <w:r w:rsidR="00690434">
          <w:rPr>
            <w:noProof/>
            <w:webHidden/>
          </w:rPr>
          <w:t>137</w:t>
        </w:r>
        <w:r w:rsidR="002C6C62">
          <w:rPr>
            <w:noProof/>
            <w:webHidden/>
          </w:rPr>
          <w:fldChar w:fldCharType="end"/>
        </w:r>
      </w:hyperlink>
    </w:p>
    <w:p w:rsidR="002C6C62" w:rsidRDefault="00940FFC"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hyperlink w:anchor="_Toc479517144" w:history="1">
        <w:r w:rsidR="00DB5874">
          <w:rPr>
            <w:rStyle w:val="Hyperlink"/>
            <w:noProof/>
          </w:rPr>
          <w:t>Table 7.5.</w:t>
        </w:r>
        <w:r w:rsidR="00DB5874">
          <w:rPr>
            <w:rStyle w:val="Hyperlink"/>
            <w:noProof/>
          </w:rPr>
          <w:tab/>
        </w:r>
        <w:r w:rsidR="002C6C62" w:rsidRPr="00D748F3">
          <w:rPr>
            <w:rStyle w:val="Hyperlink"/>
            <w:noProof/>
          </w:rPr>
          <w:t>Selected summary stats for all the neighborhoo</w:t>
        </w:r>
        <w:r w:rsidR="002C6C62">
          <w:rPr>
            <w:rStyle w:val="Hyperlink"/>
            <w:noProof/>
          </w:rPr>
          <w:t>d-scale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4 \h </w:instrText>
        </w:r>
        <w:r w:rsidR="002C6C62">
          <w:rPr>
            <w:noProof/>
            <w:webHidden/>
          </w:rPr>
        </w:r>
        <w:r w:rsidR="002C6C62">
          <w:rPr>
            <w:noProof/>
            <w:webHidden/>
          </w:rPr>
          <w:fldChar w:fldCharType="separate"/>
        </w:r>
        <w:r w:rsidR="00690434">
          <w:rPr>
            <w:noProof/>
            <w:webHidden/>
          </w:rPr>
          <w:t>138</w:t>
        </w:r>
        <w:r w:rsidR="002C6C62">
          <w:rPr>
            <w:noProof/>
            <w:webHidden/>
          </w:rPr>
          <w:fldChar w:fldCharType="end"/>
        </w:r>
      </w:hyperlink>
    </w:p>
    <w:p w:rsidR="002C6C62" w:rsidRDefault="00940FFC"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hyperlink w:anchor="_Toc479517145" w:history="1">
        <w:r w:rsidR="00DB5874">
          <w:rPr>
            <w:rStyle w:val="Hyperlink"/>
            <w:noProof/>
          </w:rPr>
          <w:t>Table 7.6.</w:t>
        </w:r>
        <w:r w:rsidR="00DB5874">
          <w:rPr>
            <w:rStyle w:val="Hyperlink"/>
            <w:noProof/>
          </w:rPr>
          <w:tab/>
        </w:r>
        <w:r w:rsidR="002C6C62" w:rsidRPr="00D748F3">
          <w:rPr>
            <w:rStyle w:val="Hyperlink"/>
            <w:noProof/>
          </w:rPr>
          <w:t xml:space="preserve">Summary statistics for </w:t>
        </w:r>
        <w:r w:rsidR="002C6C62">
          <w:rPr>
            <w:rStyle w:val="Hyperlink"/>
            <w:noProof/>
          </w:rPr>
          <w:t>all San Francisco neighborhood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5 \h </w:instrText>
        </w:r>
        <w:r w:rsidR="002C6C62">
          <w:rPr>
            <w:noProof/>
            <w:webHidden/>
          </w:rPr>
        </w:r>
        <w:r w:rsidR="002C6C62">
          <w:rPr>
            <w:noProof/>
            <w:webHidden/>
          </w:rPr>
          <w:fldChar w:fldCharType="separate"/>
        </w:r>
        <w:r w:rsidR="00690434">
          <w:rPr>
            <w:noProof/>
            <w:webHidden/>
          </w:rPr>
          <w:t>143</w:t>
        </w:r>
        <w:r w:rsidR="002C6C62">
          <w:rPr>
            <w:noProof/>
            <w:webHidden/>
          </w:rPr>
          <w:fldChar w:fldCharType="end"/>
        </w:r>
      </w:hyperlink>
    </w:p>
    <w:p w:rsidR="002C6C62" w:rsidRDefault="00940FFC" w:rsidP="00FA3591">
      <w:pPr>
        <w:pStyle w:val="TableofFigures"/>
        <w:tabs>
          <w:tab w:val="right" w:leader="dot" w:pos="8640"/>
        </w:tabs>
        <w:spacing w:after="0"/>
        <w:ind w:left="1080" w:right="720" w:hanging="1080"/>
        <w:rPr>
          <w:rFonts w:asciiTheme="minorHAnsi" w:eastAsiaTheme="minorEastAsia" w:hAnsiTheme="minorHAnsi" w:cstheme="minorBidi"/>
          <w:noProof/>
          <w:sz w:val="22"/>
          <w:szCs w:val="22"/>
        </w:rPr>
      </w:pPr>
      <w:hyperlink w:anchor="_Toc479517146" w:history="1">
        <w:r w:rsidR="00DB5874">
          <w:rPr>
            <w:rStyle w:val="Hyperlink"/>
            <w:noProof/>
          </w:rPr>
          <w:t>Table 7.7.</w:t>
        </w:r>
        <w:r w:rsidR="00DB5874">
          <w:rPr>
            <w:rStyle w:val="Hyperlink"/>
            <w:noProof/>
          </w:rPr>
          <w:tab/>
        </w:r>
        <w:r w:rsidR="002C6C62" w:rsidRPr="00D748F3">
          <w:rPr>
            <w:rStyle w:val="Hyperlink"/>
            <w:noProof/>
          </w:rPr>
          <w:t>San Francisco neighborhoods, by indicators of resilience.</w:t>
        </w:r>
        <w:r w:rsidR="002C6C62">
          <w:rPr>
            <w:noProof/>
            <w:webHidden/>
          </w:rPr>
          <w:tab/>
        </w:r>
        <w:r w:rsidR="002C6C62">
          <w:rPr>
            <w:noProof/>
            <w:webHidden/>
          </w:rPr>
          <w:fldChar w:fldCharType="begin"/>
        </w:r>
        <w:r w:rsidR="002C6C62">
          <w:rPr>
            <w:noProof/>
            <w:webHidden/>
          </w:rPr>
          <w:instrText xml:space="preserve"> PAGEREF _Toc479517146 \h </w:instrText>
        </w:r>
        <w:r w:rsidR="002C6C62">
          <w:rPr>
            <w:noProof/>
            <w:webHidden/>
          </w:rPr>
        </w:r>
        <w:r w:rsidR="002C6C62">
          <w:rPr>
            <w:noProof/>
            <w:webHidden/>
          </w:rPr>
          <w:fldChar w:fldCharType="separate"/>
        </w:r>
        <w:r w:rsidR="00690434">
          <w:rPr>
            <w:noProof/>
            <w:webHidden/>
          </w:rPr>
          <w:t>148</w:t>
        </w:r>
        <w:r w:rsidR="002C6C62">
          <w:rPr>
            <w:noProof/>
            <w:webHidden/>
          </w:rPr>
          <w:fldChar w:fldCharType="end"/>
        </w:r>
      </w:hyperlink>
    </w:p>
    <w:p w:rsidR="00BA009C" w:rsidRPr="0049727F" w:rsidRDefault="00BF04A9" w:rsidP="00FA3591">
      <w:pPr>
        <w:pStyle w:val="ToC-figs-tables"/>
        <w:spacing w:after="0"/>
        <w:ind w:left="990" w:hanging="990"/>
      </w:pPr>
      <w:r w:rsidRPr="0049727F">
        <w:fldChar w:fldCharType="end"/>
      </w:r>
      <w:r w:rsidR="00BA009C" w:rsidRPr="0049727F">
        <w:br w:type="page"/>
      </w:r>
    </w:p>
    <w:p w:rsidR="001C3736" w:rsidRDefault="001C3736" w:rsidP="004A4DE6">
      <w:bookmarkStart w:id="7" w:name="_Toc475721715"/>
    </w:p>
    <w:p w:rsidR="00BA009C" w:rsidRDefault="00BA009C" w:rsidP="002B01B4">
      <w:pPr>
        <w:pStyle w:val="Pre-Heading1"/>
      </w:pPr>
      <w:bookmarkStart w:id="8" w:name="_Toc479517004"/>
      <w:r w:rsidRPr="0014423B">
        <w:t>Acknowledgements</w:t>
      </w:r>
      <w:bookmarkEnd w:id="7"/>
      <w:bookmarkEnd w:id="8"/>
    </w:p>
    <w:p w:rsidR="00925674" w:rsidRDefault="00925674" w:rsidP="00925674"/>
    <w:p w:rsidR="002A753B" w:rsidRDefault="002A753B" w:rsidP="002A753B">
      <w:r>
        <w:t>The only thing harder than read</w:t>
      </w:r>
      <w:r w:rsidR="00C77F85">
        <w:t>ing</w:t>
      </w:r>
      <w:r>
        <w:t xml:space="preserve"> a dissertation is having to write one. Fortunately, </w:t>
      </w:r>
      <w:r w:rsidR="00E31099">
        <w:t xml:space="preserve">no one has to write </w:t>
      </w:r>
      <w:r w:rsidR="00480807">
        <w:t>it</w:t>
      </w:r>
      <w:r>
        <w:t xml:space="preserve"> alone. The entire intellectual process of a doctoral program involves an endless array of stimulating conversations, challenges, critiques, and the development of a broad support network. I can unequivocally say that I would not be here today with</w:t>
      </w:r>
      <w:r w:rsidR="00C77F85">
        <w:t>out</w:t>
      </w:r>
      <w:r>
        <w:t xml:space="preserve"> the help and support of </w:t>
      </w:r>
      <w:r w:rsidR="00C77F85">
        <w:t>countless</w:t>
      </w:r>
      <w:r>
        <w:t xml:space="preserve"> </w:t>
      </w:r>
      <w:r w:rsidR="00C77F85">
        <w:t>others</w:t>
      </w:r>
      <w:r>
        <w:t>.</w:t>
      </w:r>
    </w:p>
    <w:p w:rsidR="00FA74C4" w:rsidRDefault="00480807" w:rsidP="002A753B">
      <w:r>
        <w:t xml:space="preserve">First and foremost, I </w:t>
      </w:r>
      <w:r w:rsidR="00C77F85">
        <w:t>need to</w:t>
      </w:r>
      <w:r>
        <w:t xml:space="preserve"> thank my dissertation committee for their unwavering </w:t>
      </w:r>
      <w:r w:rsidR="00C77F85">
        <w:t>assistance</w:t>
      </w:r>
      <w:r>
        <w:t xml:space="preserve">, guidance, and constructive criticism over the years. </w:t>
      </w:r>
      <w:r w:rsidR="00334E7E">
        <w:t xml:space="preserve">Robert Cervero shaped my research methods and approach to studying urban form through our many conversations. Elizabeth Macdonald </w:t>
      </w:r>
      <w:r w:rsidR="00C77F85">
        <w:t xml:space="preserve">always </w:t>
      </w:r>
      <w:r w:rsidR="00334E7E">
        <w:t xml:space="preserve">used her expertise in urban design and the human experience of the built environment to push my research in more thoughtful and nuanced directions. David O’Sullivan took my inchoate babblings about complexity and urban form and </w:t>
      </w:r>
      <w:r w:rsidR="00C77F85">
        <w:t>directed</w:t>
      </w:r>
      <w:r w:rsidR="00334E7E">
        <w:t xml:space="preserve"> them into something f</w:t>
      </w:r>
      <w:r w:rsidR="00FA3591">
        <w:t>ar more useful and interesting – y</w:t>
      </w:r>
      <w:r w:rsidR="00334E7E">
        <w:t xml:space="preserve">our arrival at Berkeley could not have </w:t>
      </w:r>
      <w:r w:rsidR="00E43E8A">
        <w:t>come at a better time</w:t>
      </w:r>
      <w:r w:rsidR="00334E7E">
        <w:t xml:space="preserve">. </w:t>
      </w:r>
      <w:r w:rsidR="00E43E8A">
        <w:t>M</w:t>
      </w:r>
      <w:r w:rsidR="00334E7E">
        <w:t xml:space="preserve">ost </w:t>
      </w:r>
      <w:r w:rsidR="00940FFC">
        <w:t>of all</w:t>
      </w:r>
      <w:r w:rsidR="00334E7E">
        <w:t xml:space="preserve">, I owe a deep debt of gratitude to my dissertation chair, Paul Waddell. Doctoral students have no closer </w:t>
      </w:r>
      <w:r w:rsidR="00FA74C4">
        <w:t xml:space="preserve">or more impactful </w:t>
      </w:r>
      <w:r w:rsidR="00334E7E">
        <w:t xml:space="preserve">academic relationship </w:t>
      </w:r>
      <w:r w:rsidR="00940FFC">
        <w:t>than the one they share</w:t>
      </w:r>
      <w:r w:rsidR="00334E7E">
        <w:t xml:space="preserve"> </w:t>
      </w:r>
      <w:r w:rsidR="00FA74C4">
        <w:t xml:space="preserve">with their advisor. I have been </w:t>
      </w:r>
      <w:r w:rsidR="00940FFC">
        <w:t xml:space="preserve">lucky to have a dissertation chair </w:t>
      </w:r>
      <w:r w:rsidR="00FA74C4">
        <w:t xml:space="preserve">who is always thoughtful, supportive, and encouraging. Five years </w:t>
      </w:r>
      <w:r w:rsidR="00FF35E7">
        <w:t>ago,</w:t>
      </w:r>
      <w:r w:rsidR="00FA74C4">
        <w:t xml:space="preserve"> </w:t>
      </w:r>
      <w:r w:rsidR="00FF35E7">
        <w:t xml:space="preserve">I sent you a </w:t>
      </w:r>
      <w:r w:rsidR="00FA74C4">
        <w:t xml:space="preserve">rambling email inquiring how I might fit in </w:t>
      </w:r>
      <w:r w:rsidR="00FF35E7">
        <w:t xml:space="preserve">at </w:t>
      </w:r>
      <w:r w:rsidR="00FA74C4">
        <w:t>the Department of City and Regional Planning</w:t>
      </w:r>
      <w:r w:rsidR="00FF35E7">
        <w:t>.</w:t>
      </w:r>
      <w:r w:rsidR="00FA74C4">
        <w:t xml:space="preserve"> Considering how busy you and your inbox </w:t>
      </w:r>
      <w:r w:rsidR="004858F3">
        <w:t>tend to be</w:t>
      </w:r>
      <w:r w:rsidR="00FA74C4">
        <w:t>, it remains a miracle that you responded</w:t>
      </w:r>
      <w:r w:rsidR="00FF35E7">
        <w:t xml:space="preserve"> so quickly and took the time to speak with me on the phone and in person</w:t>
      </w:r>
      <w:r w:rsidR="00FA74C4">
        <w:t>.</w:t>
      </w:r>
      <w:r w:rsidR="00FF35E7">
        <w:t xml:space="preserve"> The rest is history.</w:t>
      </w:r>
      <w:r w:rsidR="00FA74C4">
        <w:t xml:space="preserve"> Thank you.</w:t>
      </w:r>
    </w:p>
    <w:p w:rsidR="004858F3" w:rsidRDefault="00C77F85" w:rsidP="002A753B">
      <w:r>
        <w:t>A significant</w:t>
      </w:r>
      <w:r w:rsidR="00E43E8A">
        <w:t xml:space="preserve"> perk</w:t>
      </w:r>
      <w:r w:rsidR="00FF35E7">
        <w:t xml:space="preserve"> of attending UC Berkeley has been </w:t>
      </w:r>
      <w:r>
        <w:t>my</w:t>
      </w:r>
      <w:r w:rsidR="004858F3">
        <w:t xml:space="preserve"> </w:t>
      </w:r>
      <w:r w:rsidR="00E43E8A">
        <w:t xml:space="preserve">privileged </w:t>
      </w:r>
      <w:r w:rsidR="00FF35E7">
        <w:t xml:space="preserve">access to a smorgasbord of </w:t>
      </w:r>
      <w:r w:rsidR="00E43E8A">
        <w:t>incredible</w:t>
      </w:r>
      <w:r w:rsidR="00FF35E7">
        <w:t xml:space="preserve"> faculty and courses. </w:t>
      </w:r>
      <w:r w:rsidR="004858F3">
        <w:t xml:space="preserve">My </w:t>
      </w:r>
      <w:r w:rsidR="00FC4442">
        <w:t>experience</w:t>
      </w:r>
      <w:r w:rsidR="004858F3">
        <w:t xml:space="preserve"> here was</w:t>
      </w:r>
      <w:r w:rsidR="00E43E8A">
        <w:t xml:space="preserve"> </w:t>
      </w:r>
      <w:r w:rsidR="00FF35E7">
        <w:t xml:space="preserve">particularly </w:t>
      </w:r>
      <w:r w:rsidR="00FF35E7">
        <w:lastRenderedPageBreak/>
        <w:t xml:space="preserve">impacted </w:t>
      </w:r>
      <w:r w:rsidR="00CA253F">
        <w:t>by</w:t>
      </w:r>
      <w:r w:rsidR="00FF35E7">
        <w:t xml:space="preserve"> courses taught by Ananya Roy, Dan Chatman, </w:t>
      </w:r>
      <w:r w:rsidR="00CA253F">
        <w:t>Steven Weber, Laurel Larsen</w:t>
      </w:r>
      <w:r w:rsidR="004858F3">
        <w:t xml:space="preserve">, and the professors on my committee. I am also indebted to the conversations, </w:t>
      </w:r>
      <w:r w:rsidR="00DB5D2C">
        <w:t>critiques</w:t>
      </w:r>
      <w:r w:rsidR="004858F3">
        <w:t xml:space="preserve">, and advice I have received from </w:t>
      </w:r>
      <w:r w:rsidR="00CA253F">
        <w:t>Karen Frick</w:t>
      </w:r>
      <w:r w:rsidR="00CA253F">
        <w:t xml:space="preserve">, </w:t>
      </w:r>
      <w:r w:rsidR="004858F3">
        <w:t>Nicholas de Monchaux, Carolina Reid, Karen Chapple, Charisma Acey, and Teresa Caldeira.</w:t>
      </w:r>
      <w:r w:rsidR="00DB5D2C">
        <w:t xml:space="preserve"> Finally,</w:t>
      </w:r>
      <w:r w:rsidR="004858F3">
        <w:t xml:space="preserve"> teaching </w:t>
      </w:r>
      <w:r w:rsidR="00674099">
        <w:t>a subject</w:t>
      </w:r>
      <w:r w:rsidR="004858F3">
        <w:t xml:space="preserve"> is the best way to learn</w:t>
      </w:r>
      <w:r w:rsidR="00674099">
        <w:t xml:space="preserve"> it (or so the old cliché goes), and </w:t>
      </w:r>
      <w:r w:rsidR="00DB5D2C">
        <w:t>one of my favorite and most cherished experiences at Berkeley has been</w:t>
      </w:r>
      <w:r w:rsidR="004858F3">
        <w:t xml:space="preserve"> </w:t>
      </w:r>
      <w:r w:rsidR="00674099">
        <w:t>teach</w:t>
      </w:r>
      <w:r w:rsidR="00DB5D2C">
        <w:t>ing</w:t>
      </w:r>
      <w:r w:rsidR="00674099">
        <w:t xml:space="preserve"> Urban Informatics with Paul Waddell over the past few years</w:t>
      </w:r>
      <w:r w:rsidR="004858F3">
        <w:t>.</w:t>
      </w:r>
      <w:r w:rsidR="00674099">
        <w:t xml:space="preserve"> My dissertation could not have happened without the skills I developed giving these lectures and holding office hours. I am grateful to each of my students for forcing me to figure out the why’s and </w:t>
      </w:r>
      <w:r>
        <w:t xml:space="preserve">the </w:t>
      </w:r>
      <w:r w:rsidR="00674099">
        <w:t xml:space="preserve">how’s </w:t>
      </w:r>
      <w:r w:rsidR="00DB5D2C">
        <w:t>u</w:t>
      </w:r>
      <w:r>
        <w:t>ntil I could</w:t>
      </w:r>
      <w:r w:rsidR="00DB5D2C">
        <w:t xml:space="preserve"> </w:t>
      </w:r>
      <w:r w:rsidR="00CA253F">
        <w:t xml:space="preserve">really </w:t>
      </w:r>
      <w:r w:rsidR="00DB5D2C">
        <w:t>explain</w:t>
      </w:r>
      <w:r w:rsidR="00CA253F">
        <w:t xml:space="preserve"> it.</w:t>
      </w:r>
    </w:p>
    <w:p w:rsidR="00674099" w:rsidRDefault="00674099" w:rsidP="002A753B">
      <w:r>
        <w:t>Everyone likes to joke about the lonely, soul-crushing experience that is gra</w:t>
      </w:r>
      <w:r w:rsidR="006952AD">
        <w:t>d school</w:t>
      </w:r>
      <w:r w:rsidR="007F798B">
        <w:t>, bu</w:t>
      </w:r>
      <w:r>
        <w:t>t I</w:t>
      </w:r>
      <w:r w:rsidR="007F798B">
        <w:t xml:space="preserve"> fortunately</w:t>
      </w:r>
      <w:r>
        <w:t xml:space="preserve"> had no such experience. I remain eternally grateful for the incredible friends I have made </w:t>
      </w:r>
      <w:r w:rsidR="006952AD">
        <w:t xml:space="preserve">over the years </w:t>
      </w:r>
      <w:r>
        <w:t>at Berkeley</w:t>
      </w:r>
      <w:r w:rsidR="006952AD">
        <w:t>:</w:t>
      </w:r>
      <w:r>
        <w:t xml:space="preserve"> </w:t>
      </w:r>
      <w:r w:rsidR="006952AD">
        <w:t xml:space="preserve">Matt Wade, Jesus Barajas, Andrea Broaddus, Lizzy Mattiuzzi, Jake Wegmann, Sophie Gonick, Nicola Szibbo, Fletcher Foti, Aksel Olsen, Keith Lee, Alice Sverdlik, Heather Arata, Pedro Peterson, Ariel Bierbaum, Nat Decker, Dave Amos, Rocio Sanchez-Moyano, Sam Maurer, Chris Mizes, Aaron Young, Lana Salman, my cohort-mates – Mukul Kumar, Julia Tierney, Lisa Rayle, and Miriam Solis – </w:t>
      </w:r>
      <w:r>
        <w:t>and the many</w:t>
      </w:r>
      <w:r w:rsidR="00DB5D2C">
        <w:t>,</w:t>
      </w:r>
      <w:r>
        <w:t xml:space="preserve"> many others I </w:t>
      </w:r>
      <w:r w:rsidR="007F798B">
        <w:t>need</w:t>
      </w:r>
      <w:r>
        <w:t xml:space="preserve"> to </w:t>
      </w:r>
      <w:r w:rsidR="007F798B">
        <w:t xml:space="preserve">mention here </w:t>
      </w:r>
      <w:r>
        <w:t xml:space="preserve">but cannot because I have to get this dissertation filed and </w:t>
      </w:r>
      <w:r w:rsidR="00DB5D2C">
        <w:t>it would take years to</w:t>
      </w:r>
      <w:r>
        <w:t xml:space="preserve"> list you all. Your intellects, humility, and willingness to engage in endless </w:t>
      </w:r>
      <w:r w:rsidR="006952AD">
        <w:t>con</w:t>
      </w:r>
      <w:r w:rsidR="00DB5D2C">
        <w:t>vers</w:t>
      </w:r>
      <w:r w:rsidR="006952AD">
        <w:t>ation</w:t>
      </w:r>
      <w:r>
        <w:t xml:space="preserve"> </w:t>
      </w:r>
      <w:r w:rsidR="00DB5D2C">
        <w:t xml:space="preserve">have </w:t>
      </w:r>
      <w:r>
        <w:t>serve</w:t>
      </w:r>
      <w:r w:rsidR="00DB5D2C">
        <w:t>d</w:t>
      </w:r>
      <w:r>
        <w:t xml:space="preserve"> as </w:t>
      </w:r>
      <w:r w:rsidR="00DB5D2C">
        <w:t xml:space="preserve">both </w:t>
      </w:r>
      <w:r>
        <w:t xml:space="preserve">a </w:t>
      </w:r>
      <w:r w:rsidR="007F798B">
        <w:t xml:space="preserve">scholarly </w:t>
      </w:r>
      <w:r>
        <w:t xml:space="preserve">model and a welcome refuge. You have made </w:t>
      </w:r>
      <w:r w:rsidR="007F798B">
        <w:t xml:space="preserve">Wurster Hall </w:t>
      </w:r>
      <w:r w:rsidR="006952AD">
        <w:t>my home</w:t>
      </w:r>
      <w:r>
        <w:t>.</w:t>
      </w:r>
    </w:p>
    <w:p w:rsidR="00A349B9" w:rsidRDefault="00A349B9" w:rsidP="002A753B">
      <w:r>
        <w:t xml:space="preserve">Six years ago, I was sitting on my couch in San Diego with Joe Smyser and Ernesto Ramirez, surrounded by dozens of empty beer bottles. We were playing Super Nintendo – probably NBA Jam – and talking about </w:t>
      </w:r>
      <w:r w:rsidR="00D67CD5">
        <w:t>your lives as PhD students</w:t>
      </w:r>
      <w:r>
        <w:t xml:space="preserve">. </w:t>
      </w:r>
      <w:r w:rsidR="00C77F85">
        <w:t xml:space="preserve">Thanks for all those long, weird nights. </w:t>
      </w:r>
      <w:r>
        <w:t xml:space="preserve">Without your example and encouragement, I </w:t>
      </w:r>
      <w:r w:rsidR="007F798B">
        <w:t xml:space="preserve">surely </w:t>
      </w:r>
      <w:r>
        <w:t xml:space="preserve">would </w:t>
      </w:r>
      <w:r w:rsidR="00D67CD5">
        <w:t xml:space="preserve">have </w:t>
      </w:r>
      <w:r>
        <w:t xml:space="preserve">never returned to school. </w:t>
      </w:r>
      <w:r w:rsidR="00C77F85">
        <w:t>But t</w:t>
      </w:r>
      <w:r>
        <w:t>hen again, if not for you I would probably still be hanging out on the beach</w:t>
      </w:r>
      <w:r w:rsidR="00C77F85">
        <w:t xml:space="preserve"> </w:t>
      </w:r>
      <w:r w:rsidR="00D67CD5">
        <w:t xml:space="preserve">all day </w:t>
      </w:r>
      <w:r w:rsidR="00C77F85">
        <w:t>in San Diego instead of sitting here writing a dissertation in Berkeley. Which reminds me</w:t>
      </w:r>
      <w:r w:rsidR="007F798B">
        <w:t xml:space="preserve">: I need to thank San Diego, Berkeley, Rancho Cucamonga, </w:t>
      </w:r>
      <w:r w:rsidR="00C77F85">
        <w:t>Phoenix</w:t>
      </w:r>
      <w:r w:rsidR="007F798B">
        <w:t xml:space="preserve">, </w:t>
      </w:r>
      <w:r w:rsidR="00C77F85">
        <w:t>Portland</w:t>
      </w:r>
      <w:r w:rsidR="007F798B">
        <w:t>, N</w:t>
      </w:r>
      <w:r w:rsidR="00C77F85">
        <w:t>ew York</w:t>
      </w:r>
      <w:r w:rsidR="007F798B">
        <w:t xml:space="preserve">, and </w:t>
      </w:r>
      <w:r w:rsidR="00C77F85">
        <w:t>London</w:t>
      </w:r>
      <w:r w:rsidR="00D67CD5">
        <w:t xml:space="preserve"> – t</w:t>
      </w:r>
      <w:r w:rsidR="00C77F85">
        <w:t>he cities I have lived in s</w:t>
      </w:r>
      <w:r w:rsidR="007F798B">
        <w:t xml:space="preserve">et me </w:t>
      </w:r>
      <w:r w:rsidR="00D67CD5">
        <w:t xml:space="preserve">directly </w:t>
      </w:r>
      <w:r w:rsidR="007F798B">
        <w:t>on this</w:t>
      </w:r>
      <w:r w:rsidR="00C77F85">
        <w:t xml:space="preserve"> path to becoming an urban scholar.</w:t>
      </w:r>
    </w:p>
    <w:p w:rsidR="00480807" w:rsidRDefault="00DB5D2C" w:rsidP="002A753B">
      <w:r>
        <w:t xml:space="preserve">Lastly, I </w:t>
      </w:r>
      <w:r w:rsidR="001B6D99">
        <w:t>must</w:t>
      </w:r>
      <w:r>
        <w:t xml:space="preserve"> thank my family</w:t>
      </w:r>
      <w:r w:rsidR="001B6D99">
        <w:t>:</w:t>
      </w:r>
      <w:r>
        <w:t xml:space="preserve"> </w:t>
      </w:r>
      <w:r w:rsidR="001B6D99">
        <w:t>m</w:t>
      </w:r>
      <w:r>
        <w:t>y parents, Dennis and Rosemary, a</w:t>
      </w:r>
      <w:r w:rsidR="001B6D99">
        <w:t>nd my brothers, John and Nathan. You</w:t>
      </w:r>
      <w:r>
        <w:t xml:space="preserve"> spent years shaping me into who I am now. I would not be here </w:t>
      </w:r>
      <w:r w:rsidR="001B6D99">
        <w:t xml:space="preserve">today </w:t>
      </w:r>
      <w:r>
        <w:t xml:space="preserve">if not for the trajectory you placed me on in my childhood. Tracy – no one could ask for a </w:t>
      </w:r>
      <w:r>
        <w:lastRenderedPageBreak/>
        <w:t>more patient or loving partner.</w:t>
      </w:r>
      <w:r w:rsidR="001B6D99">
        <w:t xml:space="preserve"> Thank you for helping me to be me, and for being so tolerant when I lock myself in my room to work on my dissertation all night. A saner wom</w:t>
      </w:r>
      <w:r w:rsidR="00CA253F">
        <w:t>an would have long since fled from these</w:t>
      </w:r>
      <w:r w:rsidR="001B6D99">
        <w:t xml:space="preserve"> absurdities, so thank you for liking the weird. </w:t>
      </w:r>
      <w:r w:rsidR="00CA253F">
        <w:t xml:space="preserve">Love you. </w:t>
      </w:r>
      <w:r w:rsidR="001B6D99">
        <w:t>And of course, thank you for having an awesome job and earning all our money for the past five years.</w:t>
      </w:r>
      <w:r w:rsidR="00CA253F">
        <w:t xml:space="preserve"> </w:t>
      </w:r>
      <w:r>
        <w:t xml:space="preserve">Alden – </w:t>
      </w:r>
      <w:r w:rsidR="001B6D99">
        <w:t xml:space="preserve">thanks for being a good eater and sleeper. </w:t>
      </w:r>
      <w:r w:rsidR="00A349B9">
        <w:t>Y</w:t>
      </w:r>
      <w:r>
        <w:t xml:space="preserve">ou arrived just in time to </w:t>
      </w:r>
      <w:r w:rsidR="00D67CD5">
        <w:t>sneak</w:t>
      </w:r>
      <w:r>
        <w:t xml:space="preserve"> into the</w:t>
      </w:r>
      <w:r w:rsidR="007F798B">
        <w:t>se</w:t>
      </w:r>
      <w:r>
        <w:t xml:space="preserve"> acknowledgments, so c</w:t>
      </w:r>
      <w:r w:rsidR="001B6D99">
        <w:t xml:space="preserve">ongratulations. The drudgery of </w:t>
      </w:r>
      <w:r w:rsidR="00A349B9">
        <w:t xml:space="preserve">endlessly </w:t>
      </w:r>
      <w:r w:rsidR="001B6D99">
        <w:t>writing and rewriting a dissertation is made so much more tolerable when I have you to play with the rest of the time.</w:t>
      </w:r>
      <w:r w:rsidR="007F798B">
        <w:t xml:space="preserve"> Being a stay-at-home parent has turned out to be </w:t>
      </w:r>
      <w:r w:rsidR="00CA253F">
        <w:t xml:space="preserve">far </w:t>
      </w:r>
      <w:r w:rsidR="007F798B">
        <w:t>more fun than I ever would have imagined.</w:t>
      </w:r>
      <w:r w:rsidR="00D67CD5">
        <w:t xml:space="preserve"> Thanks buddy.</w:t>
      </w:r>
    </w:p>
    <w:p w:rsidR="00A349B9" w:rsidRDefault="007F798B" w:rsidP="00A349B9">
      <w:r>
        <w:t>This</w:t>
      </w:r>
      <w:r w:rsidR="00A349B9">
        <w:t xml:space="preserve"> dissertation research has been supported by funds from the University of California Regents’ Fellowship, the Doctoral Completion Fellowship, and additional funding from the </w:t>
      </w:r>
      <w:r>
        <w:t xml:space="preserve">UC Berkeley </w:t>
      </w:r>
      <w:r w:rsidR="00A349B9">
        <w:t xml:space="preserve">Graduate Division. I could not have finished this project without the support </w:t>
      </w:r>
      <w:r w:rsidR="00CA253F">
        <w:t xml:space="preserve">of these programs. The Bay Area, </w:t>
      </w:r>
      <w:r w:rsidR="00A349B9">
        <w:t xml:space="preserve">after all, </w:t>
      </w:r>
      <w:r w:rsidR="00CA253F">
        <w:t xml:space="preserve">is </w:t>
      </w:r>
      <w:r w:rsidR="00A349B9">
        <w:t>a pretty expensive place to live.</w:t>
      </w:r>
    </w:p>
    <w:p w:rsidR="00A349B9" w:rsidRDefault="00A349B9" w:rsidP="002A753B"/>
    <w:p w:rsidR="002A753B" w:rsidRDefault="002A753B" w:rsidP="002A753B"/>
    <w:p w:rsidR="002A753B" w:rsidRDefault="002A753B" w:rsidP="002A753B">
      <w:pPr>
        <w:sectPr w:rsidR="002A753B" w:rsidSect="00411176">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9" w:name="_Toc475721716"/>
    </w:p>
    <w:p w:rsidR="00433DC8" w:rsidRPr="00263177" w:rsidRDefault="00433DC8" w:rsidP="002B01B4">
      <w:pPr>
        <w:pStyle w:val="Heading1"/>
      </w:pPr>
      <w:bookmarkStart w:id="10" w:name="_Toc479517005"/>
      <w:r w:rsidRPr="00263177">
        <w:t>Introduction</w:t>
      </w:r>
      <w:bookmarkEnd w:id="9"/>
      <w:bookmarkEnd w:id="10"/>
    </w:p>
    <w:p w:rsidR="004B49D7" w:rsidRPr="0049727F" w:rsidRDefault="004B49D7" w:rsidP="00925674">
      <w:r w:rsidRPr="0049727F">
        <w:br w:type="page"/>
      </w:r>
    </w:p>
    <w:p w:rsidR="00404674" w:rsidRPr="00796D66" w:rsidRDefault="00404674" w:rsidP="0077058A">
      <w:pPr>
        <w:pStyle w:val="Heading2"/>
      </w:pPr>
      <w:bookmarkStart w:id="11" w:name="_Toc475721717"/>
      <w:bookmarkStart w:id="12" w:name="_Toc479517006"/>
      <w:r w:rsidRPr="00796D66">
        <w:lastRenderedPageBreak/>
        <w:t>Abstract</w:t>
      </w:r>
      <w:bookmarkEnd w:id="11"/>
      <w:bookmarkEnd w:id="12"/>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5D20B9">
        <w:t xml:space="preserve">Complex systems have been widely studied by natural scientists in terms of </w:t>
      </w:r>
      <w:r w:rsidR="00FC3561">
        <w:t xml:space="preserve">both </w:t>
      </w:r>
      <w:r w:rsidR="005D20B9">
        <w:t>their dynamics and their structure. Scholars of cities and urban planning have incorporated comp</w:t>
      </w:r>
      <w:r w:rsidR="0095455C">
        <w:t>lexity theories in recent years</w:t>
      </w:r>
      <w:r w:rsidR="005D20B9">
        <w:t xml:space="preserve"> from qualitative and quantitative </w:t>
      </w:r>
      <w:r w:rsidR="0095455C">
        <w:t>perspectives</w:t>
      </w:r>
      <w:r w:rsidR="005D20B9">
        <w:t xml:space="preserve">. </w:t>
      </w:r>
      <w:r w:rsidR="00943E86">
        <w:t>F</w:t>
      </w:r>
      <w:r w:rsidR="005D20B9">
        <w:t xml:space="preserve">rom a structural </w:t>
      </w:r>
      <w:r w:rsidR="0095455C">
        <w:t>standpoint</w:t>
      </w:r>
      <w:r w:rsidR="005D20B9">
        <w:t xml:space="preserve">, </w:t>
      </w:r>
      <w:r w:rsidR="00943E86">
        <w:t xml:space="preserve">the </w:t>
      </w:r>
      <w:r w:rsidR="005D20B9">
        <w:t xml:space="preserve">urban form </w:t>
      </w:r>
      <w:r w:rsidR="00943E86">
        <w:t>may</w:t>
      </w:r>
      <w:r w:rsidR="005D20B9">
        <w:t xml:space="preserve">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w:t>
      </w:r>
      <w:r w:rsidR="00943E86">
        <w:t>then analyze and visualize it. Finally, i</w:t>
      </w:r>
      <w:r w:rsidR="005D20B9">
        <w:t>t presents an empirical study of 27,000 street networks, examining their metric and topological complexity relevant to urban desi</w:t>
      </w:r>
      <w:r>
        <w:t>gn and transportation research.</w:t>
      </w:r>
    </w:p>
    <w:p w:rsidR="00433DC8" w:rsidRDefault="00FC3561" w:rsidP="0077058A">
      <w:pPr>
        <w:pStyle w:val="Heading2"/>
      </w:pPr>
      <w:bookmarkStart w:id="13" w:name="_Toc479517007"/>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w:t>
      </w:r>
      <w:r w:rsidRPr="0049727F">
        <w:lastRenderedPageBreak/>
        <w:t xml:space="preserve">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4" w:name="_Toc479517008"/>
      <w:r>
        <w:lastRenderedPageBreak/>
        <w:t>Context of the Study</w:t>
      </w:r>
      <w:bookmarkEnd w:id="14"/>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xml:space="preserve">; cf. Harary </w:t>
      </w:r>
      <w:r w:rsidR="00261DEA">
        <w:lastRenderedPageBreak/>
        <w:t>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w:t>
      </w:r>
      <w:r w:rsidR="004F44EF">
        <w:lastRenderedPageBreak/>
        <w:t xml:space="preserve">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5" w:name="_Toc475721719"/>
      <w:bookmarkStart w:id="16" w:name="_Toc479517009"/>
      <w:r w:rsidRPr="0049727F">
        <w:t>Motivation</w:t>
      </w:r>
      <w:bookmarkEnd w:id="15"/>
      <w:bookmarkEnd w:id="16"/>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w:t>
      </w:r>
      <w:r w:rsidRPr="0049727F">
        <w:lastRenderedPageBreak/>
        <w:t>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77058A">
      <w:pPr>
        <w:pStyle w:val="Heading2"/>
      </w:pPr>
      <w:bookmarkStart w:id="17" w:name="_Toc475721720"/>
      <w:bookmarkStart w:id="18" w:name="_Toc479517010"/>
      <w:r w:rsidRPr="002817F0">
        <w:t>Organization and Contribution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9" w:name="_Toc475721721"/>
      <w:bookmarkStart w:id="20" w:name="_Toc479517011"/>
      <w:r w:rsidRPr="00263177">
        <w:lastRenderedPageBreak/>
        <w:t>Chapter 1</w:t>
      </w:r>
      <w:r w:rsidR="00B439D2" w:rsidRPr="00263177">
        <w:t xml:space="preserve"> – </w:t>
      </w:r>
      <w:r w:rsidR="00750CE0" w:rsidRPr="00263177">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1" w:name="_Toc475721722"/>
      <w:bookmarkStart w:id="22" w:name="_Toc479517012"/>
      <w:r w:rsidRPr="0077058A">
        <w:t>Chapter 2</w:t>
      </w:r>
      <w:r w:rsidR="00B439D2" w:rsidRPr="0077058A">
        <w:t xml:space="preserve"> – </w:t>
      </w:r>
      <w:r w:rsidRPr="0077058A">
        <w:t>Foundations of the Nonlinear Paradigm</w:t>
      </w:r>
      <w:bookmarkEnd w:id="21"/>
      <w:bookmarkEnd w:id="22"/>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796D66"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wider audience of systems analysts, researchers, and students. Pynamical </w:t>
      </w:r>
      <w:r w:rsidRPr="0049727F">
        <w:lastRenderedPageBreak/>
        <w:t>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3" w:name="_Toc475721723"/>
      <w:bookmarkStart w:id="24" w:name="_Toc479517013"/>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5" w:name="_Toc475721724"/>
      <w:bookmarkStart w:id="26" w:name="_Toc479517014"/>
      <w:r w:rsidRPr="0077058A">
        <w:t>Chapter 4</w:t>
      </w:r>
      <w:r w:rsidR="00B439D2" w:rsidRPr="0077058A">
        <w:t xml:space="preserve"> –</w:t>
      </w:r>
      <w:r w:rsidR="000C383F" w:rsidRPr="0077058A">
        <w:t xml:space="preserve"> </w:t>
      </w:r>
      <w:r w:rsidR="00197069" w:rsidRPr="0077058A">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w:t>
      </w:r>
      <w:r w:rsidR="00750CE0" w:rsidRPr="0049727F">
        <w:lastRenderedPageBreak/>
        <w:t xml:space="preserve">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7" w:name="_Toc475721725"/>
      <w:bookmarkStart w:id="28" w:name="_Toc479517015"/>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w:t>
      </w:r>
      <w:r w:rsidRPr="0049727F">
        <w:lastRenderedPageBreak/>
        <w:t>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9" w:name="_Toc475721726"/>
      <w:bookmarkStart w:id="30" w:name="_Toc479517016"/>
      <w:r w:rsidRPr="0049727F">
        <w:t>Chapter 6</w:t>
      </w:r>
      <w:r w:rsidR="00B439D2">
        <w:t xml:space="preserve"> – </w:t>
      </w:r>
      <w:r w:rsidRPr="0049727F">
        <w:t>Case Study: Portland</w:t>
      </w:r>
      <w:bookmarkEnd w:id="29"/>
      <w:r w:rsidR="00A96452">
        <w:t>, Oregon</w:t>
      </w:r>
      <w:bookmarkEnd w:id="30"/>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1" w:name="_Toc475721727"/>
      <w:bookmarkStart w:id="32" w:name="_Toc479517017"/>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w:t>
      </w:r>
      <w:r w:rsidRPr="0049727F">
        <w:lastRenderedPageBreak/>
        <w:t>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9</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t xml:space="preserve">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w:t>
      </w:r>
      <w:r w:rsidRPr="0049727F">
        <w:lastRenderedPageBreak/>
        <w:t>(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r w:rsidR="005A751A">
        <w:t xml:space="preserve"> (see Appendix)</w:t>
      </w:r>
      <w:r w:rsidR="001D70AE">
        <w:t>.</w:t>
      </w:r>
    </w:p>
    <w:p w:rsidR="00DF2BC2" w:rsidRPr="0049727F" w:rsidRDefault="007A3250" w:rsidP="0077058A">
      <w:pPr>
        <w:pStyle w:val="Heading3"/>
      </w:pPr>
      <w:bookmarkStart w:id="33" w:name="_Toc475721728"/>
      <w:bookmarkStart w:id="34" w:name="_Toc479517018"/>
      <w:r w:rsidRPr="0049727F">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w:t>
      </w:r>
      <w:r w:rsidR="00010716">
        <w:lastRenderedPageBreak/>
        <w:t>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5" w:name="_Toc475721729"/>
      <w:bookmarkStart w:id="36" w:name="_Toc479517019"/>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263177" w:rsidRDefault="009110E0" w:rsidP="0077058A">
      <w:pPr>
        <w:pStyle w:val="Heading2"/>
      </w:pPr>
      <w:bookmarkStart w:id="37" w:name="_Toc475721730"/>
      <w:bookmarkStart w:id="38" w:name="_Toc479517020"/>
      <w:r w:rsidRPr="00263177">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9" w:name="_Toc475721731"/>
      <w:bookmarkStart w:id="40" w:name="_Toc479517021"/>
      <w:r w:rsidRPr="0049727F">
        <w:t>Introduction</w:t>
      </w:r>
      <w:bookmarkEnd w:id="39"/>
      <w:bookmarkEnd w:id="40"/>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w:t>
      </w:r>
      <w:r w:rsidR="00956CE2">
        <w:t xml:space="preserv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w:t>
      </w:r>
      <w:r w:rsidR="00956CE2">
        <w:t>illustrate</w:t>
      </w:r>
      <w:r w:rsidRPr="0049727F">
        <w:t xml:space="preserv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956CE2">
        <w:t xml:space="preserve"> and appendix</w:t>
      </w:r>
      <w:r w:rsidR="00C10876">
        <w:t>.</w:t>
      </w:r>
    </w:p>
    <w:p w:rsidR="009110E0" w:rsidRPr="0049727F" w:rsidRDefault="00F849C3" w:rsidP="0077058A">
      <w:pPr>
        <w:pStyle w:val="Heading2"/>
      </w:pPr>
      <w:bookmarkStart w:id="41" w:name="_Toc475721732"/>
      <w:bookmarkStart w:id="42" w:name="_Toc479517022"/>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FB57E2"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w:t>
      </w:r>
      <w:r w:rsidR="00956CE2" w:rsidRPr="0049727F">
        <w:t xml:space="preserve">parameter </w:t>
      </w:r>
      <w:r w:rsidR="00956CE2">
        <w:t xml:space="preserve">value </w:t>
      </w:r>
      <w:r w:rsidRPr="0049727F">
        <w:t>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956CE2" w:rsidRDefault="00956CE2" w:rsidP="00956CE2">
      <w:pPr>
        <w:spacing w:after="0"/>
      </w:pPr>
    </w:p>
    <w:tbl>
      <w:tblPr>
        <w:tblStyle w:val="TableGrid"/>
        <w:tblW w:w="8155" w:type="dxa"/>
        <w:tblInd w:w="108" w:type="dxa"/>
        <w:tblBorders>
          <w:insideH w:val="none" w:sz="0" w:space="0" w:color="auto"/>
          <w:insideV w:val="none" w:sz="0" w:space="0" w:color="auto"/>
        </w:tblBorders>
        <w:tblLook w:val="04A0" w:firstRow="1" w:lastRow="0" w:firstColumn="1" w:lastColumn="0" w:noHBand="0" w:noVBand="1"/>
      </w:tblPr>
      <w:tblGrid>
        <w:gridCol w:w="1244"/>
        <w:gridCol w:w="986"/>
        <w:gridCol w:w="986"/>
        <w:gridCol w:w="986"/>
        <w:gridCol w:w="986"/>
        <w:gridCol w:w="995"/>
        <w:gridCol w:w="986"/>
        <w:gridCol w:w="986"/>
      </w:tblGrid>
      <w:tr w:rsidR="005F5C78" w:rsidRPr="0049727F" w:rsidTr="001B6AFC">
        <w:trPr>
          <w:trHeight w:val="216"/>
        </w:trPr>
        <w:tc>
          <w:tcPr>
            <w:tcW w:w="1244" w:type="dxa"/>
            <w:tcBorders>
              <w:top w:val="single" w:sz="4" w:space="0" w:color="auto"/>
              <w:left w:val="nil"/>
              <w:bottom w:val="single" w:sz="4" w:space="0" w:color="auto"/>
            </w:tcBorders>
            <w:noWrap/>
            <w:vAlign w:val="bottom"/>
            <w:hideMark/>
          </w:tcPr>
          <w:p w:rsidR="005F5C78" w:rsidRPr="0049727F" w:rsidRDefault="005F5C78" w:rsidP="003939D0">
            <w:pPr>
              <w:pStyle w:val="TableHeader"/>
              <w:jc w:val="right"/>
            </w:pPr>
            <w:r w:rsidRPr="0049727F">
              <w:t>Generation</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tcBorders>
              <w:top w:val="single" w:sz="4" w:space="0" w:color="auto"/>
              <w:bottom w:val="single" w:sz="4" w:space="0" w:color="auto"/>
              <w:right w:val="nil"/>
            </w:tcBorders>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1B6AFC">
        <w:trPr>
          <w:trHeight w:val="216"/>
        </w:trPr>
        <w:tc>
          <w:tcPr>
            <w:tcW w:w="1244" w:type="dxa"/>
            <w:tcBorders>
              <w:top w:val="single" w:sz="4" w:space="0" w:color="auto"/>
              <w:left w:val="nil"/>
            </w:tcBorders>
            <w:noWrap/>
            <w:vAlign w:val="bottom"/>
            <w:hideMark/>
          </w:tcPr>
          <w:p w:rsidR="005F5C78" w:rsidRPr="0049727F" w:rsidRDefault="005F5C78" w:rsidP="003939D0">
            <w:pPr>
              <w:pStyle w:val="Tablebody"/>
              <w:jc w:val="right"/>
            </w:pPr>
            <w:r w:rsidRPr="0049727F">
              <w:t>1</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right w:val="nil"/>
            </w:tcBorders>
            <w:noWrap/>
            <w:vAlign w:val="bottom"/>
            <w:hideMark/>
          </w:tcPr>
          <w:p w:rsidR="005F5C78" w:rsidRPr="0049727F" w:rsidRDefault="005F5C78" w:rsidP="003939D0">
            <w:pPr>
              <w:pStyle w:val="Tablebody"/>
              <w:jc w:val="right"/>
            </w:pPr>
            <w:r w:rsidRPr="0049727F">
              <w:t>0.500</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bottom w:val="single" w:sz="4" w:space="0" w:color="auto"/>
            </w:tcBorders>
            <w:noWrap/>
            <w:vAlign w:val="bottom"/>
          </w:tcPr>
          <w:p w:rsidR="005F5C78" w:rsidRPr="0049727F" w:rsidRDefault="005F5C78" w:rsidP="003939D0">
            <w:pPr>
              <w:pStyle w:val="Tablebody"/>
              <w:jc w:val="right"/>
            </w:pPr>
            <w:r w:rsidRPr="0049727F">
              <w:t>2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42</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333</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bottom w:val="single" w:sz="4" w:space="0" w:color="auto"/>
            </w:tcBorders>
            <w:noWrap/>
            <w:vAlign w:val="bottom"/>
            <w:hideMark/>
          </w:tcPr>
          <w:p w:rsidR="005F5C78" w:rsidRPr="0049727F" w:rsidRDefault="005F5C78" w:rsidP="003939D0">
            <w:pPr>
              <w:pStyle w:val="Tablebody"/>
              <w:jc w:val="right"/>
            </w:pPr>
            <w:r w:rsidRPr="0049727F">
              <w:t>0.6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710</w:t>
            </w:r>
          </w:p>
        </w:tc>
        <w:tc>
          <w:tcPr>
            <w:tcW w:w="986" w:type="dxa"/>
            <w:tcBorders>
              <w:bottom w:val="single" w:sz="4" w:space="0" w:color="auto"/>
              <w:right w:val="nil"/>
            </w:tcBorders>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3" w:name="_Toc479517135"/>
      <w:r w:rsidRPr="0049727F">
        <w:t xml:space="preserve">Table </w:t>
      </w:r>
      <w:fldSimple w:instr=" STYLEREF 1 \s ">
        <w:r w:rsidR="00690434">
          <w:rPr>
            <w:noProof/>
          </w:rPr>
          <w:t>2</w:t>
        </w:r>
      </w:fldSimple>
      <w:r>
        <w:t>.</w:t>
      </w:r>
      <w:fldSimple w:instr=" SEQ Table \* ARABIC \s 1 ">
        <w:r w:rsidR="00690434">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3"/>
    </w:p>
    <w:p w:rsidR="00FB57E2" w:rsidRPr="0049727F" w:rsidRDefault="00FB57E2" w:rsidP="00FB57E2">
      <w:pPr>
        <w:pStyle w:val="Figure"/>
      </w:pPr>
      <w:r w:rsidRPr="00C10876">
        <w:lastRenderedPageBreak/>
        <w:drawing>
          <wp:inline distT="0" distB="0" distL="0" distR="0" wp14:anchorId="34DBE159" wp14:editId="7260F5DC">
            <wp:extent cx="5517929" cy="3200400"/>
            <wp:effectExtent l="0" t="0" r="6985"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6773" cy="3217130"/>
                    </a:xfrm>
                    <a:prstGeom prst="rect">
                      <a:avLst/>
                    </a:prstGeom>
                    <a:noFill/>
                    <a:ln>
                      <a:noFill/>
                    </a:ln>
                  </pic:spPr>
                </pic:pic>
              </a:graphicData>
            </a:graphic>
          </wp:inline>
        </w:drawing>
      </w:r>
    </w:p>
    <w:p w:rsidR="00FB57E2" w:rsidRDefault="00FB57E2" w:rsidP="00FB57E2">
      <w:pPr>
        <w:pStyle w:val="Caption"/>
      </w:pPr>
      <w:bookmarkStart w:id="44" w:name="_Toc479517092"/>
      <w:r w:rsidRPr="0049727F">
        <w:t xml:space="preserve">Figure </w:t>
      </w:r>
      <w:fldSimple w:instr=" STYLEREF 1 \s ">
        <w:r w:rsidR="00690434">
          <w:rPr>
            <w:noProof/>
          </w:rPr>
          <w:t>2</w:t>
        </w:r>
      </w:fldSimple>
      <w:r>
        <w:t>.</w:t>
      </w:r>
      <w:fldSimple w:instr=" SEQ Figure \* ARABIC \s 1 ">
        <w:r w:rsidR="00690434">
          <w:rPr>
            <w:noProof/>
          </w:rPr>
          <w:t>1</w:t>
        </w:r>
      </w:fldSimple>
      <w:r>
        <w:t>.</w:t>
      </w:r>
      <w:r w:rsidRPr="0049727F">
        <w:t xml:space="preserve"> Time series graph of the logistic map with 7 growth rate parameter values over 20 generations.</w:t>
      </w:r>
      <w:bookmarkEnd w:id="44"/>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w:t>
      </w:r>
      <w:r w:rsidRPr="0049727F">
        <w:lastRenderedPageBreak/>
        <w:t>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5" w:name="_Toc475721733"/>
      <w:bookmarkStart w:id="46" w:name="_Toc479517023"/>
      <w:r w:rsidRPr="0049727F">
        <w:t xml:space="preserve">System </w:t>
      </w:r>
      <w:r w:rsidR="009110E0" w:rsidRPr="0049727F">
        <w:t>Bifurcations</w:t>
      </w:r>
      <w:bookmarkEnd w:id="45"/>
      <w:bookmarkEnd w:id="46"/>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lastRenderedPageBreak/>
        <w:drawing>
          <wp:inline distT="0" distB="0" distL="0" distR="0" wp14:anchorId="66A411CE" wp14:editId="3F4BE766">
            <wp:extent cx="5067300" cy="3325415"/>
            <wp:effectExtent l="0" t="0" r="0" b="889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2612" cy="3420776"/>
                    </a:xfrm>
                    <a:prstGeom prst="rect">
                      <a:avLst/>
                    </a:prstGeom>
                    <a:noFill/>
                    <a:ln>
                      <a:noFill/>
                    </a:ln>
                  </pic:spPr>
                </pic:pic>
              </a:graphicData>
            </a:graphic>
          </wp:inline>
        </w:drawing>
      </w:r>
    </w:p>
    <w:p w:rsidR="005F5C78" w:rsidRPr="0049727F" w:rsidRDefault="005F5C78" w:rsidP="004A4DE6">
      <w:pPr>
        <w:pStyle w:val="Caption"/>
      </w:pPr>
      <w:bookmarkStart w:id="47" w:name="_Toc479517093"/>
      <w:r w:rsidRPr="0049727F">
        <w:t xml:space="preserve">Figure </w:t>
      </w:r>
      <w:fldSimple w:instr=" STYLEREF 1 \s ">
        <w:r w:rsidR="00690434">
          <w:rPr>
            <w:noProof/>
          </w:rPr>
          <w:t>2</w:t>
        </w:r>
      </w:fldSimple>
      <w:r w:rsidR="00C1717A">
        <w:t>.</w:t>
      </w:r>
      <w:fldSimple w:instr=" SEQ Figure \* ARABIC \s 1 ">
        <w:r w:rsidR="00690434">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t>
      </w:r>
      <w:r w:rsidRPr="0049727F">
        <w:lastRenderedPageBreak/>
        <w:t xml:space="preserve">when the growth rate parameter is set to 3.5, the system oscillates over </w:t>
      </w:r>
      <w:r w:rsidRPr="0049727F">
        <w:rPr>
          <w:i/>
          <w:iCs/>
        </w:rPr>
        <w:t>four</w:t>
      </w:r>
      <w:r w:rsidRPr="0049727F">
        <w:t xml:space="preserve"> population values. </w:t>
      </w:r>
    </w:p>
    <w:p w:rsidR="005F5C78" w:rsidRPr="0049727F" w:rsidRDefault="005F5C78" w:rsidP="004A4DE6">
      <w:pPr>
        <w:pStyle w:val="Figure"/>
      </w:pPr>
      <w:r w:rsidRPr="0049727F">
        <w:drawing>
          <wp:inline distT="0" distB="0" distL="0" distR="0" wp14:anchorId="138A14A5" wp14:editId="3346C56D">
            <wp:extent cx="5225763" cy="3381375"/>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8054" cy="3408740"/>
                    </a:xfrm>
                    <a:prstGeom prst="rect">
                      <a:avLst/>
                    </a:prstGeom>
                    <a:noFill/>
                    <a:ln>
                      <a:noFill/>
                    </a:ln>
                  </pic:spPr>
                </pic:pic>
              </a:graphicData>
            </a:graphic>
          </wp:inline>
        </w:drawing>
      </w:r>
    </w:p>
    <w:p w:rsidR="005F5C78" w:rsidRPr="0049727F" w:rsidRDefault="005F5C78" w:rsidP="004A4DE6">
      <w:pPr>
        <w:pStyle w:val="Caption"/>
      </w:pPr>
      <w:bookmarkStart w:id="48" w:name="_Toc479517094"/>
      <w:r w:rsidRPr="0049727F">
        <w:t xml:space="preserve">Figure </w:t>
      </w:r>
      <w:fldSimple w:instr=" STYLEREF 1 \s ">
        <w:r w:rsidR="00690434">
          <w:rPr>
            <w:noProof/>
          </w:rPr>
          <w:t>2</w:t>
        </w:r>
      </w:fldSimple>
      <w:r w:rsidR="00C1717A">
        <w:t>.</w:t>
      </w:r>
      <w:fldSimple w:instr=" SEQ Figure \* ARABIC \s 1 ">
        <w:r w:rsidR="00690434">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00166C51">
        <w:t xml:space="preserve"> from one behavior – </w:t>
      </w:r>
      <w:r w:rsidRPr="0049727F">
        <w:t>such as a fixed-point attractor, to a qualitatively different type of behavior, such as a</w:t>
      </w:r>
      <w:r w:rsidR="00166C51">
        <w:t xml:space="preserve"> period-2 limit cycle attractor – </w:t>
      </w:r>
      <w:r w:rsidRPr="0049727F">
        <w:t>as we vary th</w:t>
      </w:r>
      <w:r w:rsidR="00166C51">
        <w:t>is</w:t>
      </w:r>
      <w:r w:rsidRPr="0049727F">
        <w:t xml:space="preserv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w:t>
      </w:r>
      <w:r w:rsidRPr="0049727F">
        <w:lastRenderedPageBreak/>
        <w:t xml:space="preserve">randomly because it is definitely </w:t>
      </w:r>
      <w:r w:rsidRPr="0049727F">
        <w:rPr>
          <w:i/>
          <w:iCs/>
        </w:rPr>
        <w:t>not</w:t>
      </w:r>
      <w:r w:rsidRPr="0049727F">
        <w:t xml:space="preserve"> truly random. Rather, this model follows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4), we begin to see the beauty of chaos. Out of the noise emerge swirling patterns and thresholds</w:t>
      </w:r>
      <w:r w:rsidR="00166C51">
        <w:t>,</w:t>
      </w:r>
      <w:r w:rsidRPr="0049727F">
        <w:t xml:space="preserve">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w:t>
      </w:r>
      <w:r w:rsidR="00166C51">
        <w:t>,</w:t>
      </w:r>
      <w:r w:rsidRPr="0049727F">
        <w:t xml:space="preserve">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5277366" cy="3400425"/>
            <wp:effectExtent l="0" t="0" r="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5475" cy="3431423"/>
                    </a:xfrm>
                    <a:prstGeom prst="rect">
                      <a:avLst/>
                    </a:prstGeom>
                    <a:noFill/>
                    <a:ln>
                      <a:noFill/>
                    </a:ln>
                  </pic:spPr>
                </pic:pic>
              </a:graphicData>
            </a:graphic>
          </wp:inline>
        </w:drawing>
      </w:r>
    </w:p>
    <w:p w:rsidR="004378CA" w:rsidRPr="0049727F" w:rsidRDefault="004378CA" w:rsidP="004378CA">
      <w:pPr>
        <w:pStyle w:val="Caption"/>
      </w:pPr>
      <w:bookmarkStart w:id="49" w:name="_Toc479517095"/>
      <w:r w:rsidRPr="0049727F">
        <w:t xml:space="preserve">Figure </w:t>
      </w:r>
      <w:fldSimple w:instr=" STYLEREF 1 \s ">
        <w:r w:rsidR="00690434">
          <w:rPr>
            <w:noProof/>
          </w:rPr>
          <w:t>2</w:t>
        </w:r>
      </w:fldSimple>
      <w:r w:rsidR="00C1717A">
        <w:t>.</w:t>
      </w:r>
      <w:fldSimple w:instr=" SEQ Figure \* ARABIC \s 1 ">
        <w:r w:rsidR="00690434">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6115C9"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 xml:space="preserve">s discovery that all systems that undergo this period-doubling path to chaos </w:t>
      </w:r>
      <w:r w:rsidRPr="0049727F">
        <w:lastRenderedPageBreak/>
        <w:t>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1B6AFC" w:rsidRPr="0049727F" w:rsidRDefault="001B6AFC" w:rsidP="001B6AFC">
      <w:pPr>
        <w:pStyle w:val="Figure"/>
      </w:pPr>
      <w:r w:rsidRPr="0049727F">
        <w:drawing>
          <wp:inline distT="0" distB="0" distL="0" distR="0" wp14:anchorId="347F8221" wp14:editId="1AB004A2">
            <wp:extent cx="5254682" cy="3333750"/>
            <wp:effectExtent l="0" t="0" r="3175"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0425" cy="3350082"/>
                    </a:xfrm>
                    <a:prstGeom prst="rect">
                      <a:avLst/>
                    </a:prstGeom>
                    <a:noFill/>
                    <a:ln>
                      <a:noFill/>
                    </a:ln>
                  </pic:spPr>
                </pic:pic>
              </a:graphicData>
            </a:graphic>
          </wp:inline>
        </w:drawing>
      </w:r>
    </w:p>
    <w:p w:rsidR="001B6AFC" w:rsidRPr="0049727F" w:rsidRDefault="001B6AFC" w:rsidP="001B6AFC">
      <w:pPr>
        <w:pStyle w:val="Caption"/>
        <w:rPr>
          <w:noProof/>
        </w:rPr>
      </w:pPr>
      <w:bookmarkStart w:id="50" w:name="_Toc479517096"/>
      <w:r w:rsidRPr="0049727F">
        <w:t xml:space="preserve">Figure </w:t>
      </w:r>
      <w:fldSimple w:instr=" STYLEREF 1 \s ">
        <w:r w:rsidR="00690434">
          <w:rPr>
            <w:noProof/>
          </w:rPr>
          <w:t>2</w:t>
        </w:r>
      </w:fldSimple>
      <w:r>
        <w:t>.</w:t>
      </w:r>
      <w:fldSimple w:instr=" SEQ Figure \* ARABIC \s 1 ">
        <w:r w:rsidR="00690434">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0"/>
    </w:p>
    <w:p w:rsidR="009110E0" w:rsidRPr="0049727F" w:rsidRDefault="009110E0" w:rsidP="0077058A">
      <w:pPr>
        <w:pStyle w:val="Heading2"/>
      </w:pPr>
      <w:bookmarkStart w:id="51" w:name="_Toc475721734"/>
      <w:bookmarkStart w:id="52" w:name="_Toc479517024"/>
      <w:r w:rsidRPr="0049727F">
        <w:t>Fractals and Strange Attractors</w:t>
      </w:r>
      <w:bookmarkEnd w:id="51"/>
      <w:bookmarkEnd w:id="52"/>
    </w:p>
    <w:p w:rsidR="002C71CA"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4, the bifurcations around growth rate 3.85 ma</w:t>
      </w:r>
      <w:r w:rsidR="00166C51">
        <w:t>y look familiar. If we zoom in on</w:t>
      </w:r>
      <w:r w:rsidRPr="0049727F">
        <w:t xml:space="preserve"> the center one (Figure </w:t>
      </w:r>
      <w:r w:rsidR="007D42E0" w:rsidRPr="0049727F">
        <w:t>2.</w:t>
      </w:r>
      <w:r w:rsidRPr="0049727F">
        <w:t>5), we see the same structure that we saw earlier at the macro-level. In fact, if we keep zooming infinitely in to this visualization, we will continue seeing the same structure</w:t>
      </w:r>
      <w:r w:rsidR="00166C51">
        <w:t>s</w:t>
      </w:r>
      <w:r w:rsidRPr="0049727F">
        <w:t xml:space="preserve"> and patterns at finer and finer scales, forever. How can this possibly be? We mentioned earlier that chaotic systems have </w:t>
      </w:r>
      <w:r w:rsidRPr="0049727F">
        <w:rPr>
          <w:i/>
        </w:rPr>
        <w:t>strange attractors</w:t>
      </w:r>
      <w:r w:rsidRPr="0049727F">
        <w:t xml:space="preserve"> and t</w:t>
      </w:r>
      <w:r w:rsidR="00166C51">
        <w:t>hat t</w:t>
      </w:r>
      <w:r w:rsidRPr="0049727F">
        <w:t xml:space="preserve">heir </w:t>
      </w:r>
      <w:r w:rsidRPr="0049727F">
        <w:lastRenderedPageBreak/>
        <w:t xml:space="preserve">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w:t>
      </w:r>
      <w:r w:rsidR="001B6AFC">
        <w:t>the full range of growth rates.</w:t>
      </w:r>
    </w:p>
    <w:p w:rsidR="001B6AFC" w:rsidRPr="0049727F" w:rsidRDefault="001B6AFC" w:rsidP="001B6AFC">
      <w:pPr>
        <w:pStyle w:val="Figure"/>
      </w:pPr>
      <w:r w:rsidRPr="0049727F">
        <w:drawing>
          <wp:inline distT="0" distB="0" distL="0" distR="0" wp14:anchorId="2792F1EF" wp14:editId="4B58151F">
            <wp:extent cx="5019675" cy="5136411"/>
            <wp:effectExtent l="0" t="0" r="0" b="762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19645" cy="5238706"/>
                    </a:xfrm>
                    <a:prstGeom prst="rect">
                      <a:avLst/>
                    </a:prstGeom>
                    <a:noFill/>
                    <a:ln>
                      <a:noFill/>
                    </a:ln>
                  </pic:spPr>
                </pic:pic>
              </a:graphicData>
            </a:graphic>
          </wp:inline>
        </w:drawing>
      </w:r>
    </w:p>
    <w:p w:rsidR="001B6AFC" w:rsidRDefault="001B6AFC" w:rsidP="001B6AFC">
      <w:pPr>
        <w:pStyle w:val="Caption"/>
      </w:pPr>
      <w:bookmarkStart w:id="53" w:name="_Toc479517097"/>
      <w:r w:rsidRPr="0049727F">
        <w:t xml:space="preserve">Figure </w:t>
      </w:r>
      <w:fldSimple w:instr=" STYLEREF 1 \s ">
        <w:r w:rsidR="00690434">
          <w:rPr>
            <w:noProof/>
          </w:rPr>
          <w:t>2</w:t>
        </w:r>
      </w:fldSimple>
      <w:r>
        <w:t>.</w:t>
      </w:r>
      <w:fldSimple w:instr=" SEQ Figure \* ARABIC \s 1 ">
        <w:r w:rsidR="00690434">
          <w:rPr>
            <w:noProof/>
          </w:rPr>
          <w:t>6</w:t>
        </w:r>
      </w:fldSimple>
      <w:r>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Default="009110E0" w:rsidP="004A4DE6">
      <w:r w:rsidRPr="0049727F">
        <w:lastRenderedPageBreak/>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2C71CA" w:rsidRPr="0049727F" w:rsidRDefault="002C71CA" w:rsidP="002C71CA">
      <w:pPr>
        <w:pStyle w:val="Figure"/>
      </w:pPr>
      <w:r w:rsidRPr="00C10876">
        <w:lastRenderedPageBreak/>
        <w:drawing>
          <wp:inline distT="0" distB="0" distL="0" distR="0" wp14:anchorId="773DB1F8" wp14:editId="14E17F2B">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2C71CA" w:rsidRDefault="002C71CA" w:rsidP="002C71CA">
      <w:pPr>
        <w:pStyle w:val="Caption"/>
      </w:pPr>
      <w:bookmarkStart w:id="54" w:name="_Toc479517098"/>
      <w:r w:rsidRPr="0049727F">
        <w:t xml:space="preserve">Figure </w:t>
      </w:r>
      <w:fldSimple w:instr=" STYLEREF 1 \s ">
        <w:r w:rsidR="00690434">
          <w:rPr>
            <w:noProof/>
          </w:rPr>
          <w:t>2</w:t>
        </w:r>
      </w:fldSimple>
      <w:r>
        <w:t>.</w:t>
      </w:r>
      <w:fldSimple w:instr=" SEQ Figure \* ARABIC \s 1 ">
        <w:r w:rsidR="00690434">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4"/>
    </w:p>
    <w:p w:rsidR="005E6D0E" w:rsidRPr="0049727F" w:rsidRDefault="005E6D0E" w:rsidP="005E6D0E">
      <w:r w:rsidRPr="0049727F">
        <w:t>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2C71CA" w:rsidRPr="0049727F" w:rsidRDefault="002C71CA" w:rsidP="002C71CA">
      <w:pPr>
        <w:pStyle w:val="Figure"/>
      </w:pPr>
      <w:r w:rsidRPr="0049727F">
        <w:lastRenderedPageBreak/>
        <w:drawing>
          <wp:inline distT="0" distB="0" distL="0" distR="0" wp14:anchorId="21B8D561" wp14:editId="4ADE9D7D">
            <wp:extent cx="4848225" cy="4871760"/>
            <wp:effectExtent l="0" t="0" r="0" b="508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18317" cy="4942193"/>
                    </a:xfrm>
                    <a:prstGeom prst="rect">
                      <a:avLst/>
                    </a:prstGeom>
                    <a:noFill/>
                    <a:ln>
                      <a:noFill/>
                    </a:ln>
                  </pic:spPr>
                </pic:pic>
              </a:graphicData>
            </a:graphic>
          </wp:inline>
        </w:drawing>
      </w:r>
    </w:p>
    <w:p w:rsidR="002C71CA" w:rsidRDefault="002C71CA" w:rsidP="002C71CA">
      <w:pPr>
        <w:pStyle w:val="Caption"/>
      </w:pPr>
      <w:bookmarkStart w:id="55" w:name="_Toc479517099"/>
      <w:r w:rsidRPr="0049727F">
        <w:t xml:space="preserve">Figure </w:t>
      </w:r>
      <w:fldSimple w:instr=" STYLEREF 1 \s ">
        <w:r w:rsidR="00690434">
          <w:rPr>
            <w:noProof/>
          </w:rPr>
          <w:t>2</w:t>
        </w:r>
      </w:fldSimple>
      <w:r>
        <w:t>.</w:t>
      </w:r>
      <w:fldSimple w:instr=" SEQ Figure \* ARABIC \s 1 ">
        <w:r w:rsidR="00690434">
          <w:rPr>
            <w:noProof/>
          </w:rPr>
          <w:t>8</w:t>
        </w:r>
      </w:fldSimple>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5"/>
    </w:p>
    <w:p w:rsidR="009110E0" w:rsidRDefault="009110E0" w:rsidP="004A4DE6">
      <w:r w:rsidRPr="0049727F">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6" w:name="_Toc475721735"/>
      <w:bookmarkStart w:id="57" w:name="_Toc479517025"/>
      <w:r w:rsidRPr="00D265F3">
        <w:t>Determinism</w:t>
      </w:r>
      <w:r w:rsidR="009110E0" w:rsidRPr="00D265F3">
        <w:t xml:space="preserve"> and Randomness</w:t>
      </w:r>
      <w:bookmarkEnd w:id="56"/>
      <w:bookmarkEnd w:id="57"/>
    </w:p>
    <w:p w:rsidR="009110E0" w:rsidRPr="0049727F"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w:t>
      </w:r>
      <w:r w:rsidR="001B6AFC">
        <w:t>stochastic</w:t>
      </w:r>
      <w:r w:rsidRPr="0049727F">
        <w:t xml:space="preserve">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 xml:space="preserve">10 we visualize these same two data sets with phase diagrams rather than time graphs, giving us a clear window into the qualitative behavior of our systems. Now we can clearly see our chaotic system constrained by its strange attractor. By contrast, the random data </w:t>
      </w:r>
      <w:r w:rsidR="001B6AFC">
        <w:t xml:space="preserve">set </w:t>
      </w:r>
      <w:r w:rsidRPr="0049727F">
        <w:t>look</w:t>
      </w:r>
      <w:r w:rsidR="001B6AFC">
        <w:t>s</w:t>
      </w:r>
      <w:r w:rsidRPr="0049727F">
        <w:t xml:space="preserve">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62425" cy="2698475"/>
            <wp:effectExtent l="0" t="0" r="0" b="698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6281" cy="2733390"/>
                    </a:xfrm>
                    <a:prstGeom prst="rect">
                      <a:avLst/>
                    </a:prstGeom>
                    <a:noFill/>
                    <a:ln>
                      <a:noFill/>
                    </a:ln>
                  </pic:spPr>
                </pic:pic>
              </a:graphicData>
            </a:graphic>
          </wp:inline>
        </w:drawing>
      </w:r>
    </w:p>
    <w:p w:rsidR="007D42E0" w:rsidRPr="0049727F" w:rsidRDefault="007D42E0" w:rsidP="004A4DE6">
      <w:pPr>
        <w:pStyle w:val="Caption"/>
      </w:pPr>
      <w:bookmarkStart w:id="58" w:name="_Toc479517100"/>
      <w:r w:rsidRPr="0049727F">
        <w:t xml:space="preserve">Figure </w:t>
      </w:r>
      <w:fldSimple w:instr=" STYLEREF 1 \s ">
        <w:r w:rsidR="00690434">
          <w:rPr>
            <w:noProof/>
          </w:rPr>
          <w:t>2</w:t>
        </w:r>
      </w:fldSimple>
      <w:r w:rsidR="00C1717A">
        <w:t>.</w:t>
      </w:r>
      <w:fldSimple w:instr=" SEQ Figure \* ARABIC \s 1 ">
        <w:r w:rsidR="00690434">
          <w:rPr>
            <w:noProof/>
          </w:rPr>
          <w:t>9</w:t>
        </w:r>
      </w:fldSimple>
      <w:r w:rsidR="00CA71E0">
        <w:t>.</w:t>
      </w:r>
      <w:r w:rsidRPr="0049727F">
        <w:t xml:space="preserve"> Plot of two time series, one deterministic/chaotic from the logistic map (blue), and one random (red).</w:t>
      </w:r>
      <w:bookmarkEnd w:id="58"/>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9" w:name="_Toc479517101"/>
      <w:r w:rsidRPr="0049727F">
        <w:t xml:space="preserve">Figure </w:t>
      </w:r>
      <w:fldSimple w:instr=" STYLEREF 1 \s ">
        <w:r w:rsidR="00690434">
          <w:rPr>
            <w:noProof/>
          </w:rPr>
          <w:t>2</w:t>
        </w:r>
      </w:fldSimple>
      <w:r w:rsidR="00C1717A">
        <w:t>.</w:t>
      </w:r>
      <w:fldSimple w:instr=" SEQ Figure \* ARABIC \s 1 ">
        <w:r w:rsidR="00690434">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5E6D0E" w:rsidRPr="005E6D0E" w:rsidRDefault="005E6D0E" w:rsidP="005E6D0E">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6115C9"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strange attractor. No matter how much we zoom in, the parabolas never overlap an</w:t>
      </w:r>
      <w:r w:rsidR="00C10876">
        <w:t>d no point ever repeats itself.</w:t>
      </w:r>
    </w:p>
    <w:p w:rsidR="002C71CA" w:rsidRPr="0049727F" w:rsidRDefault="002C71CA" w:rsidP="002C71CA">
      <w:pPr>
        <w:pStyle w:val="Figure"/>
      </w:pPr>
      <w:r w:rsidRPr="0049727F">
        <w:drawing>
          <wp:inline distT="0" distB="0" distL="0" distR="0" wp14:anchorId="3FAD5791" wp14:editId="78052C11">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2C71CA" w:rsidRPr="0049727F" w:rsidRDefault="002C71CA" w:rsidP="002C71CA">
      <w:pPr>
        <w:pStyle w:val="Caption"/>
      </w:pPr>
      <w:bookmarkStart w:id="60" w:name="_Toc479517102"/>
      <w:r w:rsidRPr="0049727F">
        <w:t xml:space="preserve">Figure </w:t>
      </w:r>
      <w:fldSimple w:instr=" STYLEREF 1 \s ">
        <w:r w:rsidR="00690434">
          <w:rPr>
            <w:noProof/>
          </w:rPr>
          <w:t>2</w:t>
        </w:r>
      </w:fldSimple>
      <w:r>
        <w:t>.</w:t>
      </w:r>
      <w:fldSimple w:instr=" SEQ Figure \* ARABIC \s 1 ">
        <w:r w:rsidR="00690434">
          <w:rPr>
            <w:noProof/>
          </w:rPr>
          <w:t>11</w:t>
        </w:r>
      </w:fldSimple>
      <w:r>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9110E0" w:rsidRPr="0049727F" w:rsidRDefault="009110E0" w:rsidP="0077058A">
      <w:pPr>
        <w:pStyle w:val="Heading2"/>
      </w:pPr>
      <w:bookmarkStart w:id="61" w:name="_Toc475721736"/>
      <w:bookmarkStart w:id="62" w:name="_Toc479517026"/>
      <w:r w:rsidRPr="0049727F">
        <w:t xml:space="preserve">The </w:t>
      </w:r>
      <w:bookmarkEnd w:id="61"/>
      <w:r w:rsidR="0095455C">
        <w:t>Limits of Prediction</w:t>
      </w:r>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w:t>
      </w:r>
      <w:r w:rsidRPr="0049727F">
        <w:lastRenderedPageBreak/>
        <w:t xml:space="preserve">initial state of the system will eventually become unknowable, because any one of many different possible points in the basin of attraction could have been the one pulled into the attractor. </w:t>
      </w:r>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2C71CA" w:rsidRPr="0049727F" w:rsidRDefault="002C71CA" w:rsidP="002C71CA">
      <w:pPr>
        <w:pStyle w:val="Figure"/>
      </w:pPr>
      <w:r w:rsidRPr="0049727F">
        <w:drawing>
          <wp:inline distT="0" distB="0" distL="0" distR="0" wp14:anchorId="7D7BDFEC" wp14:editId="144A625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2C71CA" w:rsidRDefault="002C71CA" w:rsidP="002C71CA">
      <w:pPr>
        <w:pStyle w:val="Caption"/>
      </w:pPr>
      <w:bookmarkStart w:id="63" w:name="_Toc479517103"/>
      <w:r w:rsidRPr="0049727F">
        <w:t xml:space="preserve">Figure </w:t>
      </w:r>
      <w:fldSimple w:instr=" STYLEREF 1 \s ">
        <w:r w:rsidR="00690434">
          <w:rPr>
            <w:noProof/>
          </w:rPr>
          <w:t>2</w:t>
        </w:r>
      </w:fldSimple>
      <w:r>
        <w:t>.</w:t>
      </w:r>
      <w:fldSimple w:instr=" SEQ Figure \* ARABIC \s 1 ">
        <w:r w:rsidR="00690434">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t xml:space="preserve">exponent </w:t>
      </w:r>
      <w:r w:rsidRPr="0049727F">
        <w:t>is negative.</w:t>
      </w:r>
      <w:bookmarkEnd w:id="63"/>
    </w:p>
    <w:p w:rsidR="002C71CA" w:rsidRPr="0049727F" w:rsidRDefault="002C71CA" w:rsidP="002C71CA">
      <w:pPr>
        <w:pStyle w:val="Figure"/>
      </w:pPr>
      <w:r w:rsidRPr="0049727F">
        <w:lastRenderedPageBreak/>
        <w:drawing>
          <wp:inline distT="0" distB="0" distL="0" distR="0" wp14:anchorId="186367ED" wp14:editId="38969F0D">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2C71CA" w:rsidRPr="0049727F" w:rsidRDefault="002C71CA" w:rsidP="002C71CA">
      <w:pPr>
        <w:pStyle w:val="Caption"/>
      </w:pPr>
      <w:bookmarkStart w:id="64" w:name="_Toc479517104"/>
      <w:r w:rsidRPr="0049727F">
        <w:t xml:space="preserve">Figure </w:t>
      </w:r>
      <w:fldSimple w:instr=" STYLEREF 1 \s ">
        <w:r w:rsidR="00690434">
          <w:rPr>
            <w:noProof/>
          </w:rPr>
          <w:t>2</w:t>
        </w:r>
      </w:fldSimple>
      <w:r>
        <w:t>.</w:t>
      </w:r>
      <w:fldSimple w:instr=" SEQ Figure \* ARABIC \s 1 ">
        <w:r w:rsidR="00690434">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t xml:space="preserve">exponent </w:t>
      </w:r>
      <w:r w:rsidRPr="0049727F">
        <w:t>is positive – thus the system is chaotic and we can see the nearby points diverge over time.</w:t>
      </w:r>
      <w:bookmarkEnd w:id="64"/>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541E31">
        <w:t>.</w:t>
      </w:r>
      <w:r w:rsidRPr="0049727F">
        <w:t>”</w:t>
      </w:r>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6115C9" w:rsidRPr="0049727F" w:rsidRDefault="009110E0" w:rsidP="004A4DE6">
      <w:r w:rsidRPr="0049727F">
        <w:lastRenderedPageBreak/>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5" w:name="_Toc475721737"/>
      <w:bookmarkStart w:id="66" w:name="_Toc479517027"/>
      <w:r w:rsidRPr="0049727F">
        <w:t>Discussion</w:t>
      </w:r>
      <w:bookmarkEnd w:id="65"/>
      <w:bookmarkEnd w:id="66"/>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w:t>
      </w:r>
      <w:r w:rsidR="00541E31">
        <w:t>,</w:t>
      </w:r>
      <w:r w:rsidRPr="0049727F">
        <w:t xml:space="preserve"> extending those presented in this study</w:t>
      </w:r>
      <w:r w:rsidR="00541E31">
        <w:t>,</w:t>
      </w:r>
      <w:r w:rsidRPr="0049727F">
        <w:t xml:space="preserve"> are also available in the repository. They shed particular light on the fractal nature of strange attractors as they stretch and fold state space,</w:t>
      </w:r>
      <w:r w:rsidR="00541E31">
        <w:t xml:space="preserve"> thus serving as a </w:t>
      </w:r>
      <w:r w:rsidRPr="0049727F">
        <w:t>tool for pedagogy and visual information presentation.</w:t>
      </w:r>
    </w:p>
    <w:p w:rsidR="007D2E57" w:rsidRPr="0049727F" w:rsidRDefault="007D2E57" w:rsidP="004A4DE6">
      <w:r w:rsidRPr="0049727F">
        <w:lastRenderedPageBreak/>
        <w:t xml:space="preserve">Pynamical is </w:t>
      </w:r>
      <w:r w:rsidR="00541E31">
        <w:t>easy</w:t>
      </w:r>
      <w:r w:rsidRPr="0049727F">
        <w:t xml:space="preserve"> to use and serves as a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w:t>
      </w:r>
      <w:r w:rsidRPr="0049727F">
        <w:lastRenderedPageBreak/>
        <w:t>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w:t>
      </w:r>
      <w:r w:rsidR="008C1757">
        <w:t xml:space="preserve">nonlinear </w:t>
      </w:r>
      <w:r w:rsidR="00DB0FC5" w:rsidRPr="0049727F">
        <w:t xml:space="preserve">principles, it </w:t>
      </w:r>
      <w:r w:rsidR="0088641C" w:rsidRPr="0049727F">
        <w:t>emerges as</w:t>
      </w:r>
      <w:r w:rsidR="005538FD" w:rsidRPr="0049727F">
        <w:t xml:space="preserve"> a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7" w:name="_Toc475721739"/>
      <w:bookmarkStart w:id="68" w:name="_Toc479517028"/>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9" w:name="_Toc475721740"/>
      <w:bookmarkStart w:id="70" w:name="_Toc479517029"/>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morass of ambiguous terminology, internal</w:t>
      </w:r>
      <w:r w:rsidR="007000BB" w:rsidRPr="0049727F">
        <w:t xml:space="preserve"> inconsistencies, and overloaded concepts open to multiple interpretations</w:t>
      </w:r>
      <w:r w:rsidRPr="0049727F">
        <w:t xml:space="preserve">. </w:t>
      </w:r>
      <w:r w:rsidR="008C1757">
        <w:t>T</w:t>
      </w:r>
      <w:r w:rsidR="00DA3A42" w:rsidRPr="0049727F">
        <w:t xml:space="preserve">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w:t>
      </w:r>
      <w:r w:rsidR="008C1757">
        <w:t xml:space="preserve">nonlinear </w:t>
      </w:r>
      <w:r w:rsidR="007000BB" w:rsidRPr="0049727F">
        <w:t xml:space="preserve">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1" w:name="_Toc475721741"/>
      <w:bookmarkStart w:id="72" w:name="_Toc479517030"/>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w:t>
      </w:r>
      <w:r w:rsidR="008C1757" w:rsidRPr="008C1757">
        <w:t>naïve</w:t>
      </w:r>
      <w:r w:rsidR="00DA3A42" w:rsidRPr="0049727F">
        <w:t xml:space="preser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8C1757">
        <w:t>T</w:t>
      </w:r>
      <w:r w:rsidR="00C061E1" w:rsidRPr="0049727F">
        <w:t xml:space="preserve">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Third, because of the</w:t>
      </w:r>
      <w:r w:rsidR="008C1757">
        <w:t>se</w:t>
      </w:r>
      <w:r w:rsidR="00DA3A42" w:rsidRPr="0049727F">
        <w:t xml:space="preserv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 xml:space="preserve">in a brief, </w:t>
      </w:r>
      <w:r w:rsidRPr="0049727F">
        <w:lastRenderedPageBreak/>
        <w:t>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3" w:name="_Toc475721742"/>
      <w:bookmarkStart w:id="74" w:name="_Toc479517031"/>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w:t>
      </w:r>
      <w:r w:rsidR="009D6303">
        <w:t xml:space="preserve">it is </w:t>
      </w:r>
      <w:r w:rsidRPr="0049727F">
        <w:t xml:space="preserve">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 xml:space="preserve">is one whose collective behavior exhibits adaptation </w:t>
      </w:r>
      <w:r w:rsidR="00E5582F">
        <w:lastRenderedPageBreak/>
        <w:t>and learning aimed at perpetuating itself in the face of a changing environment or conditions (Holland 2006; Mil</w:t>
      </w:r>
      <w:r w:rsidR="009D6303">
        <w:t>l</w:t>
      </w:r>
      <w:r w:rsidR="00E5582F">
        <w:t>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4507269" cy="3952875"/>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558578" cy="3997873"/>
                    </a:xfrm>
                    <a:prstGeom prst="rect">
                      <a:avLst/>
                    </a:prstGeom>
                    <a:noFill/>
                    <a:ln>
                      <a:noFill/>
                    </a:ln>
                  </pic:spPr>
                </pic:pic>
              </a:graphicData>
            </a:graphic>
          </wp:inline>
        </w:drawing>
      </w:r>
    </w:p>
    <w:p w:rsidR="00DA3A42" w:rsidRPr="0049727F" w:rsidRDefault="007439F1" w:rsidP="004A4DE6">
      <w:pPr>
        <w:pStyle w:val="Caption"/>
      </w:pPr>
      <w:bookmarkStart w:id="75" w:name="_Toc479517105"/>
      <w:r w:rsidRPr="0049727F">
        <w:t xml:space="preserve">Figure </w:t>
      </w:r>
      <w:fldSimple w:instr=" STYLEREF 1 \s ">
        <w:r w:rsidR="00690434">
          <w:rPr>
            <w:noProof/>
          </w:rPr>
          <w:t>3</w:t>
        </w:r>
      </w:fldSimple>
      <w:r w:rsidR="00C1717A">
        <w:t>.</w:t>
      </w:r>
      <w:fldSimple w:instr=" SEQ Figure \* ARABIC \s 1 ">
        <w:r w:rsidR="00690434">
          <w:rPr>
            <w:noProof/>
          </w:rPr>
          <w:t>1</w:t>
        </w:r>
      </w:fldSimple>
      <w:r w:rsidR="00CA71E0">
        <w:t>.</w:t>
      </w:r>
      <w:r w:rsidRPr="0049727F">
        <w:t xml:space="preserve"> An example phase space diagram of the evolution of the Lorenz system over time.</w:t>
      </w:r>
      <w:bookmarkEnd w:id="75"/>
    </w:p>
    <w:p w:rsidR="00DA3A42" w:rsidRPr="0049727F" w:rsidRDefault="00DA3A42" w:rsidP="004A4DE6">
      <w:r w:rsidRPr="0049727F">
        <w:lastRenderedPageBreak/>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w:t>
      </w:r>
      <w:r w:rsidR="009D6303">
        <w:t>mple, deterministic, nonlinear</w:t>
      </w:r>
      <w:r w:rsidRPr="0049727F">
        <w:t>,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6" w:name="_Toc475721743"/>
      <w:bookmarkStart w:id="77" w:name="_Toc479517032"/>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9D6303">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w:t>
      </w:r>
      <w:r w:rsidR="00DA3A42" w:rsidRPr="0049727F">
        <w:lastRenderedPageBreak/>
        <w:t xml:space="preserve">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w:t>
      </w:r>
      <w:r w:rsidR="009D6303">
        <w:t>,</w:t>
      </w:r>
      <w:r w:rsidR="00DA3A42" w:rsidRPr="0049727F">
        <w:t xml:space="preserve"> which mathematically defines a system</w:t>
      </w:r>
      <w:r w:rsidR="00E05270" w:rsidRPr="0049727F">
        <w:t>’</w:t>
      </w:r>
      <w:r w:rsidR="00DA3A42" w:rsidRPr="0049727F">
        <w:t xml:space="preserve">s sensitivity to initial conditions; and the fractal dimension, which defines </w:t>
      </w:r>
      <w:r w:rsidR="00362FA5" w:rsidRPr="0049727F">
        <w:t>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nfortunately, measurement of the real world always requires some amount of rounding and</w:t>
      </w:r>
      <w:r w:rsidR="009D6303">
        <w:t xml:space="preserve"> thus</w:t>
      </w:r>
      <w:r w:rsidR="00DA3A42" w:rsidRPr="0049727F">
        <w:t xml:space="preserve"> entails some amount of uncertainty. These tiny inaccuracies </w:t>
      </w:r>
      <w:r w:rsidR="004710F8" w:rsidRPr="0049727F">
        <w:t>compound</w:t>
      </w:r>
      <w:r w:rsidR="00DA3A42" w:rsidRPr="0049727F">
        <w:t xml:space="preserve"> over time as the system evolves</w:t>
      </w:r>
      <w:r w:rsidR="004710F8" w:rsidRPr="0049727F">
        <w:t xml:space="preserve">, making prediction difficult or </w:t>
      </w:r>
      <w:r w:rsidR="009D6303">
        <w:t>even</w:t>
      </w:r>
      <w:r w:rsidR="004710F8" w:rsidRPr="0049727F">
        <w:t xml:space="preserve">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w:t>
      </w:r>
      <w:r w:rsidR="009D6303">
        <w:t>significantly</w:t>
      </w:r>
      <w:r w:rsidRPr="0049727F">
        <w:t xml:space="preserve">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w:t>
      </w:r>
      <w:r w:rsidRPr="0049727F">
        <w:lastRenderedPageBreak/>
        <w:t xml:space="preserve">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7058A">
      <w:pPr>
        <w:pStyle w:val="Heading2"/>
      </w:pPr>
      <w:bookmarkStart w:id="78" w:name="_Toc475721744"/>
      <w:bookmarkStart w:id="79" w:name="_Toc479517033"/>
      <w:r w:rsidRPr="0049727F">
        <w:t>Equilibrium and Stability</w:t>
      </w:r>
      <w:bookmarkEnd w:id="78"/>
      <w:bookmarkEnd w:id="79"/>
    </w:p>
    <w:p w:rsidR="002C71CA" w:rsidRDefault="00DA3A42" w:rsidP="004A4DE6">
      <w:r w:rsidRPr="0049727F">
        <w:rPr>
          <w:rStyle w:val="TermChar"/>
          <w:rFonts w:ascii="Minion Pro" w:hAnsi="Minion Pro"/>
        </w:rPr>
        <w:t>Equilibrium</w:t>
      </w:r>
      <w:r w:rsidRPr="0049727F">
        <w:t xml:space="preserve"> is used in different ways in the social sciences literature. In urban economics, </w:t>
      </w:r>
      <w:r w:rsidR="009D6303">
        <w:t>it</w:t>
      </w:r>
      <w:r w:rsidRPr="0049727F">
        <w:t xml:space="preserve">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002C71CA">
        <w:t>.</w:t>
      </w:r>
    </w:p>
    <w:p w:rsidR="00335B1D" w:rsidRPr="0049727F" w:rsidRDefault="00883138" w:rsidP="004A4DE6">
      <w:r w:rsidRPr="0049727F">
        <w:t>A common illustrative example is a</w:t>
      </w:r>
      <w:r w:rsidR="00DA3A42" w:rsidRPr="0049727F">
        <w:t xml:space="preserve"> gas diffusing into a vacuum</w:t>
      </w:r>
      <w:r w:rsidRPr="0049727F">
        <w:t xml:space="preserve"> until it is evenly dispersed</w:t>
      </w:r>
      <w:r w:rsidR="00DA3A42"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00DA3A42" w:rsidRPr="0049727F">
        <w:t>. Allen and Sanglier (1981</w:t>
      </w:r>
      <w:r w:rsidR="002F1DFA">
        <w:t>; cf. Berry 1964</w:t>
      </w:r>
      <w:r w:rsidR="00DA3A42" w:rsidRPr="0049727F">
        <w:t>) extended Prigogine</w:t>
      </w:r>
      <w:r w:rsidR="00E05270" w:rsidRPr="0049727F">
        <w:t>’</w:t>
      </w:r>
      <w:r w:rsidR="00DA3A42" w:rsidRPr="0049727F">
        <w:t xml:space="preserve">s findings to the urban </w:t>
      </w:r>
      <w:r w:rsidRPr="0049727F">
        <w:t>studies</w:t>
      </w:r>
      <w:r w:rsidR="00DA3A42" w:rsidRPr="0049727F">
        <w:t xml:space="preserve"> literature through their reformulation of central place theory in terms of </w:t>
      </w:r>
      <w:r w:rsidR="00535E5E" w:rsidRPr="0049727F">
        <w:t xml:space="preserve">these </w:t>
      </w:r>
      <w:r w:rsidR="00DA3A42"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w:t>
      </w:r>
      <w:r w:rsidR="008E2CD7">
        <w:t>, while entropy (namely, negentropy) is exported out of the system (Butera 1998)</w:t>
      </w:r>
      <w:r w:rsidR="00DA3A42" w:rsidRPr="0049727F">
        <w:t xml:space="preserve">.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2C6C62" w:rsidRDefault="002C6C62" w:rsidP="002C6C62">
      <w:pPr>
        <w:pStyle w:val="Figure"/>
      </w:pPr>
      <w:r>
        <w:lastRenderedPageBreak/>
        <w:drawing>
          <wp:inline distT="0" distB="0" distL="0" distR="0" wp14:anchorId="472A0B43" wp14:editId="32FEE068">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2C6C62" w:rsidRDefault="002C6C62" w:rsidP="002C6C62">
      <w:pPr>
        <w:pStyle w:val="Caption"/>
      </w:pPr>
      <w:bookmarkStart w:id="80" w:name="_Toc479517106"/>
      <w:r>
        <w:t xml:space="preserve">Figure </w:t>
      </w:r>
      <w:fldSimple w:instr=" STYLEREF 1 \s ">
        <w:r w:rsidR="00690434">
          <w:rPr>
            <w:noProof/>
          </w:rPr>
          <w:t>3</w:t>
        </w:r>
      </w:fldSimple>
      <w:r>
        <w:t>.</w:t>
      </w:r>
      <w:fldSimple w:instr=" SEQ Figure \* ARABIC \s 1 ">
        <w:r w:rsidR="00690434">
          <w:rPr>
            <w:noProof/>
          </w:rPr>
          <w:t>2</w:t>
        </w:r>
      </w:fldSimple>
      <w:r>
        <w:t>. Three balls at rest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slight perturbation. Ball </w:t>
      </w:r>
      <w:r>
        <w:t>3</w:t>
      </w:r>
      <w:r w:rsidRPr="00CA71E0">
        <w:t xml:space="preserve"> will remain in its </w:t>
      </w:r>
      <w:r>
        <w:t>current</w:t>
      </w:r>
      <w:r w:rsidRPr="00CA71E0">
        <w:t xml:space="preserve"> state after a small perturbation, but a large one </w:t>
      </w:r>
      <w:r>
        <w:t>can</w:t>
      </w:r>
      <w:r w:rsidRPr="00CA71E0">
        <w:t xml:space="preserve"> push it into a preferred stable state</w:t>
      </w:r>
      <w:r>
        <w:t>. Its semi-stable state is near a critical point of transition.</w:t>
      </w:r>
      <w:bookmarkEnd w:id="80"/>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8E2CD7">
        <w:t>stable state</w:t>
      </w:r>
      <w:r w:rsidRPr="0049727F">
        <w:t xml:space="preserve">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w:t>
      </w:r>
      <w:r w:rsidRPr="0049727F">
        <w:lastRenderedPageBreak/>
        <w:t xml:space="preserve">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8E2CD7">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5138A6">
        <w:t xml:space="preserve">semi-stabl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 xml:space="preserve">rather than </w:t>
      </w:r>
      <w:r w:rsidR="00DF371E" w:rsidRPr="0049727F">
        <w:lastRenderedPageBreak/>
        <w:t>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Alternatively, consider 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w:t>
      </w:r>
      <w:r w:rsidR="008E2CD7">
        <w:t>juncture where the</w:t>
      </w:r>
      <w:r w:rsidR="00DA3A42" w:rsidRPr="0049727F">
        <w:t xml:space="preserve">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w:t>
      </w:r>
      <w:r w:rsidR="008E2CD7">
        <w:t>steer</w:t>
      </w:r>
      <w:r w:rsidR="00DA3A42" w:rsidRPr="0049727F">
        <w:t xml:space="preserv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1" w:name="_Toc475721745"/>
      <w:bookmarkStart w:id="82" w:name="_Toc479517034"/>
      <w:r w:rsidRPr="008211A6">
        <w:t>Emergence, Self-Organization, and Resilience</w:t>
      </w:r>
      <w:bookmarkEnd w:id="81"/>
      <w:bookmarkEnd w:id="82"/>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macro</w:t>
      </w:r>
      <w:r w:rsidR="008E2CD7">
        <w:t>-</w:t>
      </w:r>
      <w:r w:rsidR="00A51097">
        <w:t xml:space="preserve">scale (and </w:t>
      </w:r>
      <w:r w:rsidR="00F27B0F">
        <w:t>often</w:t>
      </w:r>
      <w:r w:rsidR="00A51097">
        <w:t xml:space="preserve"> unpredictable) </w:t>
      </w:r>
      <w:r w:rsidRPr="0049727F">
        <w:t xml:space="preserve">emergent system characteristics, as they result from </w:t>
      </w:r>
      <w:r w:rsidR="00A51097">
        <w:t xml:space="preserve">many repeated (and possibly </w:t>
      </w:r>
      <w:r w:rsidR="00F27B0F">
        <w:t xml:space="preserve">extremely </w:t>
      </w:r>
      <w:r w:rsidR="00A51097">
        <w:t>simple) micro</w:t>
      </w:r>
      <w:r w:rsidR="008E2CD7">
        <w:t>-</w:t>
      </w:r>
      <w:r w:rsidR="00A51097">
        <w:t xml:space="preserve">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lastRenderedPageBreak/>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w:t>
      </w:r>
      <w:r w:rsidR="008E2CD7">
        <w:t>cities and societies</w:t>
      </w:r>
      <w:r w:rsidR="002020A8" w:rsidRPr="0049727F">
        <w:t>.</w:t>
      </w:r>
    </w:p>
    <w:p w:rsidR="00DA3A42" w:rsidRPr="0049727F" w:rsidRDefault="00DA3A42" w:rsidP="004A4DE6">
      <w:r w:rsidRPr="0049727F">
        <w:t xml:space="preserve">Resilience and robustness are </w:t>
      </w:r>
      <w:r w:rsidR="00E5582F">
        <w:t xml:space="preserve">complex adaptive system </w:t>
      </w:r>
      <w:r w:rsidR="008E2CD7">
        <w:t xml:space="preserve">traits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 despite instability among some system components (Aligica 2014). </w:t>
      </w:r>
      <w:r w:rsidR="008E2CD7">
        <w:t>In other words</w:t>
      </w:r>
      <w:r w:rsidR="002020A8" w:rsidRPr="0049727F">
        <w:t>,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xml:space="preserve">. At the critical point, system subcomponents are extremely connected and strongly influence </w:t>
      </w:r>
      <w:r w:rsidR="00086168">
        <w:t>one ano</w:t>
      </w:r>
      <w:r w:rsidRPr="0049727F">
        <w:t>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w:t>
      </w:r>
      <w:r w:rsidR="00086168">
        <w:t>this model</w:t>
      </w:r>
      <w:r w:rsidRPr="0049727F">
        <w:t xml:space="preserve">, a sand pile has additional grains </w:t>
      </w:r>
      <w:r w:rsidR="00824F15" w:rsidRPr="0049727F">
        <w:t xml:space="preserve">of sand continuously dropped on </w:t>
      </w:r>
      <w:r w:rsidRPr="0049727F">
        <w:t xml:space="preserve">top of it. The pile evolves to a certain angle of </w:t>
      </w:r>
      <w:r w:rsidR="00824F15" w:rsidRPr="0049727F">
        <w:lastRenderedPageBreak/>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w:t>
      </w:r>
      <w:r w:rsidR="00086168">
        <w:t>serve as</w:t>
      </w:r>
      <w:r w:rsidRPr="0049727F">
        <w:t xml:space="preserve"> another</w:t>
      </w:r>
      <w:r w:rsidR="00086168">
        <w:t xml:space="preserve"> example. F</w:t>
      </w:r>
      <w:r w:rsidRPr="0049727F">
        <w:t xml:space="preserve">requent small fires tend to prevent fuel build-up, but huge fires occasionally </w:t>
      </w:r>
      <w:r w:rsidR="00086168">
        <w:t>occur</w:t>
      </w:r>
      <w:r w:rsidRPr="0049727F">
        <w:t xml:space="preserve"> </w:t>
      </w:r>
      <w:r w:rsidR="00086168">
        <w:t>when</w:t>
      </w:r>
      <w:r w:rsidRPr="0049727F">
        <w:t xml:space="preserve">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w:t>
      </w:r>
      <w:r w:rsidR="00086168">
        <w:t>,</w:t>
      </w:r>
      <w:r w:rsidRPr="0049727F">
        <w:t xml:space="preserve"> and </w:t>
      </w:r>
      <w:r w:rsidR="00086168">
        <w:t xml:space="preserve">a </w:t>
      </w:r>
      <w:r w:rsidRPr="0049727F">
        <w:t>few large</w:t>
      </w:r>
      <w:r w:rsidR="00086168">
        <w:t>,</w:t>
      </w:r>
      <w:r w:rsidRPr="0049727F">
        <w:t xml:space="preserv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w:t>
      </w:r>
      <w:r w:rsidR="00086168">
        <w:t>since</w:t>
      </w:r>
      <w:r w:rsidRPr="0049727F">
        <w:t xml:space="preserve">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086168">
        <w:t xml:space="preserve"> </w:t>
      </w:r>
      <w:r w:rsidRPr="0049727F">
        <w:t xml:space="preserve">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00086168">
        <w:rPr>
          <w:rStyle w:val="TermChar"/>
          <w:rFonts w:ascii="Minion Pro" w:hAnsi="Minion Pro"/>
          <w:i w:val="0"/>
        </w:rPr>
        <w:t xml:space="preserve"> (cf. chapter 2, section 2.4)</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w:t>
      </w:r>
      <w:r w:rsidR="00086168">
        <w:t>utions, particularly lognormal when</w:t>
      </w:r>
      <w:r w:rsidRPr="0049727F">
        <w:t xml:space="preserve">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3" w:name="_Toc475721746"/>
      <w:bookmarkStart w:id="84" w:name="_Toc479517035"/>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w:t>
      </w:r>
      <w:r w:rsidR="00086168">
        <w:t>are</w:t>
      </w:r>
      <w:r w:rsidR="00A90028" w:rsidRPr="0049727F">
        <w:t xml:space="preserve">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00553D08">
        <w:t xml:space="preserve">mathematics. </w:t>
      </w:r>
      <w:r w:rsidRPr="0049727F">
        <w:t xml:space="preserve">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553D08">
        <w:t xml:space="preserve">Harary et al. (1965),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lastRenderedPageBreak/>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086168">
        <w:t xml:space="preserve"> is the sum of the weights </w:t>
      </w:r>
      <w:r w:rsidR="006E66F3" w:rsidRPr="0049727F">
        <w:t xml:space="preserve">of the </w:t>
      </w:r>
      <w:r w:rsidR="00086168">
        <w:t>path’s edges</w:t>
      </w:r>
      <w:r w:rsidR="006E66F3" w:rsidRPr="0049727F">
        <w:t>.</w:t>
      </w:r>
    </w:p>
    <w:p w:rsidR="00294AE1" w:rsidRPr="0049727F" w:rsidRDefault="002063F8" w:rsidP="004A4DE6">
      <w:r>
        <w:rPr>
          <w:i/>
        </w:rPr>
        <w:t>Network</w:t>
      </w:r>
      <w:r>
        <w:t xml:space="preserve"> </w:t>
      </w:r>
      <w:r w:rsidRPr="002063F8">
        <w:rPr>
          <w:i/>
        </w:rPr>
        <w:t>science</w:t>
      </w:r>
      <w:r>
        <w:t xml:space="preserve"> is the </w:t>
      </w:r>
      <w:r w:rsidR="00042F07">
        <w:t>study of typically real-world</w:t>
      </w:r>
      <w:r>
        <w:t xml:space="preserve"> graphs – thus</w:t>
      </w:r>
      <w:r w:rsidR="00042F07">
        <w:t>,</w:t>
      </w:r>
      <w:r>
        <w:t xml:space="preserve">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086168">
        <w:t>. F</w:t>
      </w:r>
      <w:r w:rsidR="00042F07">
        <w:t>or a historical overview of the relationship between graph theory and network analysi</w:t>
      </w:r>
      <w:r w:rsidR="00086168">
        <w:t>s, see Barnes and Harary (1983)</w:t>
      </w:r>
      <w:r w:rsidR="00042F07" w:rsidRPr="0049727F">
        <w:t xml:space="preserve">. </w:t>
      </w:r>
      <w:r w:rsidR="0094489A" w:rsidRPr="0049727F">
        <w:t>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 xml:space="preserve">links that point from one </w:t>
      </w:r>
      <w:r w:rsidR="00840D31">
        <w:t xml:space="preserve">page </w:t>
      </w:r>
      <w:r w:rsidR="00A41E2D" w:rsidRPr="0049727F">
        <w:t>to another)</w:t>
      </w:r>
      <w:r w:rsidR="0094489A" w:rsidRPr="0049727F">
        <w:t xml:space="preserve">. A complex network is one with a nontrivial </w:t>
      </w:r>
      <w:r w:rsidR="0094489A" w:rsidRPr="00BE3D7A">
        <w:t>topology</w:t>
      </w:r>
      <w:r w:rsidR="00042F07">
        <w:t>.</w:t>
      </w:r>
      <w:r w:rsidR="00BE3D7A">
        <w:t xml:space="preserve"> </w:t>
      </w:r>
      <w:r w:rsidR="00840D31">
        <w:t xml:space="preserve">Its </w:t>
      </w:r>
      <w:r w:rsidR="00840D31">
        <w:rPr>
          <w:i/>
        </w:rPr>
        <w:t>to</w:t>
      </w:r>
      <w:r w:rsidR="00042F07" w:rsidRPr="00BE3D7A">
        <w:rPr>
          <w:i/>
        </w:rPr>
        <w:t>pology</w:t>
      </w:r>
      <w:r w:rsidR="00042F07">
        <w:t xml:space="preserve"> is </w:t>
      </w:r>
      <w:r w:rsidR="00042F07" w:rsidRPr="0049727F">
        <w:t xml:space="preserve">the </w:t>
      </w:r>
      <w:r w:rsidR="00BE3D7A">
        <w:t xml:space="preserve">configuration and structure of </w:t>
      </w:r>
      <w:r w:rsidR="00840D31">
        <w:t>its</w:t>
      </w:r>
      <w:r w:rsidR="00042F07" w:rsidRPr="0049727F">
        <w:t xml:space="preserve"> nodes and edges</w:t>
      </w:r>
      <w:r w:rsidR="00042F07">
        <w:t>,</w:t>
      </w:r>
      <w:r w:rsidR="0094489A" w:rsidRPr="0049727F">
        <w:t xml:space="preserve"> </w:t>
      </w:r>
      <w:r w:rsidR="00BE3D7A">
        <w:t xml:space="preserve">and by </w:t>
      </w:r>
      <w:r w:rsidR="00BE3D7A" w:rsidRPr="00BE3D7A">
        <w:rPr>
          <w:i/>
        </w:rPr>
        <w:t>nontrivial</w:t>
      </w:r>
      <w:r w:rsidR="00BE3D7A">
        <w:t xml:space="preserve"> we mean that </w:t>
      </w:r>
      <w:r w:rsidR="00840D31">
        <w:t>this</w:t>
      </w:r>
      <w:r w:rsidR="0094489A" w:rsidRPr="0049727F">
        <w:t xml:space="preserve"> is neither fully regular nor fully random</w:t>
      </w:r>
      <w:r w:rsidR="00BE3D7A">
        <w:t xml:space="preserve"> (Stewart 1995; </w:t>
      </w:r>
      <w:r w:rsidR="00BE3D7A" w:rsidRPr="0049727F">
        <w:t>Newman 2010</w:t>
      </w:r>
      <w:r w:rsidR="00BE3D7A">
        <w:t>)</w:t>
      </w:r>
      <w:r w:rsidR="0094489A" w:rsidRPr="0049727F">
        <w:t>.</w:t>
      </w:r>
      <w:r w:rsidR="00A407BE">
        <w:t xml:space="preserve"> Compare this </w:t>
      </w:r>
      <w:r w:rsidR="000C383F">
        <w:t xml:space="preserve">definition </w:t>
      </w:r>
      <w:r w:rsidR="00A407BE">
        <w:t xml:space="preserve">with </w:t>
      </w:r>
      <w:r w:rsidR="000C383F">
        <w:t>category</w:t>
      </w:r>
      <w:r w:rsidR="00A407BE">
        <w:t xml:space="preserve"> II complexity in the f</w:t>
      </w:r>
      <w:r w:rsidR="00840D31">
        <w:t xml:space="preserve">ramework presented in chapter 4, </w:t>
      </w:r>
      <w:r w:rsidR="00A407BE">
        <w:t>section 4.4.1.</w:t>
      </w:r>
      <w:r w:rsidR="0094489A" w:rsidRPr="0049727F">
        <w:t xml:space="preserve"> Most large real-world networks are complex.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w:t>
      </w:r>
      <w:r w:rsidR="000B23A6">
        <w:lastRenderedPageBreak/>
        <w:t xml:space="preserve">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w:t>
      </w:r>
      <w:r w:rsidR="00840D31">
        <w:t>graphs</w:t>
      </w:r>
      <w:r w:rsidR="00294AE1" w:rsidRPr="0049727F">
        <w:t xml:space="preserve">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 xml:space="preserve">Complex networks have been </w:t>
      </w:r>
      <w:r w:rsidR="00840D31">
        <w:t>studied</w:t>
      </w:r>
      <w:r w:rsidRPr="0049727F">
        <w:t xml:space="preserve">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5" w:name="_Toc479517036"/>
      <w:r>
        <w:t>Discussion</w:t>
      </w:r>
      <w:bookmarkEnd w:id="85"/>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w:t>
      </w:r>
      <w:r w:rsidR="00924E49">
        <w:lastRenderedPageBreak/>
        <w:t xml:space="preserve">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w:t>
      </w:r>
      <w:r w:rsidR="00840D31">
        <w:t>,</w:t>
      </w:r>
      <w:r w:rsidR="00664D66">
        <w:t xml:space="preserve">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w:t>
      </w:r>
      <w:r w:rsidR="00840D31">
        <w:t>its</w:t>
      </w:r>
      <w:r w:rsidRPr="0049727F">
        <w:t xml:space="preserve"> complexity outcomes</w:t>
      </w:r>
      <w:r w:rsidR="003F5692" w:rsidRPr="0049727F">
        <w:t xml:space="preserve">,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w:t>
      </w:r>
      <w:r w:rsidR="00EC39E3">
        <w:t>Glaeser</w:t>
      </w:r>
      <w:r w:rsidR="001E0A81">
        <w:t xml:space="preserve"> (2011)</w:t>
      </w:r>
      <w:r w:rsidR="00840D31">
        <w:t>,</w:t>
      </w:r>
      <w:r w:rsidR="001E0A81">
        <w:t xml:space="preserve">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behavior</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000ACB">
      <w:pPr>
        <w:pStyle w:val="Heading1"/>
      </w:pPr>
      <w:bookmarkStart w:id="86" w:name="_Toc475721748"/>
      <w:bookmarkStart w:id="87" w:name="_Toc479517037"/>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8" w:name="_Toc475721749"/>
      <w:bookmarkStart w:id="89" w:name="_Toc479517038"/>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90" w:name="_Toc475721750"/>
      <w:bookmarkStart w:id="91" w:name="_Toc479517039"/>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w:t>
      </w:r>
      <w:r w:rsidR="00840D31">
        <w:t xml:space="preserve">the </w:t>
      </w:r>
      <w:r w:rsidRPr="0049727F">
        <w:t>complexity</w:t>
      </w:r>
      <w:r w:rsidR="00840D31">
        <w:t xml:space="preserve"> of urban form and design.</w:t>
      </w:r>
      <w:r w:rsidRPr="0049727F">
        <w:t xml:space="preserve"> 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 xml:space="preserve">This chapter unpacks the connections between neighborhood-scale built form </w:t>
      </w:r>
      <w:r w:rsidR="00B6375F">
        <w:t>and measures of its complexity. T</w:t>
      </w:r>
      <w:r w:rsidR="00F96938" w:rsidRPr="0049727F">
        <w:t xml:space="preserve">he typology developed here applies to empirical research of multiple neighborhood types </w:t>
      </w:r>
      <w:r w:rsidR="00F96938" w:rsidRPr="0049727F">
        <w:lastRenderedPageBreak/>
        <w:t>and design standards. Finally, th</w:t>
      </w:r>
      <w:r w:rsidR="00B6375F">
        <w:t>is</w:t>
      </w:r>
      <w:r w:rsidR="00F96938" w:rsidRPr="0049727F">
        <w:t xml:space="preserv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w:t>
      </w:r>
      <w:r w:rsidR="00B6375F">
        <w:t>nd network measures. Finally, this chapter</w:t>
      </w:r>
      <w:r w:rsidR="00F96938" w:rsidRPr="0049727F">
        <w:t xml:space="preserve"> organizes these various measures into a coherent typology.</w:t>
      </w:r>
    </w:p>
    <w:p w:rsidR="007057D3" w:rsidRPr="0049727F" w:rsidRDefault="00F96938" w:rsidP="0077058A">
      <w:pPr>
        <w:pStyle w:val="Heading2"/>
      </w:pPr>
      <w:bookmarkStart w:id="92" w:name="_Toc475721751"/>
      <w:bookmarkStart w:id="93" w:name="_Toc479517040"/>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w:t>
      </w:r>
      <w:r w:rsidRPr="0049727F">
        <w:lastRenderedPageBreak/>
        <w:t xml:space="preserve">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 xml:space="preserve">Jacobs’s notions of complexity and bottom-up urbanism have been embraced by complex systems scholars studying cities – particularly </w:t>
      </w:r>
      <w:r w:rsidR="00B6375F">
        <w:t xml:space="preserve">scholars </w:t>
      </w:r>
      <w:r w:rsidR="00C82291">
        <w:t>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broader debates around urban sustainability and justice, as it is inextricably dependent on the city</w:t>
      </w:r>
      <w:r w:rsidR="00E05270" w:rsidRPr="0049727F">
        <w:t>’</w:t>
      </w:r>
      <w:r w:rsidRPr="0049727F">
        <w:t>s ability to meet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w:t>
      </w:r>
      <w:r w:rsidRPr="0049727F">
        <w:lastRenderedPageBreak/>
        <w:t xml:space="preserve">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w:t>
      </w:r>
      <w:r w:rsidR="00226C9A">
        <w:t xml:space="preserve"> of the complete neighborhoods paradigm</w:t>
      </w:r>
      <w:r w:rsidR="007B6C91">
        <w:t>,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w:t>
      </w:r>
      <w:r w:rsidRPr="0049727F">
        <w:lastRenderedPageBreak/>
        <w:t xml:space="preserve">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space</w:t>
      </w:r>
      <w:r w:rsidR="00226C9A">
        <w:t>s</w:t>
      </w:r>
      <w:r w:rsidR="00763F3D">
        <w:t xml:space="preserv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226C9A">
        <w:t xml:space="preserve"> processes. W</w:t>
      </w:r>
      <w:r w:rsidR="008F7E26">
        <w:t>hile h</w:t>
      </w:r>
      <w:r w:rsidR="007057D3" w:rsidRPr="0049727F">
        <w:t xml:space="preserve">ealthy complex </w:t>
      </w:r>
      <w:r w:rsidR="007057D3" w:rsidRPr="0049727F">
        <w:lastRenderedPageBreak/>
        <w:t>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000ACB"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w:t>
      </w:r>
      <w:r w:rsidR="00226C9A">
        <w:t xml:space="preserve"> to some extent</w:t>
      </w:r>
      <w:r w:rsidRPr="0049727F">
        <w:t xml:space="preserve">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w:t>
      </w:r>
    </w:p>
    <w:p w:rsidR="007057D3" w:rsidRPr="0049727F" w:rsidRDefault="0018010B" w:rsidP="004A4DE6">
      <w:r>
        <w:t xml:space="preserve">Generative design is a popular framework </w:t>
      </w:r>
      <w:r w:rsidR="00FC2C7F">
        <w:t xml:space="preserve">for conceptualizing such systems in action (Marshall </w:t>
      </w:r>
      <w:r w:rsidR="00574153">
        <w:t xml:space="preserve">2004; </w:t>
      </w:r>
      <w:r w:rsidR="00FC2C7F">
        <w:t>2005; Luca 2007; Alexander et al. 2008;</w:t>
      </w:r>
      <w:r w:rsidR="007057D3" w:rsidRPr="0049727F">
        <w:t xml:space="preserve"> </w:t>
      </w:r>
      <w:r w:rsidR="00FC2C7F">
        <w:t xml:space="preserve">Mehaffy 2008; Rakha and Reinhart 2012). </w:t>
      </w:r>
      <w:r w:rsidR="007057D3" w:rsidRPr="0049727F">
        <w:t>Marshall (2012</w:t>
      </w:r>
      <w:r w:rsidR="00FC2C7F">
        <w:t>a</w:t>
      </w:r>
      <w:r w:rsidR="007057D3"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007057D3" w:rsidRPr="0049727F">
        <w:t>. However, development control can then be exercised to nudge what emerges toward the public interest</w:t>
      </w:r>
      <w:r w:rsidR="00C731BD" w:rsidRPr="0049727F">
        <w:t xml:space="preserve"> (</w:t>
      </w:r>
      <w:r w:rsidR="00226C9A">
        <w:t xml:space="preserve">ibid; </w:t>
      </w:r>
      <w:r w:rsidR="00C731BD" w:rsidRPr="0049727F">
        <w:t>cf. Allen 2012)</w:t>
      </w:r>
      <w:r w:rsidR="007057D3"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007057D3"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26C9A">
        <w:t>explicitly</w:t>
      </w:r>
      <w:r w:rsidR="002D7459">
        <w:t xml:space="preserve">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 xml:space="preserve">he </w:t>
      </w:r>
      <w:r w:rsidR="007C1593" w:rsidRPr="0049727F">
        <w:lastRenderedPageBreak/>
        <w:t>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4" w:name="_Toc475721752"/>
      <w:bookmarkStart w:id="95" w:name="_Toc479517041"/>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77058A">
      <w:pPr>
        <w:pStyle w:val="Heading3"/>
      </w:pPr>
      <w:bookmarkStart w:id="96" w:name="_Toc475721753"/>
      <w:bookmarkStart w:id="97" w:name="_Toc479517042"/>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8D4EEE"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w:t>
      </w:r>
      <w:r w:rsidR="008D4EEE">
        <w:t>Category I</w:t>
      </w:r>
      <w:r w:rsidR="007057D3" w:rsidRPr="0049727F">
        <w:t xml:space="preserve"> is positively correlated with disorder and includes algorithmic complexity and most measures of entropy. </w:t>
      </w:r>
      <w:r w:rsidR="008D4EEE">
        <w:t>Here,</w:t>
      </w:r>
      <w:r w:rsidR="007057D3" w:rsidRPr="0049727F">
        <w:t xml:space="preserve"> complexity is hig</w:t>
      </w:r>
      <w:r w:rsidR="009F7ED0">
        <w:t>hest when objects are scrambled-</w:t>
      </w:r>
      <w:r w:rsidR="007057D3" w:rsidRPr="0049727F">
        <w:t xml:space="preserve">up with the greatest variety and diversity. </w:t>
      </w:r>
      <w:r w:rsidR="008D4EEE">
        <w:t>Category II</w:t>
      </w:r>
      <w:r w:rsidR="007057D3" w:rsidRPr="0049727F">
        <w:t xml:space="preserve"> is a convex function of disorder, peaking at some midpoint between order and disorder. This balances between variety and structure and conforms to traditional definiti</w:t>
      </w:r>
      <w:r w:rsidR="008D4EEE">
        <w:t xml:space="preserve">ons of complex adaptive systems (e.g., </w:t>
      </w:r>
      <w:r w:rsidR="008D4EEE" w:rsidRPr="0049727F">
        <w:t>Gershenson and Fernandez 2012)</w:t>
      </w:r>
      <w:r w:rsidR="008D4EEE">
        <w:t>. Category III</w:t>
      </w:r>
      <w:r w:rsidR="007057D3" w:rsidRPr="0049727F">
        <w:t xml:space="preserve">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
    <w:p w:rsidR="007057D3"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2C71CA" w:rsidRDefault="002C71CA" w:rsidP="002C71CA">
      <w:pPr>
        <w:pStyle w:val="Figure"/>
      </w:pPr>
      <w:r>
        <w:lastRenderedPageBreak/>
        <w:drawing>
          <wp:inline distT="0" distB="0" distL="0" distR="0" wp14:anchorId="7F06E2F8" wp14:editId="463E2D5E">
            <wp:extent cx="5222878" cy="2000250"/>
            <wp:effectExtent l="0" t="0" r="0"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38257" cy="2006140"/>
                    </a:xfrm>
                    <a:prstGeom prst="rect">
                      <a:avLst/>
                    </a:prstGeom>
                    <a:noFill/>
                    <a:ln>
                      <a:noFill/>
                    </a:ln>
                  </pic:spPr>
                </pic:pic>
              </a:graphicData>
            </a:graphic>
          </wp:inline>
        </w:drawing>
      </w:r>
    </w:p>
    <w:p w:rsidR="002C71CA" w:rsidRPr="0049727F" w:rsidRDefault="002C71CA" w:rsidP="002C71CA">
      <w:pPr>
        <w:pStyle w:val="Caption"/>
      </w:pPr>
      <w:bookmarkStart w:id="98" w:name="_Toc479517107"/>
      <w:r>
        <w:t xml:space="preserve">Figure </w:t>
      </w:r>
      <w:fldSimple w:instr=" STYLEREF 1 \s ">
        <w:r w:rsidR="00690434">
          <w:rPr>
            <w:noProof/>
          </w:rPr>
          <w:t>4</w:t>
        </w:r>
      </w:fldSimple>
      <w:r>
        <w:t>.</w:t>
      </w:r>
      <w:fldSimple w:instr=" SEQ Figure \* ARABIC \s 1 ">
        <w:r w:rsidR="00690434">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w:t>
      </w:r>
      <w:r w:rsidR="008D4EEE">
        <w:t>an open question</w:t>
      </w:r>
      <w:r w:rsidR="007057D3" w:rsidRPr="0049727F">
        <w:t xml:space="preserv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w:t>
      </w:r>
      <w:r w:rsidR="008D4EEE">
        <w:t xml:space="preserve">machine learning algorithms, </w:t>
      </w:r>
      <w:r w:rsidR="007057D3" w:rsidRPr="0049727F">
        <w:t xml:space="preserve">cellular automata, or agent-based models to describe the processes occurring in the system. Forrester (1969) was an early pioneer of applying systems dynamics to cities, studying their stocks and flows. </w:t>
      </w:r>
      <w:r w:rsidR="008D4EEE">
        <w:t>His</w:t>
      </w:r>
      <w:r w:rsidR="007057D3" w:rsidRPr="0049727F">
        <w:t xml:space="preserve"> use of differential equations and stock/flow modeling has been extended to cycles of urbanization and </w:t>
      </w:r>
      <w:r w:rsidR="008D4EEE">
        <w:t>suburbanization (Orishimo 1987)</w:t>
      </w:r>
      <w:r w:rsidR="007057D3" w:rsidRPr="0049727F">
        <w:t xml:space="preserve"> and to the dynamics of parking (Cao and Menendez 2015).</w:t>
      </w:r>
      <w:r w:rsidR="00B963A8" w:rsidRPr="0049727F">
        <w:t xml:space="preserve"> Such </w:t>
      </w:r>
      <w:r w:rsidR="008D4EEE">
        <w:t xml:space="preserve">dynamic </w:t>
      </w:r>
      <w:r w:rsidR="00B963A8" w:rsidRPr="0049727F">
        <w:t>measures are less useful for the characterization and analysis of urban form.</w:t>
      </w:r>
    </w:p>
    <w:p w:rsidR="007057D3" w:rsidRPr="0049727F" w:rsidRDefault="007057D3" w:rsidP="004A4DE6">
      <w:r w:rsidRPr="0049727F">
        <w:lastRenderedPageBreak/>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 xml:space="preserve">patterns that result </w:t>
      </w:r>
      <w:r w:rsidR="008D4EEE">
        <w:t>constitute</w:t>
      </w:r>
      <w:r w:rsidRPr="0049727F">
        <w:t xml:space="preserv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008D4EEE">
        <w:t xml:space="preserve">its spatial patterns, </w:t>
      </w:r>
      <w:r w:rsidRPr="0049727F">
        <w:t>structure</w:t>
      </w:r>
      <w:r w:rsidR="008D4EEE">
        <w:t xml:space="preserve">, </w:t>
      </w:r>
      <w:r w:rsidRPr="0049727F">
        <w:t>connectedne</w:t>
      </w:r>
      <w:r w:rsidR="00B963A8" w:rsidRPr="0049727F">
        <w:t>ss</w:t>
      </w:r>
      <w:r w:rsidR="008D4EEE">
        <w:t>,</w:t>
      </w:r>
      <w:r w:rsidR="00B963A8" w:rsidRPr="0049727F">
        <w:t xml:space="preserve">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9" w:name="_Toc475721754"/>
      <w:bookmarkStart w:id="100" w:name="_Toc479517043"/>
      <w:r w:rsidRPr="0049727F">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xml:space="preserve">, have not been found to be particularly effective in the ecology literature (Parrott 2010). Information theory, however, provides some measures of complexity that may be applied to urban design at the neighborhood </w:t>
      </w:r>
      <w:r w:rsidR="007057D3" w:rsidRPr="0049727F">
        <w:lastRenderedPageBreak/>
        <w:t>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w:t>
      </w:r>
      <w:r w:rsidR="008D4EEE">
        <w:t xml:space="preserve"> in the series. In other words, </w:t>
      </w:r>
      <w:r w:rsidRPr="0049727F">
        <w:t xml:space="preserve">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1" w:name="_Toc475721755"/>
      <w:bookmarkStart w:id="102" w:name="_Toc479517044"/>
      <w:r w:rsidRPr="0049727F">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prospect-refuge theory (</w:t>
      </w:r>
      <w:r w:rsidR="00427D11">
        <w:t xml:space="preserve">e.g., </w:t>
      </w:r>
      <w:r w:rsidR="00111D6A">
        <w:t xml:space="preserve">Tveit et al. 2006; Ode et al. 2010; Sang et al. 2015; Dosen and Ostwald 2016). </w:t>
      </w:r>
      <w:r w:rsidR="007057D3" w:rsidRPr="0049727F">
        <w:t xml:space="preserve">Clifton et al. (2008) discuss qualities of the urban form and human perceptions at multiple scales. For neighborhood and street scale urban design, perceptions of human </w:t>
      </w:r>
      <w:r w:rsidR="007057D3" w:rsidRPr="0049727F">
        <w:lastRenderedPageBreak/>
        <w:t xml:space="preserve">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implying a </w:t>
      </w:r>
      <w:r w:rsidR="00124D00">
        <w:t>category</w:t>
      </w:r>
      <w:r w:rsidR="00124D00" w:rsidRPr="0049727F">
        <w:t xml:space="preserve"> </w:t>
      </w:r>
      <w:r w:rsidR="00D9624F">
        <w:t>II</w:t>
      </w:r>
      <w:r w:rsidR="007057D3" w:rsidRPr="0049727F">
        <w:t xml:space="preserve"> convex measure of complexity</w:t>
      </w:r>
      <w:r w:rsidR="00427D11">
        <w:t xml:space="preserve"> </w:t>
      </w:r>
      <w:r w:rsidR="00427D11" w:rsidRPr="0049727F">
        <w:t>(Elsheshtawy 1997</w:t>
      </w:r>
      <w:r w:rsidR="00427D11">
        <w:t xml:space="preserve">; </w:t>
      </w:r>
      <w:r w:rsidR="00427D11" w:rsidRPr="00A223B7">
        <w:t>Gunawardena</w:t>
      </w:r>
      <w:r w:rsidR="00427D11">
        <w:t xml:space="preserve"> et al. 2015</w:t>
      </w:r>
      <w:r w:rsidR="00427D11" w:rsidRPr="0049727F">
        <w:t>)</w:t>
      </w:r>
      <w:r w:rsidR="007057D3" w:rsidRPr="0049727F">
        <w:t>.</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w:t>
      </w:r>
      <w:r w:rsidR="00427D11">
        <w:t>develop</w:t>
      </w:r>
      <w:r w:rsidRPr="0049727F">
        <w:t xml:space="preserv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w:t>
      </w:r>
      <w:r>
        <w:lastRenderedPageBreak/>
        <w:t xml:space="preserve">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w:t>
      </w:r>
      <w:r w:rsidR="00427D11">
        <w:t>,</w:t>
      </w:r>
      <w:r w:rsidR="007057D3" w:rsidRPr="0049727F">
        <w:t xml:space="preserve">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w:t>
      </w:r>
      <w:r w:rsidR="00427D11">
        <w:t>serves as</w:t>
      </w:r>
      <w:r w:rsidRPr="0049727F">
        <w:t xml:space="preserve"> a key component of livability because it creates rich, enjoyable</w:t>
      </w:r>
      <w:r w:rsidR="00C10876">
        <w:t>, safe environments for humans.</w:t>
      </w:r>
    </w:p>
    <w:p w:rsidR="007057D3" w:rsidRPr="0049727F" w:rsidRDefault="007057D3" w:rsidP="0077058A">
      <w:pPr>
        <w:pStyle w:val="Heading3"/>
      </w:pPr>
      <w:bookmarkStart w:id="103" w:name="_Toc475721756"/>
      <w:bookmarkStart w:id="104" w:name="_Toc479517045"/>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lastRenderedPageBreak/>
        <w:t xml:space="preserve">Diversity, however, is the most common spatial measure of complexity in the urban design and planning literature. Diversity is important for several reasons. Social diversity </w:t>
      </w:r>
      <w:r w:rsidR="002801DB">
        <w:t>may</w:t>
      </w:r>
      <w:r w:rsidRPr="0049727F">
        <w:t xml:space="preserve">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w:t>
      </w:r>
      <w:r w:rsidR="002801DB">
        <w:t>argues</w:t>
      </w:r>
      <w:r w:rsidRPr="0049727F">
        <w:t xml:space="preserve">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2801DB">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w:t>
      </w:r>
      <w:r w:rsidR="002801DB">
        <w:t>It</w:t>
      </w:r>
      <w:r w:rsidRPr="0049727F">
        <w:t xml:space="preserve">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w:t>
      </w:r>
      <w:r w:rsidR="002801DB">
        <w:t>when</w:t>
      </w:r>
      <w:r w:rsidRPr="0049727F">
        <w:t xml:space="preserve"> consider</w:t>
      </w:r>
      <w:r w:rsidR="002801DB">
        <w:t>ing</w:t>
      </w:r>
      <w:r w:rsidRPr="0049727F">
        <w:t xml:space="preserve">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w:t>
      </w:r>
      <w:r w:rsidRPr="0049727F">
        <w:lastRenderedPageBreak/>
        <w:t xml:space="preserve">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w:t>
      </w:r>
      <w:r w:rsidR="002801DB">
        <w:t>On the other hand,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2801DB"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p>
    <w:p w:rsidR="007057D3" w:rsidRPr="0049727F" w:rsidRDefault="007057D3" w:rsidP="0077058A">
      <w:pPr>
        <w:pStyle w:val="Heading3"/>
      </w:pPr>
      <w:bookmarkStart w:id="105" w:name="_Toc475721757"/>
      <w:bookmarkStart w:id="106" w:name="_Toc479517046"/>
      <w:r w:rsidRPr="0049727F">
        <w:t xml:space="preserve">Structural Measures of Urban </w:t>
      </w:r>
      <w:r w:rsidR="00241558" w:rsidRPr="0049727F">
        <w:t>Form</w:t>
      </w:r>
      <w:r w:rsidR="00423FEE" w:rsidRPr="0049727F">
        <w:t>: Fractal</w:t>
      </w:r>
      <w:bookmarkEnd w:id="105"/>
      <w:bookmarkEnd w:id="106"/>
    </w:p>
    <w:p w:rsidR="007057D3" w:rsidRPr="0049727F" w:rsidRDefault="002801DB" w:rsidP="004A4DE6">
      <w:r w:rsidRPr="0049727F">
        <w:t xml:space="preserve">Related to diversity, questions of scale and topological </w:t>
      </w:r>
      <w:r w:rsidRPr="0049727F">
        <w:rPr>
          <w:i/>
        </w:rPr>
        <w:t>structure</w:t>
      </w:r>
      <w:r w:rsidRPr="0049727F">
        <w:t xml:space="preserve"> are addr</w:t>
      </w:r>
      <w:r>
        <w:t xml:space="preserve">essed in this subsection. </w:t>
      </w:r>
      <w:r w:rsidR="007057D3" w:rsidRPr="0049727F">
        <w:t xml:space="preserve">Measures of structure assess the internal physical configuration of a system. They have been applied to cities and are perhaps the most useful measures of the complexity outcomes of urban design because they characterize that which is most dependent </w:t>
      </w:r>
      <w:r>
        <w:t>up</w:t>
      </w:r>
      <w:r w:rsidR="007057D3" w:rsidRPr="0049727F">
        <w:t>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 xml:space="preserve">As discussed in chapter 2, </w:t>
      </w:r>
      <w:r w:rsidRPr="0049727F">
        <w:t>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w:t>
      </w:r>
      <w:r w:rsidR="00FA2F36" w:rsidRPr="0049727F">
        <w:lastRenderedPageBreak/>
        <w:t xml:space="preserve">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w:t>
      </w:r>
      <w:r w:rsidR="002801DB">
        <w:t>are</w:t>
      </w:r>
      <w:r w:rsidRPr="0049727F">
        <w:t xml:space="preserve"> fractal.</w:t>
      </w:r>
    </w:p>
    <w:p w:rsidR="007057D3" w:rsidRDefault="007057D3" w:rsidP="004A4DE6">
      <w:r w:rsidRPr="0049727F">
        <w:t xml:space="preserve">Fractal structures tend to be distributed according to a power law. As mentioned earlier, in a power law distribution, there are few large </w:t>
      </w:r>
      <w:r w:rsidR="00F27B0F">
        <w:t>items, a medium number of medium-</w:t>
      </w:r>
      <w:r w:rsidRPr="0049727F">
        <w:t xml:space="preserve">sized </w:t>
      </w:r>
      <w:r w:rsidR="00F27B0F">
        <w:t>items</w:t>
      </w:r>
      <w:r w:rsidRPr="0049727F">
        <w:t xml:space="preserve">, and many small </w:t>
      </w:r>
      <w:r w:rsidR="00F27B0F">
        <w:t>items</w:t>
      </w:r>
      <w:r w:rsidRPr="0049727F">
        <w:t xml:space="preserve">. Consider the earlier example of an urban street network. At the largest scale, the city has a few major arterial roads and boulevards that serve as the key arteries for system-wide traffic circulation. But if </w:t>
      </w:r>
      <w:r w:rsidR="00F27B0F">
        <w:t>we</w:t>
      </w:r>
      <w:r w:rsidRPr="0049727F">
        <w:t xml:space="preserve"> zoom into this picture, a larger number of mid-sized collector roads appear, branching off from these few large arteries. As </w:t>
      </w:r>
      <w:r w:rsidR="00F27B0F">
        <w:t>we</w:t>
      </w:r>
      <w:r w:rsidRPr="0049727F">
        <w:t xml:space="preserve"> zoom in further to a fine scale, a denser mesh of local streets appears, branching off from these collector roads. Similar fractal analyses have been applied to the distribution and scale of other urban structures such as buildings </w:t>
      </w:r>
      <w:r w:rsidR="00000ACB">
        <w:t>as well as</w:t>
      </w:r>
      <w:r w:rsidRPr="0049727F">
        <w:t xml:space="preserve"> land uses.</w:t>
      </w:r>
      <w:r w:rsidR="002801DB">
        <w:t xml:space="preserve"> </w:t>
      </w:r>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w:t>
      </w:r>
      <w:r w:rsidR="002801DB">
        <w:t>represents</w:t>
      </w:r>
      <w:r w:rsidRPr="0049727F">
        <w:t xml:space="preserve">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1A3900">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w:t>
      </w:r>
      <w:r w:rsidR="00CF7E51">
        <w:lastRenderedPageBreak/>
        <w:t xml:space="preserve">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7" w:name="_Toc475721758"/>
      <w:bookmarkStart w:id="108" w:name="_Toc479517047"/>
      <w:r w:rsidRPr="0049727F">
        <w:t>Structural Measures of Urban Form: Network</w:t>
      </w:r>
      <w:bookmarkEnd w:id="107"/>
      <w:bookmarkEnd w:id="108"/>
    </w:p>
    <w:p w:rsidR="003745B3" w:rsidRPr="0049727F" w:rsidRDefault="007057D3" w:rsidP="004A4DE6">
      <w:r w:rsidRPr="0049727F">
        <w:t>Beyond fractals</w:t>
      </w:r>
      <w:r w:rsidR="00FA2F36" w:rsidRPr="0049727F">
        <w:t xml:space="preserve">, </w:t>
      </w:r>
      <w:r w:rsidR="001A3900" w:rsidRPr="0049727F">
        <w:t>network science</w:t>
      </w:r>
      <w:r w:rsidR="001A3900">
        <w:t xml:space="preserve"> provides </w:t>
      </w:r>
      <w:r w:rsidR="00386C04">
        <w:t>a</w:t>
      </w:r>
      <w:r w:rsidR="00FA2F36" w:rsidRPr="0049727F">
        <w:t xml:space="preserve"> second crucial lens wi</w:t>
      </w:r>
      <w:r w:rsidR="001A3900">
        <w:t>th which to examine structure</w:t>
      </w:r>
      <w:r w:rsidRPr="0049727F">
        <w:t>.</w:t>
      </w:r>
      <w:r w:rsidR="00873549">
        <w:t xml:space="preserve">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w:t>
      </w:r>
      <w:r w:rsidR="001A3900">
        <w:t>It</w:t>
      </w:r>
      <w:r w:rsidRPr="0049727F">
        <w:t xml:space="preserve">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w:t>
      </w:r>
      <w:r w:rsidR="001A3900">
        <w:t>dead-ends</w:t>
      </w:r>
      <w:r w:rsidR="00700620" w:rsidRPr="0049727F">
        <w:t xml:space="preserve">).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w:t>
      </w:r>
      <w:r w:rsidR="00700620" w:rsidRPr="0049727F">
        <w:lastRenderedPageBreak/>
        <w:t>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are average. Similarly</w:t>
      </w:r>
      <w:r w:rsidR="00F80F19">
        <w:t>,</w:t>
      </w:r>
      <w:r w:rsidR="00A3131F" w:rsidRPr="0049727F">
        <w:t xml:space="preserve"> but more concretely, the </w:t>
      </w:r>
      <w:r w:rsidR="00A3131F" w:rsidRPr="0049727F">
        <w:rPr>
          <w:i/>
        </w:rPr>
        <w:t xml:space="preserve">average streets per </w:t>
      </w:r>
      <w:r w:rsidR="001A3900">
        <w:rPr>
          <w:i/>
        </w:rPr>
        <w:t>node</w:t>
      </w:r>
      <w:r w:rsidR="00A3131F" w:rsidRPr="0049727F">
        <w:t xml:space="preserve"> measures the mean number of streets (i.e., edges in the undirected representation of the graph) that emanate from each </w:t>
      </w:r>
      <w:r w:rsidR="001A3900">
        <w:t xml:space="preserve">node (i.e., </w:t>
      </w:r>
      <w:r w:rsidR="00A3131F" w:rsidRPr="0049727F">
        <w:t>intersection</w:t>
      </w:r>
      <w:r w:rsidR="001A3900">
        <w:t>s and dead-ends)</w:t>
      </w:r>
      <w:r w:rsidR="00A3131F" w:rsidRPr="0049727F">
        <w:t>.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1A3900">
        <w:t>node</w:t>
      </w:r>
      <w:r w:rsidR="00A3131F" w:rsidRPr="0049727F">
        <w:t xml:space="preserve"> characterizes the type, prevalence, and spatial distribution of intersection connectedness</w:t>
      </w:r>
      <w:r w:rsidR="001A3900">
        <w:t xml:space="preserve"> and dead-ends</w:t>
      </w:r>
      <w:r w:rsidR="00A3131F" w:rsidRPr="0049727F">
        <w:t xml:space="preserve">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w:t>
      </w:r>
      <w:r w:rsidR="00553D08">
        <w:t xml:space="preserve"> (</w:t>
      </w:r>
      <w:r w:rsidR="00BE3D7A">
        <w:t>Urban and Keitt 2001</w:t>
      </w:r>
      <w:r w:rsidR="00553D08">
        <w:t>)</w:t>
      </w:r>
      <w:r w:rsidRPr="0049727F">
        <w: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00553D08">
        <w:t xml:space="preserve"> (</w:t>
      </w:r>
      <w:r w:rsidR="00BE3D7A">
        <w:t>Hage and Harary 1995</w:t>
      </w:r>
      <w:r w:rsidR="00553D08">
        <w:t>)</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w:t>
      </w:r>
      <w:r w:rsidR="00BE3D7A">
        <w:t xml:space="preserve">Urban and Keitt 2001; </w:t>
      </w:r>
      <w:r w:rsidR="00245A2E">
        <w:t>cf. Dill [2004] for a discussion of street connectivity in a less formal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w:t>
      </w:r>
      <w:r w:rsidR="001A3900">
        <w:t xml:space="preserve">a </w:t>
      </w:r>
      <w:r w:rsidRPr="0049727F">
        <w:t>connectivity</w:t>
      </w:r>
      <w:r w:rsidR="001A3900">
        <w:t xml:space="preserve"> value</w:t>
      </w:r>
      <w:r w:rsidRPr="0049727F">
        <w:t xml:space="preserve"> of </w:t>
      </w:r>
      <w:r w:rsidR="00F80F19">
        <w:t>1</w:t>
      </w:r>
      <w:r w:rsidRPr="0049727F">
        <w:t xml:space="preserve">, because the presence of a single </w:t>
      </w:r>
      <w:r w:rsidR="001A3900">
        <w:t>dead-end</w:t>
      </w:r>
      <w:r w:rsidRPr="0049727F">
        <w:t xml:space="preserve"> indicates that the </w:t>
      </w:r>
      <w:r w:rsidRPr="0049727F">
        <w:lastRenderedPageBreak/>
        <w:t xml:space="preserve">removal of just one node or edge will disconnect the network. </w:t>
      </w:r>
      <w:r w:rsidR="00F80F19">
        <w:t>Instead</w:t>
      </w:r>
      <w:r w:rsidRPr="0049727F">
        <w:t xml:space="preserve">,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t>
      </w:r>
      <w:r w:rsidR="00E23B05" w:rsidRPr="0049727F">
        <w:lastRenderedPageBreak/>
        <w:t xml:space="preserve">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057D3"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722E4E" w:rsidRPr="0049727F">
        <w:t xml:space="preserve"> </w:t>
      </w:r>
      <w:r w:rsidR="00D0251D" w:rsidRPr="0049727F">
        <w:rPr>
          <w:i/>
        </w:rPr>
        <w:t>PageRank</w:t>
      </w:r>
      <w:r w:rsidR="00722E4E" w:rsidRPr="0049727F">
        <w:t xml:space="preserve"> </w:t>
      </w:r>
      <w:r w:rsidR="00F80F19">
        <w:t xml:space="preserve">– </w:t>
      </w:r>
      <w:r w:rsidR="00722E4E" w:rsidRPr="0049727F">
        <w:t>the algorith</w:t>
      </w:r>
      <w:r w:rsidR="00F80F19">
        <w:t xml:space="preserve">m Google uses to rank web pages – </w:t>
      </w:r>
      <w:r w:rsidR="00722E4E" w:rsidRPr="0049727F">
        <w:t xml:space="preserve">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r w:rsidR="009314A9">
        <w:t xml:space="preserve"> </w:t>
      </w:r>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loseness</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w:t>
      </w:r>
      <w:r w:rsidRPr="0049727F">
        <w:lastRenderedPageBreak/>
        <w:t xml:space="preserve">focuses almost entirely on </w:t>
      </w:r>
      <w:r w:rsidR="00265402" w:rsidRPr="0049727F">
        <w:t>primal graphs because they retain all the geographic, spatial, metric information essential to urban form and design that space syntax disregard</w:t>
      </w:r>
      <w:r w:rsidR="009314A9">
        <w:t>s</w:t>
      </w:r>
      <w:r w:rsidR="00265402" w:rsidRPr="0049727F">
        <w:t xml:space="preserve"> in its dual graphs</w:t>
      </w:r>
      <w:r w:rsidR="009314A9">
        <w:t xml:space="preserve"> (Ratti 2004; </w:t>
      </w:r>
      <w:r w:rsidR="009314A9" w:rsidRPr="00352693">
        <w:t>Ravulaparthy</w:t>
      </w:r>
      <w:r w:rsidR="009314A9">
        <w:t xml:space="preserve"> and </w:t>
      </w:r>
      <w:r w:rsidR="009314A9" w:rsidRPr="00293CEC">
        <w:t>Goulias</w:t>
      </w:r>
      <w:r w:rsidR="009314A9">
        <w:t xml:space="preserve"> 2014)</w:t>
      </w:r>
      <w:r w:rsidR="00265402" w:rsidRPr="0049727F">
        <w:t>.</w:t>
      </w:r>
    </w:p>
    <w:p w:rsidR="007057D3" w:rsidRPr="0049727F" w:rsidRDefault="007057D3" w:rsidP="0077058A">
      <w:pPr>
        <w:pStyle w:val="Heading2"/>
      </w:pPr>
      <w:bookmarkStart w:id="109" w:name="_Toc475721759"/>
      <w:bookmarkStart w:id="110" w:name="_Toc479517048"/>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 xml:space="preserve">measures seem </w:t>
      </w:r>
      <w:r w:rsidRPr="0049727F">
        <w:t xml:space="preserve">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640" w:type="dxa"/>
        <w:tblInd w:w="108" w:type="dxa"/>
        <w:tblLook w:val="04A0" w:firstRow="1" w:lastRow="0" w:firstColumn="1" w:lastColumn="0" w:noHBand="0" w:noVBand="1"/>
      </w:tblPr>
      <w:tblGrid>
        <w:gridCol w:w="1989"/>
        <w:gridCol w:w="2578"/>
        <w:gridCol w:w="4073"/>
      </w:tblGrid>
      <w:tr w:rsidR="00B758C9" w:rsidRPr="0049727F" w:rsidTr="004E679E">
        <w:tc>
          <w:tcPr>
            <w:tcW w:w="1989"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lastRenderedPageBreak/>
              <w:t>Network</w:t>
            </w:r>
          </w:p>
        </w:tc>
        <w:tc>
          <w:tcPr>
            <w:tcW w:w="2578" w:type="dxa"/>
          </w:tcPr>
          <w:p w:rsidR="00B758C9" w:rsidRPr="0049727F" w:rsidRDefault="00B758C9" w:rsidP="004A4DE6">
            <w:pPr>
              <w:pStyle w:val="Tablebody"/>
            </w:pPr>
            <w:r w:rsidRPr="0049727F">
              <w:lastRenderedPageBreak/>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 xml:space="preserve">A function of land use entropy, amenity </w:t>
            </w:r>
            <w:r w:rsidRPr="0049727F">
              <w:lastRenderedPageBreak/>
              <w:t>distribution, and network structure</w:t>
            </w:r>
          </w:p>
        </w:tc>
      </w:tr>
      <w:tr w:rsidR="00F75568" w:rsidRPr="0049727F" w:rsidTr="004E679E">
        <w:tc>
          <w:tcPr>
            <w:tcW w:w="1989" w:type="dxa"/>
          </w:tcPr>
          <w:p w:rsidR="00F75568" w:rsidRPr="0049727F" w:rsidRDefault="00F75568" w:rsidP="004A4DE6">
            <w:pPr>
              <w:pStyle w:val="Tablebody"/>
            </w:pPr>
            <w:r w:rsidRPr="0049727F">
              <w:lastRenderedPageBreak/>
              <w:t>Network</w:t>
            </w:r>
          </w:p>
        </w:tc>
        <w:tc>
          <w:tcPr>
            <w:tcW w:w="2578" w:type="dxa"/>
          </w:tcPr>
          <w:p w:rsidR="00F75568" w:rsidRPr="0049727F" w:rsidRDefault="00F75568" w:rsidP="004A4DE6">
            <w:pPr>
              <w:pStyle w:val="Tablebody"/>
            </w:pPr>
            <w:r w:rsidRPr="0049727F">
              <w:t xml:space="preserve">Average streets per </w:t>
            </w:r>
            <w:r w:rsidR="001A3900">
              <w:t>node</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Proportion of streets per </w:t>
            </w:r>
            <w:r w:rsidR="009314A9">
              <w:t>node</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E679E">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E679E">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9517136"/>
      <w:r w:rsidRPr="0049727F">
        <w:t xml:space="preserve">Table </w:t>
      </w:r>
      <w:fldSimple w:instr=" STYLEREF 1 \s ">
        <w:r w:rsidR="00690434">
          <w:rPr>
            <w:noProof/>
          </w:rPr>
          <w:t>4</w:t>
        </w:r>
      </w:fldSimple>
      <w:r w:rsidR="00981C16">
        <w:t>.</w:t>
      </w:r>
      <w:fldSimple w:instr=" SEQ Table \* ARABIC \s 1 ">
        <w:r w:rsidR="00690434">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7058A">
      <w:pPr>
        <w:pStyle w:val="Heading2"/>
      </w:pPr>
      <w:bookmarkStart w:id="112" w:name="_Toc475721760"/>
      <w:bookmarkStart w:id="113" w:name="_Toc479517049"/>
      <w:r w:rsidRPr="0049727F">
        <w:lastRenderedPageBreak/>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w:t>
      </w:r>
      <w:r w:rsidR="009314A9">
        <w:t>.</w:t>
      </w:r>
      <w:r w:rsidR="003F5692" w:rsidRPr="0049727F">
        <w:t xml:space="preserve"> </w:t>
      </w:r>
      <w:r w:rsidR="009314A9">
        <w:t>T</w:t>
      </w:r>
      <w:r w:rsidRPr="0049727F">
        <w:t>hese features are both products o</w:t>
      </w:r>
      <w:r w:rsidR="009314A9">
        <w:t xml:space="preserve">f urban design and constraints </w:t>
      </w:r>
      <w:r w:rsidRPr="0049727F">
        <w:t>o</w:t>
      </w:r>
      <w:r w:rsidR="009314A9">
        <w:t>n</w:t>
      </w:r>
      <w:r w:rsidRPr="0049727F">
        <w:t xml:space="preserve"> urban design.</w:t>
      </w:r>
      <w:r w:rsidR="003F5692" w:rsidRPr="0049727F">
        <w:t xml:space="preserve"> </w:t>
      </w:r>
      <w:r w:rsidRPr="0049727F">
        <w:t>More complex urban environments</w:t>
      </w:r>
      <w:r w:rsidR="009314A9">
        <w:t xml:space="preserve"> are more resilient, robust, and</w:t>
      </w:r>
      <w:r w:rsidRPr="0049727F">
        <w:t xml:space="preserve">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w:t>
      </w:r>
      <w:r w:rsidR="009314A9">
        <w:t>n</w:t>
      </w:r>
      <w:r w:rsidRPr="0049727F">
        <w:t xml:space="preserve">ew </w:t>
      </w:r>
      <w:r w:rsidR="009314A9">
        <w:t>u</w:t>
      </w:r>
      <w:r w:rsidRPr="0049727F">
        <w:t xml:space="preserve">rbanism and </w:t>
      </w:r>
      <w:r w:rsidR="009314A9">
        <w:t>s</w:t>
      </w:r>
      <w:r w:rsidRPr="0049727F">
        <w:t xml:space="preserve">mart </w:t>
      </w:r>
      <w:r w:rsidR="009314A9">
        <w:t>g</w:t>
      </w:r>
      <w:r w:rsidRPr="0049727F">
        <w:t>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lastRenderedPageBreak/>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w:t>
      </w:r>
      <w:r w:rsidR="009314A9">
        <w:t>various</w:t>
      </w:r>
      <w:r w:rsidRPr="0049727F">
        <w:t xml:space="preserve">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w:t>
      </w:r>
      <w:r w:rsidR="009314A9">
        <w:t>node</w:t>
      </w:r>
      <w:r w:rsidR="00444F53" w:rsidRPr="0049727F">
        <w:t xml:space="preserve">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 xml:space="preserve">the toolkit </w:t>
      </w:r>
      <w:r w:rsidR="0000051D">
        <w:t>presented</w:t>
      </w:r>
      <w:r w:rsidR="00B77CCA" w:rsidRPr="0049727F">
        <w:t xml:space="preserve"> in chapter 5.</w:t>
      </w:r>
      <w:r w:rsidR="005A07A3" w:rsidRPr="0049727F">
        <w:br w:type="page"/>
      </w:r>
    </w:p>
    <w:p w:rsidR="00950CF5" w:rsidRPr="0049727F" w:rsidRDefault="00950CF5" w:rsidP="004A4DE6"/>
    <w:p w:rsidR="00DA3A42" w:rsidRPr="002B01B4" w:rsidRDefault="005A07A3" w:rsidP="00000ACB">
      <w:pPr>
        <w:pStyle w:val="Heading1"/>
      </w:pPr>
      <w:bookmarkStart w:id="114" w:name="_Toc475721761"/>
      <w:bookmarkStart w:id="115" w:name="_Toc479517050"/>
      <w:r w:rsidRPr="002B01B4">
        <w:t>Acquiring, Analyzing, and Visualizing Street Networ</w:t>
      </w:r>
      <w:r w:rsidR="00B439D2" w:rsidRPr="002B01B4">
        <w:t>ks</w:t>
      </w:r>
      <w:bookmarkEnd w:id="114"/>
      <w:bookmarkEnd w:id="115"/>
    </w:p>
    <w:p w:rsidR="005A07A3" w:rsidRPr="0049727F" w:rsidRDefault="005A07A3" w:rsidP="004A4DE6">
      <w:r w:rsidRPr="0049727F">
        <w:br w:type="page"/>
      </w:r>
    </w:p>
    <w:p w:rsidR="005A07A3" w:rsidRPr="0049727F" w:rsidRDefault="00093C73" w:rsidP="0077058A">
      <w:pPr>
        <w:pStyle w:val="Heading2"/>
      </w:pPr>
      <w:bookmarkStart w:id="116" w:name="_Toc475721762"/>
      <w:bookmarkStart w:id="117" w:name="_Toc479517051"/>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w:t>
      </w:r>
      <w:r w:rsidR="008D5C43">
        <w:t>o</w:t>
      </w:r>
      <w:r w:rsidRPr="0047645D">
        <w:t>n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8" w:name="_Toc475721763"/>
      <w:bookmarkStart w:id="119" w:name="_Toc479517052"/>
      <w:r w:rsidRPr="0049727F">
        <w:t>Introduction</w:t>
      </w:r>
      <w:bookmarkEnd w:id="118"/>
      <w:bookmarkEnd w:id="119"/>
    </w:p>
    <w:p w:rsidR="008F7E26" w:rsidRDefault="00554F58" w:rsidP="004A4DE6">
      <w:r>
        <w:t xml:space="preserve">As discussed in chapters 3 and 4, we can study the structure and interactions of complex systems through </w:t>
      </w:r>
      <w:r w:rsidR="008D5C43">
        <w:t xml:space="preserve">their </w:t>
      </w:r>
      <w:r>
        <w:t xml:space="preserve">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w:t>
      </w:r>
      <w:r w:rsidR="008D5C43">
        <w:t>might</w:t>
      </w:r>
      <w:r w:rsidR="00444A2E">
        <w:t xml:space="preserve"> this mean for modeling complex systems like cities</w:t>
      </w:r>
      <w:r w:rsidR="00F80F19">
        <w:t>,</w:t>
      </w:r>
      <w:r w:rsidR="00444A2E">
        <w:t xml:space="preserve">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burden</w:t>
      </w:r>
      <w:r w:rsidR="008D5C43">
        <w:t xml:space="preserve">ed </w:t>
      </w:r>
      <w:r w:rsidR="006D0829">
        <w:t xml:space="preserve">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000ACB"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000ACB">
        <w:t>).</w:t>
      </w:r>
    </w:p>
    <w:p w:rsidR="00DE5858" w:rsidRPr="0049727F" w:rsidRDefault="00CC33DC" w:rsidP="004A4DE6">
      <w:r w:rsidRPr="00CC33DC">
        <w:t xml:space="preserve">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20" w:name="_Toc475721764"/>
      <w:bookmarkStart w:id="121" w:name="_Toc479517053"/>
      <w:r w:rsidRPr="00386C04">
        <w:t>Background</w:t>
      </w:r>
      <w:bookmarkEnd w:id="120"/>
      <w:bookmarkEnd w:id="121"/>
    </w:p>
    <w:p w:rsidR="00741F55" w:rsidRPr="002B01B4" w:rsidRDefault="00741F55" w:rsidP="0077058A">
      <w:pPr>
        <w:pStyle w:val="Heading3"/>
      </w:pPr>
      <w:bookmarkStart w:id="122" w:name="_Toc475721765"/>
      <w:bookmarkStart w:id="123" w:name="_Toc479517054"/>
      <w:r w:rsidRPr="002B01B4">
        <w:t>Rep</w:t>
      </w:r>
      <w:r w:rsidR="00971C59" w:rsidRPr="002B01B4">
        <w:t>resentation of S</w:t>
      </w:r>
      <w:r w:rsidRPr="002B01B4">
        <w:t xml:space="preserve">treet </w:t>
      </w:r>
      <w:r w:rsidR="00EB6C52" w:rsidRPr="002B01B4">
        <w:t>N</w:t>
      </w:r>
      <w:r w:rsidRPr="002B01B4">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w:t>
      </w:r>
      <w:r w:rsidR="00F7052A">
        <w:t>which we explore</w:t>
      </w:r>
      <w:r w:rsidR="00406E98">
        <w:t xml:space="preserve"> shortly</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Space syntax has formed the basis of many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4" w:name="_Toc475721766"/>
      <w:bookmarkStart w:id="125" w:name="_Toc479517055"/>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xml:space="preserve">. In contrast, </w:t>
      </w:r>
      <w:r w:rsidR="00F7052A">
        <w:t xml:space="preserve">network analysis software – </w:t>
      </w:r>
      <w:r w:rsidRPr="0049727F">
        <w:t>such as Gephi,</w:t>
      </w:r>
      <w:r w:rsidR="00CC33DC" w:rsidRPr="00CC33DC">
        <w:t xml:space="preserve"> </w:t>
      </w:r>
      <w:r w:rsidR="00CC33DC">
        <w:t>igraph, and graph-tool</w:t>
      </w:r>
      <w:r w:rsidR="00F7052A">
        <w:t xml:space="preserve"> – </w:t>
      </w:r>
      <w:r w:rsidRPr="0049727F">
        <w:t>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F7052A" w:rsidP="004A4DE6">
      <w:r>
        <w:t>Street network data come</w:t>
      </w:r>
      <w:r w:rsidR="004A1CDC" w:rsidRPr="0049727F">
        <w:t xml:space="preserve"> from many sources, including city, state, and national data repositories, and typically in shapefile format. In the U</w:t>
      </w:r>
      <w:r w:rsidR="008F40B2">
        <w:t>.</w:t>
      </w:r>
      <w:r w:rsidR="004A1CDC" w:rsidRPr="0049727F">
        <w:t>S</w:t>
      </w:r>
      <w:r w:rsidR="008F40B2">
        <w:t>.</w:t>
      </w:r>
      <w:r w:rsidR="004A1CDC" w:rsidRPr="0049727F">
        <w:t xml:space="preserve">, the census bureau provides free TIGER/Line (Topologically Integrated Geographic Encoding and Referencing) shapefiles </w:t>
      </w:r>
      <w:r w:rsidR="004A1CDC" w:rsidRPr="0049727F">
        <w:lastRenderedPageBreak/>
        <w:t>of geographic data such as cities, census tracts, roads, buildings, and certain natural features. However, TIGER/Line roads shapefiles suffer from inaccuracies (</w:t>
      </w:r>
      <w:r w:rsidR="00110D21">
        <w:t xml:space="preserve">Wu et al. 2005; </w:t>
      </w:r>
      <w:r w:rsidR="004A1CDC" w:rsidRPr="0049727F">
        <w:t>Friz</w:t>
      </w:r>
      <w:r w:rsidR="0011157E">
        <w:t>z</w:t>
      </w:r>
      <w:r w:rsidR="004A1CDC"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w:t>
      </w:r>
      <w:r w:rsidR="006B0BF8">
        <w:t xml:space="preserve">and “urban science” </w:t>
      </w:r>
      <w:r w:rsidR="00E84FF9">
        <w:t>paradigm</w:t>
      </w:r>
      <w:r w:rsidR="006B0BF8">
        <w:t>s</w:t>
      </w:r>
      <w:r w:rsidR="00E84FF9">
        <w:t xml:space="preserve"> it empowers – as a reformulation of </w:t>
      </w:r>
      <w:r w:rsidR="006B0BF8">
        <w:t xml:space="preserve">unsophisticated positivist </w:t>
      </w:r>
      <w:r w:rsidR="00E84FF9">
        <w:t xml:space="preserve">urban cybernetics </w:t>
      </w:r>
      <w:r w:rsidR="0076152E">
        <w:t xml:space="preserve">and control </w:t>
      </w:r>
      <w:r w:rsidR="00E84FF9">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00E84FF9" w:rsidRPr="00E84FF9">
        <w:t>Goodspeed 2015</w:t>
      </w:r>
      <w:r w:rsidR="00E84FF9">
        <w:t>;</w:t>
      </w:r>
      <w:r w:rsidR="00A54530">
        <w:t xml:space="preserve"> Kitchin 2016;</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xml:space="preserve">; Zielstra and </w:t>
      </w:r>
      <w:r w:rsidR="00110D21">
        <w:lastRenderedPageBreak/>
        <w:t>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F7052A" w:rsidP="004A4DE6">
      <w:r>
        <w:t>Several imperfect</w:t>
      </w:r>
      <w:r w:rsidR="004A1CDC" w:rsidRPr="0049727F">
        <w:t xml:space="preserve"> methods </w:t>
      </w:r>
      <w:r>
        <w:t>currently exist to acquire</w:t>
      </w:r>
      <w:r w:rsidR="004A1CDC" w:rsidRPr="0049727F">
        <w:t xml:space="preserve"> street network data from OpenStreetMap. First, OpenStreetMap provides an API, called Overpass, which can be queried programmatically to retrieve data </w:t>
      </w:r>
      <w:r>
        <w:t>from</w:t>
      </w:r>
      <w:r w:rsidR="004A1CDC" w:rsidRPr="0049727F">
        <w:t xml:space="preserve"> </w:t>
      </w:r>
      <w:r>
        <w:t>its</w:t>
      </w:r>
      <w:r w:rsidR="004A1CDC" w:rsidRPr="0049727F">
        <w:t xml:space="preserve"> database: streets </w:t>
      </w:r>
      <w:r>
        <w:t>or</w:t>
      </w:r>
      <w:r w:rsidR="004A1CDC" w:rsidRPr="0049727F">
        <w:t xml:space="preserve">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national or sub-national scale</w:t>
      </w:r>
      <w:r>
        <w:t>s</w:t>
      </w:r>
      <w:r w:rsidR="004A1CDC" w:rsidRPr="0049727F">
        <w:t xml:space="preserve">, but provides shapefiles as a paid service. </w:t>
      </w:r>
    </w:p>
    <w:p w:rsidR="007073CC" w:rsidRPr="0049727F" w:rsidRDefault="004A1CDC" w:rsidP="004A4DE6">
      <w:r w:rsidRPr="0049727F">
        <w:t>Finally, GISF2E is a tool (compatible with ArcGIS and an outdated version of Python) that can convert shapef</w:t>
      </w:r>
      <w:r w:rsidR="00F7052A">
        <w:t xml:space="preserve">iles </w:t>
      </w:r>
      <w:r w:rsidRPr="0049727F">
        <w:t xml:space="preserve">such </w:t>
      </w:r>
      <w:r w:rsidR="00F7052A">
        <w:t>as Mapzen or Geofabrik extracts</w:t>
      </w:r>
      <w:r w:rsidRPr="0049727F">
        <w:t xml:space="preserve"> into graph-theoretic network data sets (Karduni et al. 2016). Its creators provide processed shapefiles for several cities online</w:t>
      </w:r>
      <w:r w:rsidR="00F7052A">
        <w:t>,</w:t>
      </w:r>
      <w:r w:rsidRPr="0049727F">
        <w:t xml:space="preserve"> but with some limitations. While GISF2E shapefiles’ roads have a flag denoting one-way streets, it discards to and from nodes, thus making it unclear in which direction the one-way goes. It also treat</w:t>
      </w:r>
      <w:r w:rsidR="00F7052A">
        <w:t>s</w:t>
      </w:r>
      <w:r w:rsidRPr="0049727F">
        <w:t xml:space="preserve">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6" w:name="_Toc475721767"/>
      <w:bookmarkStart w:id="127" w:name="_Toc479517056"/>
      <w:r w:rsidRPr="0049727F">
        <w:lastRenderedPageBreak/>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w:t>
      </w:r>
      <w:r w:rsidR="00F7052A">
        <w:t>the</w:t>
      </w:r>
      <w:r w:rsidRPr="0049727F">
        <w:t xml:space="preserve"> challenges </w:t>
      </w:r>
      <w:r w:rsidR="00F7052A">
        <w:t>of</w:t>
      </w:r>
      <w:r w:rsidRPr="0049727F">
        <w:t xml:space="preserve">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w:t>
      </w:r>
      <w:r w:rsidRPr="0049727F">
        <w:lastRenderedPageBreak/>
        <w:t xml:space="preserve">various studies examine cities out to the urban </w:t>
      </w:r>
      <w:r w:rsidR="000002E9">
        <w:t>fringe</w:t>
      </w:r>
      <w:r w:rsidRPr="0049727F">
        <w:t>, but do not explain precisely how and where this periphery was defined (e.g., Strano et al. 2013). Some studies do not report if their networks are directed or undirected (e.g., Porta et al. 2006</w:t>
      </w:r>
      <w:r w:rsidR="006854F8">
        <w:t>a</w:t>
      </w:r>
      <w:r w:rsidRPr="0049727F">
        <w:t xml:space="preserve">; Strano et al. 2013). Directedness may matter </w:t>
      </w:r>
      <w:r w:rsidR="000002E9">
        <w:t xml:space="preserve">little </w:t>
      </w:r>
      <w:r w:rsidRPr="0049727F">
        <w:t>for pedestrian studies</w:t>
      </w:r>
      <w:r w:rsidR="00571BD9" w:rsidRPr="0049727F">
        <w:t>,</w:t>
      </w:r>
      <w:r w:rsidRPr="0049727F">
        <w:t xml:space="preserve"> but </w:t>
      </w:r>
      <w:r w:rsidR="000002E9">
        <w:t xml:space="preserve">it </w:t>
      </w:r>
      <w:r w:rsidRPr="0049727F">
        <w:t xml:space="preserve">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w:t>
      </w:r>
      <w:r w:rsidR="000002E9">
        <w:t>; Foti 2014</w:t>
      </w:r>
      <w:r w:rsidRPr="0049727F">
        <w:t>).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8" w:name="_Toc475721768"/>
      <w:bookmarkStart w:id="129" w:name="_Toc479517057"/>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w:t>
      </w:r>
      <w:r w:rsidR="001801C5">
        <w:t xml:space="preserve"> – including node elevations and street grades</w:t>
      </w:r>
      <w:r w:rsidR="0047645D">
        <w:t>.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lastRenderedPageBreak/>
        <w:t>OSMnx contributes five significant new capabilities for urban researchers and practitioners, which the following subsections discuss in order. First, OSMnx allows automated and on-demand downloading of political boundary geometries</w:t>
      </w:r>
      <w:r w:rsidR="001801C5">
        <w:t>,</w:t>
      </w:r>
      <w:r>
        <w:t xml:space="preserve"> building footprints</w:t>
      </w:r>
      <w:r w:rsidR="001801C5">
        <w:t>, and elevations</w:t>
      </w:r>
      <w:r>
        <w:t xml:space="preserve">. Second, it can automate and customize the downloading street networks from OpenStreetMap and construct them into NetworkX </w:t>
      </w:r>
      <w:r w:rsidR="003B4F22">
        <w:t>multidigraphs</w:t>
      </w:r>
      <w:r>
        <w:t>.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30" w:name="_Toc475721769"/>
      <w:bookmarkStart w:id="131" w:name="_Toc479517058"/>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003B4F22">
        <w:t>.</w:t>
      </w:r>
    </w:p>
    <w:p w:rsidR="003B4F22" w:rsidRPr="0049727F" w:rsidRDefault="003B4F22" w:rsidP="003B4F22">
      <w:pPr>
        <w:pStyle w:val="Figure"/>
      </w:pPr>
      <w:r>
        <w:drawing>
          <wp:inline distT="0" distB="0" distL="0" distR="0" wp14:anchorId="46325004" wp14:editId="133483AB">
            <wp:extent cx="5433843" cy="262890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7839" cy="2659861"/>
                    </a:xfrm>
                    <a:prstGeom prst="rect">
                      <a:avLst/>
                    </a:prstGeom>
                    <a:noFill/>
                    <a:ln>
                      <a:noFill/>
                    </a:ln>
                  </pic:spPr>
                </pic:pic>
              </a:graphicData>
            </a:graphic>
          </wp:inline>
        </w:drawing>
      </w:r>
    </w:p>
    <w:p w:rsidR="003B4F22" w:rsidRDefault="003B4F22" w:rsidP="003B4F22">
      <w:pPr>
        <w:pStyle w:val="Caption"/>
      </w:pPr>
      <w:bookmarkStart w:id="132" w:name="_Toc479517108"/>
      <w:r w:rsidRPr="0049727F">
        <w:t xml:space="preserve">Figure </w:t>
      </w:r>
      <w:fldSimple w:instr=" STYLEREF 1 \s ">
        <w:r w:rsidR="00690434">
          <w:rPr>
            <w:noProof/>
          </w:rPr>
          <w:t>5</w:t>
        </w:r>
      </w:fldSimple>
      <w:r>
        <w:t>.</w:t>
      </w:r>
      <w:fldSimple w:instr=" SEQ Figure \* ARABIC \s 1 ">
        <w:r w:rsidR="00690434">
          <w:rPr>
            <w:noProof/>
          </w:rPr>
          <w:t>1</w:t>
        </w:r>
      </w:fldSimple>
      <w:r>
        <w:t>.</w:t>
      </w:r>
      <w:r w:rsidRPr="0049727F">
        <w:t xml:space="preserve"> </w:t>
      </w:r>
      <w:r>
        <w:t>Political</w:t>
      </w:r>
      <w:r w:rsidRPr="0049727F">
        <w:t xml:space="preserve"> boundary vector geometries retrieved </w:t>
      </w:r>
      <w:r>
        <w:t xml:space="preserve">by OSMnx </w:t>
      </w:r>
      <w:r w:rsidRPr="0049727F">
        <w:t xml:space="preserve">for A) </w:t>
      </w:r>
      <w:r>
        <w:t xml:space="preserve">the city of </w:t>
      </w:r>
      <w:r w:rsidRPr="0049727F">
        <w:t xml:space="preserve">Berkeley, California, and B) </w:t>
      </w:r>
      <w:r>
        <w:t xml:space="preserve">the nations of </w:t>
      </w:r>
      <w:r w:rsidRPr="0049727F">
        <w:t>Zambia, Zimbabwe, and Botswana.</w:t>
      </w:r>
      <w:bookmarkEnd w:id="132"/>
    </w:p>
    <w:p w:rsidR="00093C73" w:rsidRPr="0049727F" w:rsidRDefault="00B332EF" w:rsidP="004A4DE6">
      <w:r w:rsidRPr="0049727F">
        <w:lastRenderedPageBreak/>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3" w:name="_Toc475721770"/>
      <w:bookmarkStart w:id="134" w:name="_Toc479517059"/>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informal paths and pedestrian circulation</w:t>
      </w:r>
      <w:r w:rsidR="003B4F22">
        <w:t xml:space="preserve"> routes</w:t>
      </w:r>
      <w:r w:rsidR="00093C73" w:rsidRPr="0049727F">
        <w:t xml:space="preserve">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w:t>
      </w:r>
      <w:r w:rsidR="003B4F22">
        <w:t>represented as multidigraphs</w:t>
      </w:r>
      <w:r w:rsidR="00E05270" w:rsidRPr="0049727F">
        <w:t xml:space="preserve"> </w:t>
      </w:r>
      <w:r w:rsidRPr="0049727F">
        <w:t xml:space="preserve">and preserve one-way directionality. </w:t>
      </w:r>
      <w:r w:rsidR="001C4592">
        <w:t xml:space="preserve">Moreover, once the network has been downloaded, OSMnx provides built-in functions to download the elevation of each node (from the Google Maps Elevation API) and calculate street grades.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3B4F22" w:rsidRDefault="003B4F22" w:rsidP="003B4F22">
      <w:pPr>
        <w:pStyle w:val="Figure"/>
      </w:pPr>
      <w:r w:rsidRPr="005B4896">
        <w:lastRenderedPageBreak/>
        <w:drawing>
          <wp:inline distT="0" distB="0" distL="0" distR="0" wp14:anchorId="675DE3F8" wp14:editId="17FF8B58">
            <wp:extent cx="5476875" cy="2378928"/>
            <wp:effectExtent l="0" t="0" r="0" b="254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1389" cy="2415637"/>
                    </a:xfrm>
                    <a:prstGeom prst="rect">
                      <a:avLst/>
                    </a:prstGeom>
                    <a:noFill/>
                    <a:ln>
                      <a:noFill/>
                    </a:ln>
                  </pic:spPr>
                </pic:pic>
              </a:graphicData>
            </a:graphic>
          </wp:inline>
        </w:drawing>
      </w:r>
    </w:p>
    <w:p w:rsidR="003B4F22" w:rsidRDefault="003B4F22" w:rsidP="003B4F22">
      <w:pPr>
        <w:pStyle w:val="Caption"/>
      </w:pPr>
      <w:bookmarkStart w:id="135" w:name="_Toc479517109"/>
      <w:r>
        <w:t xml:space="preserve">Figure </w:t>
      </w:r>
      <w:fldSimple w:instr=" STYLEREF 1 \s ">
        <w:r w:rsidR="00690434">
          <w:rPr>
            <w:noProof/>
          </w:rPr>
          <w:t>5</w:t>
        </w:r>
      </w:fldSimple>
      <w:r>
        <w:t>.</w:t>
      </w:r>
      <w:fldSimple w:instr=" SEQ Figure \* ARABIC \s 1 ">
        <w:r w:rsidR="00690434">
          <w:rPr>
            <w:noProof/>
          </w:rPr>
          <w:t>2</w:t>
        </w:r>
      </w:fldSimple>
      <w:r>
        <w:t>. Three street networks at the same scale, created by address and network distance (left), bounding box (center), and neighborhood polygon (right).</w:t>
      </w:r>
      <w:bookmarkEnd w:id="135"/>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w:t>
      </w:r>
      <w:r w:rsidR="003B4F22">
        <w:t>all</w:t>
      </w:r>
      <w:r w:rsidRPr="005D7532">
        <w:t xml:space="preserve"> drivable public streets (but not service roads)</w:t>
      </w:r>
    </w:p>
    <w:p w:rsidR="00093C73" w:rsidRPr="005D7532" w:rsidRDefault="00093C73" w:rsidP="004A4DE6">
      <w:pPr>
        <w:pStyle w:val="ListParagraph"/>
      </w:pPr>
      <w:r w:rsidRPr="005D7532">
        <w:rPr>
          <w:i/>
        </w:rPr>
        <w:t>drive_service</w:t>
      </w:r>
      <w:r w:rsidRPr="005D7532">
        <w:t xml:space="preserve"> - </w:t>
      </w:r>
      <w:r w:rsidR="003B4F22">
        <w:t>all</w:t>
      </w:r>
      <w:r w:rsidRPr="005D7532">
        <w:t xml:space="preserve"> drivable public </w:t>
      </w:r>
      <w:r w:rsidR="003B4F22">
        <w:t xml:space="preserve">streets plus </w:t>
      </w:r>
      <w:r w:rsidR="00E05270" w:rsidRPr="005D7532">
        <w:t>service roads</w:t>
      </w:r>
    </w:p>
    <w:p w:rsidR="00093C73" w:rsidRPr="005D7532" w:rsidRDefault="00093C73" w:rsidP="004A4DE6">
      <w:pPr>
        <w:pStyle w:val="ListParagraph"/>
      </w:pPr>
      <w:r w:rsidRPr="005D7532">
        <w:rPr>
          <w:i/>
        </w:rPr>
        <w:t>walk</w:t>
      </w:r>
      <w:r w:rsidRPr="005D7532">
        <w:t xml:space="preserve"> -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all streets and paths that cyclists can use</w:t>
      </w:r>
    </w:p>
    <w:p w:rsidR="00093C73" w:rsidRPr="005D7532" w:rsidRDefault="00093C73" w:rsidP="004A4DE6">
      <w:pPr>
        <w:pStyle w:val="ListParagraph"/>
      </w:pPr>
      <w:r w:rsidRPr="005D7532">
        <w:rPr>
          <w:i/>
        </w:rPr>
        <w:t>all</w:t>
      </w:r>
      <w:r w:rsidRPr="005D7532">
        <w:t xml:space="preserve"> -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all </w:t>
      </w:r>
      <w:r w:rsidR="00E05270" w:rsidRPr="005D7532">
        <w:t xml:space="preserve">OpenStreetMap </w:t>
      </w:r>
      <w:r w:rsidRPr="005D7532">
        <w:t xml:space="preserve">streets and </w:t>
      </w:r>
      <w:r w:rsidR="00E05270" w:rsidRPr="005D7532">
        <w:t xml:space="preserve">paths, including </w:t>
      </w:r>
      <w:r w:rsidR="00A23A5C">
        <w:t xml:space="preserve">those that are </w:t>
      </w:r>
      <w:r w:rsidR="00E05270" w:rsidRPr="005D7532">
        <w:t>private-access</w:t>
      </w:r>
      <w:r w:rsidR="00A23A5C">
        <w:t xml:space="preserve"> only</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w:t>
      </w:r>
      <w:r w:rsidR="001A3900">
        <w:t xml:space="preserve">dead-ends </w:t>
      </w:r>
      <w:r w:rsidR="003D2AC6" w:rsidRPr="0049727F">
        <w:t>simply because an incident edge connects to a node outside the desired polygon)</w:t>
      </w:r>
      <w:r w:rsidRPr="0049727F">
        <w:t>, then truncates the network to the original, desired polygon.</w:t>
      </w:r>
      <w:r w:rsidR="002522B7" w:rsidRPr="0049727F">
        <w:t xml:space="preserve"> </w:t>
      </w:r>
      <w:r w:rsidR="0079609A" w:rsidRPr="0049727F">
        <w:t xml:space="preserve">One can just as easily request a street </w:t>
      </w:r>
      <w:r w:rsidR="0079609A" w:rsidRPr="0049727F">
        <w:lastRenderedPageBreak/>
        <w:t>network within a borough, county, state, or other geographic entity. One can also pass a list of places (such as several neighboring cities) to create a unified street network within the union of their geometries.</w:t>
      </w:r>
    </w:p>
    <w:p w:rsidR="00A23A5C" w:rsidRPr="0049727F" w:rsidRDefault="00A23A5C" w:rsidP="00A23A5C">
      <w:pPr>
        <w:pStyle w:val="Figure"/>
      </w:pPr>
      <w:r>
        <w:drawing>
          <wp:inline distT="0" distB="0" distL="0" distR="0" wp14:anchorId="230038EA" wp14:editId="5A942147">
            <wp:extent cx="5543550" cy="6266175"/>
            <wp:effectExtent l="0" t="0" r="0" b="190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31646" cy="6365755"/>
                    </a:xfrm>
                    <a:prstGeom prst="rect">
                      <a:avLst/>
                    </a:prstGeom>
                    <a:noFill/>
                    <a:ln>
                      <a:noFill/>
                    </a:ln>
                  </pic:spPr>
                </pic:pic>
              </a:graphicData>
            </a:graphic>
          </wp:inline>
        </w:drawing>
      </w:r>
    </w:p>
    <w:p w:rsidR="00A23A5C" w:rsidRDefault="00A23A5C" w:rsidP="00A23A5C">
      <w:pPr>
        <w:pStyle w:val="Caption"/>
      </w:pPr>
      <w:bookmarkStart w:id="136" w:name="_Toc479517110"/>
      <w:r w:rsidRPr="0049727F">
        <w:t xml:space="preserve">Figure </w:t>
      </w:r>
      <w:fldSimple w:instr=" STYLEREF 1 \s ">
        <w:r w:rsidR="00690434">
          <w:rPr>
            <w:noProof/>
          </w:rPr>
          <w:t>5</w:t>
        </w:r>
      </w:fldSimple>
      <w:r>
        <w:t>.</w:t>
      </w:r>
      <w:fldSimple w:instr=" SEQ Figure \* ARABIC \s 1 ">
        <w:r w:rsidR="00690434">
          <w:rPr>
            <w:noProof/>
          </w:rPr>
          <w:t>3</w:t>
        </w:r>
      </w:fldSimple>
      <w:r>
        <w:t>.</w:t>
      </w:r>
      <w:r w:rsidRPr="0049727F">
        <w:t xml:space="preserve"> The drivable street network for municipal Los Angeles, created by simply passing the query phrase "Los Angeles, CA, USA" into OSMnx.</w:t>
      </w:r>
      <w:bookmarkEnd w:id="136"/>
    </w:p>
    <w:p w:rsidR="00A23A5C" w:rsidRPr="0049727F" w:rsidRDefault="00A23A5C" w:rsidP="00A23A5C">
      <w:pPr>
        <w:pStyle w:val="Figure"/>
      </w:pPr>
      <w:r>
        <w:lastRenderedPageBreak/>
        <w:drawing>
          <wp:inline distT="0" distB="0" distL="0" distR="0" wp14:anchorId="2210D63E" wp14:editId="7AF7BB65">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A23A5C" w:rsidRDefault="00A23A5C" w:rsidP="00A23A5C">
      <w:pPr>
        <w:pStyle w:val="Caption"/>
      </w:pPr>
      <w:bookmarkStart w:id="137" w:name="_Toc479517111"/>
      <w:r w:rsidRPr="0049727F">
        <w:t xml:space="preserve">Figure </w:t>
      </w:r>
      <w:fldSimple w:instr=" STYLEREF 1 \s ">
        <w:r w:rsidR="00690434">
          <w:rPr>
            <w:noProof/>
          </w:rPr>
          <w:t>5</w:t>
        </w:r>
      </w:fldSimple>
      <w:r>
        <w:t>.</w:t>
      </w:r>
      <w:fldSimple w:instr=" SEQ Figure \* ARABIC \s 1 ">
        <w:r w:rsidR="00690434">
          <w:rPr>
            <w:noProof/>
          </w:rPr>
          <w:t>4</w:t>
        </w:r>
      </w:fldSimple>
      <w:r>
        <w:t>.</w:t>
      </w:r>
      <w:r w:rsidRPr="0049727F">
        <w:t xml:space="preserve"> Street networks for A) Modena, Italy, B) Belgrade, Serbia, C) central Maputo, Mozambique, and D) central Tunis, Tunisia.</w:t>
      </w:r>
      <w:bookmarkEnd w:id="137"/>
    </w:p>
    <w:p w:rsidR="003D3E8E" w:rsidRDefault="003D3E8E" w:rsidP="003D3E8E">
      <w:r w:rsidRPr="0049727F">
        <w:t>The</w:t>
      </w:r>
      <w:r w:rsidR="00A23A5C">
        <w:t>se</w:t>
      </w:r>
      <w:r w:rsidRPr="0049727F">
        <w:t xml:space="preserve"> </w:t>
      </w:r>
      <w:r w:rsidR="00A23A5C">
        <w:t>geospatial</w:t>
      </w:r>
      <w:r w:rsidRPr="0049727F">
        <w:t xml:space="preserve"> operations take advantage of an R-tree spatial index to quickly identify nodes that la</w:t>
      </w:r>
      <w:r w:rsidR="000002E9">
        <w:t>y within</w:t>
      </w:r>
      <w:r w:rsidR="00A23A5C">
        <w:t xml:space="preserve"> or </w:t>
      </w:r>
      <w:r w:rsidR="000002E9">
        <w:t>outside of the polygon</w:t>
      </w:r>
      <w:r w:rsidRPr="0049727F">
        <w:t>s</w:t>
      </w:r>
      <w:r w:rsidR="000002E9">
        <w:t xml:space="preserve"> (Guttman 1984)</w:t>
      </w:r>
      <w:r w:rsidRPr="0049727F">
        <w:t>. An R-tree represents individual objects and their bounding boxes as the lowest level of the spatial index</w:t>
      </w:r>
      <w:r w:rsidR="00A23A5C">
        <w:t xml:space="preserve"> </w:t>
      </w:r>
      <w:r w:rsidR="00A23A5C" w:rsidRPr="0049727F">
        <w:t>(the “R” is for “rectangle”)</w:t>
      </w:r>
      <w:r w:rsidRPr="0049727F">
        <w:t xml:space="preserve">.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w:t>
      </w:r>
      <w:r w:rsidR="00A23A5C">
        <w:t>identifies</w:t>
      </w:r>
      <w:r w:rsidRPr="0049727F">
        <w:t xml:space="preserve"> which (if any) bounding boxes intersect it. It then expands each intersecting bounding box and sees which of the child bounding </w:t>
      </w:r>
      <w:r w:rsidRPr="0049727F">
        <w:lastRenderedPageBreak/>
        <w:t>boxes inside it intersect the query box. This proceeds recursively until all intersecting boxes are sea</w:t>
      </w:r>
      <w:r w:rsidR="00A23A5C">
        <w:t xml:space="preserve">rched down to the lowest level. Finally, it </w:t>
      </w:r>
      <w:r w:rsidRPr="0049727F">
        <w:t>returns the matching</w:t>
      </w:r>
      <w:r w:rsidR="00A23A5C">
        <w:t xml:space="preserve"> objects from the lowest level.</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w:t>
      </w:r>
      <w:r w:rsidR="00A23A5C">
        <w:t xml:space="preserve">: </w:t>
      </w:r>
      <w:r w:rsidRPr="0049727F">
        <w:t xml:space="preserve">the bounding box of the polygon intersects every nested rectangle inside the index. This is a limitation of </w:t>
      </w:r>
      <w:r w:rsidR="00A81B98" w:rsidRPr="0049727F">
        <w:t>R-tree</w:t>
      </w:r>
      <w:r w:rsidRPr="0049727F">
        <w:t xml:space="preserve">s themselves. </w:t>
      </w:r>
      <w:r w:rsidR="00A23A5C">
        <w:t>To work around this</w:t>
      </w:r>
      <w:r w:rsidRPr="0049727F">
        <w:t xml:space="preserve">, OSMnx subdivides the polygons into smaller sub-polygons with concomitantly smaller minimum bounding boxes. </w:t>
      </w:r>
      <w:r w:rsidR="00A23A5C">
        <w:t>I</w:t>
      </w:r>
      <w:r w:rsidRPr="0049727F">
        <w:t xml:space="preserve">t </w:t>
      </w:r>
      <w:r w:rsidR="00A23A5C">
        <w:t xml:space="preserve">then </w:t>
      </w:r>
      <w:r w:rsidRPr="0049727F">
        <w:t xml:space="preserve">iterates through these small sub-polygons to quickly identify which points lie within each, taking full advantage of the </w:t>
      </w:r>
      <w:r w:rsidR="00A81B98" w:rsidRPr="0049727F">
        <w:t>R-tree</w:t>
      </w:r>
      <w:r w:rsidRPr="0049727F">
        <w:t xml:space="preserve"> index</w:t>
      </w:r>
      <w:r w:rsidR="00A23A5C">
        <w:t>’s speed</w:t>
      </w:r>
      <w:r w:rsidRPr="0049727F">
        <w:t xml:space="preserve">. This </w:t>
      </w:r>
      <w:r w:rsidR="00D0251D" w:rsidRPr="0049727F">
        <w:t>reduces</w:t>
      </w:r>
      <w:r w:rsidRPr="0049727F">
        <w:t xml:space="preserve"> the processing time of, </w:t>
      </w:r>
      <w:r w:rsidR="00A23A5C">
        <w:t>for instance</w:t>
      </w:r>
      <w:r w:rsidRPr="0049727F">
        <w:t>,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A23A5C" w:rsidRDefault="00A23A5C" w:rsidP="004A4DE6">
      <w:r>
        <w:t>Of particular relevance</w:t>
      </w:r>
      <w:r w:rsidRPr="0049727F">
        <w:t xml:space="preserve"> to planning scholars and practitioners, OSMnx enables the acquisition of street networks around the world. In general, U</w:t>
      </w:r>
      <w:r>
        <w:t>.</w:t>
      </w:r>
      <w:r w:rsidRPr="0049727F">
        <w:t>S</w:t>
      </w:r>
      <w:r>
        <w:t>.</w:t>
      </w:r>
      <w:r w:rsidRPr="0049727F">
        <w:t xml:space="preserve"> street network data </w:t>
      </w:r>
      <w:r>
        <w:t>sets are</w:t>
      </w:r>
      <w:r w:rsidRPr="0049727F">
        <w:t xml:space="preserve"> fairly easy to come by thanks to TIGER/Line shapefiles. OSMnx makes it </w:t>
      </w:r>
      <w:r w:rsidRPr="0049727F">
        <w:rPr>
          <w:i/>
        </w:rPr>
        <w:t>easier</w:t>
      </w:r>
      <w:r>
        <w:t xml:space="preserve"> by making them</w:t>
      </w:r>
      <w:r w:rsidRPr="0049727F">
        <w:t xml:space="preserve"> available with a single line of code, and </w:t>
      </w:r>
      <w:r w:rsidRPr="0049727F">
        <w:rPr>
          <w:i/>
        </w:rPr>
        <w:t>better</w:t>
      </w:r>
      <w:r w:rsidRPr="0049727F">
        <w:t xml:space="preserve"> by supplementing </w:t>
      </w:r>
      <w:r>
        <w:t>them</w:t>
      </w:r>
      <w:r w:rsidRPr="0049727F">
        <w:t xml:space="preserve"> with all the additional data (both attributes and non-road routes) from OpenStreetMap. However, </w:t>
      </w:r>
      <w:r>
        <w:t xml:space="preserve">with OSMnx, </w:t>
      </w:r>
      <w:r w:rsidRPr="0049727F">
        <w:t>one can just as easily acquire street networks from anywhere</w:t>
      </w:r>
      <w:r w:rsidR="004304AD">
        <w:t xml:space="preserve"> else</w:t>
      </w:r>
      <w:r w:rsidRPr="0049727F">
        <w:t xml:space="preserve"> in the world </w:t>
      </w:r>
      <w:r>
        <w:t xml:space="preserve">– </w:t>
      </w:r>
      <w:r w:rsidRPr="0049727F">
        <w:t xml:space="preserve">places where such data </w:t>
      </w:r>
      <w:r>
        <w:t xml:space="preserve">might otherwise be inconsistent or difficult </w:t>
      </w:r>
      <w:r w:rsidRPr="0049727F">
        <w:t>to come by (Figure 5.4).</w:t>
      </w:r>
    </w:p>
    <w:p w:rsidR="00093C73" w:rsidRPr="0049727F" w:rsidRDefault="00093C73" w:rsidP="0077058A">
      <w:pPr>
        <w:pStyle w:val="Heading3"/>
      </w:pPr>
      <w:bookmarkStart w:id="138" w:name="_Toc475721771"/>
      <w:bookmarkStart w:id="139" w:name="_Toc479517060"/>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w:t>
      </w:r>
      <w:r w:rsidR="004304AD">
        <w:t xml:space="preserve"> and dead-ends</w:t>
      </w:r>
      <w:r w:rsidR="002522B7" w:rsidRPr="0049727F">
        <w:t xml:space="preserve">) into a single unified </w:t>
      </w:r>
      <w:r w:rsidR="00093C73" w:rsidRPr="0049727F">
        <w:t>edge.</w:t>
      </w:r>
      <w:r w:rsidR="007073CC" w:rsidRPr="0049727F">
        <w:t xml:space="preserve"> </w:t>
      </w:r>
      <w:r w:rsidR="002522B7" w:rsidRPr="0049727F">
        <w:t>These unified edges between intersections retain the full spatial geometry of the consolidated sub-edges and the</w:t>
      </w:r>
      <w:r w:rsidR="004304AD">
        <w:t>ir</w:t>
      </w:r>
      <w:r w:rsidR="002522B7" w:rsidRPr="0049727F">
        <w:t xml:space="preserve"> relevant attributes, such as the </w:t>
      </w:r>
      <w:r w:rsidR="004304AD">
        <w:t xml:space="preserve">full </w:t>
      </w:r>
      <w:r w:rsidR="002522B7" w:rsidRPr="0049727F">
        <w:t>length of the street segment. OSM</w:t>
      </w:r>
      <w:r w:rsidR="007073CC" w:rsidRPr="0049727F">
        <w:t xml:space="preserve">nx </w:t>
      </w:r>
      <w:r w:rsidR="002522B7" w:rsidRPr="0049727F">
        <w:t>provides</w:t>
      </w:r>
      <w:r w:rsidR="007073CC" w:rsidRPr="0049727F">
        <w:t xml:space="preserve"> </w:t>
      </w:r>
      <w:r w:rsidR="002522B7" w:rsidRPr="0049727F">
        <w:lastRenderedPageBreak/>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end</w:t>
      </w:r>
      <w:r w:rsidR="001A3900">
        <w:t>point</w:t>
      </w:r>
      <w:r w:rsidRPr="005D7532">
        <w:t xml:space="preserve">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4304AD"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4304AD" w:rsidRPr="0049727F" w:rsidRDefault="004304AD" w:rsidP="004304AD">
      <w:pPr>
        <w:pStyle w:val="Figure"/>
      </w:pPr>
      <w:r>
        <w:drawing>
          <wp:inline distT="0" distB="0" distL="0" distR="0" wp14:anchorId="4402C778" wp14:editId="39AB278D">
            <wp:extent cx="5514975" cy="4949609"/>
            <wp:effectExtent l="0" t="0" r="0" b="381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7379" cy="4996641"/>
                    </a:xfrm>
                    <a:prstGeom prst="rect">
                      <a:avLst/>
                    </a:prstGeom>
                    <a:noFill/>
                    <a:ln>
                      <a:noFill/>
                    </a:ln>
                  </pic:spPr>
                </pic:pic>
              </a:graphicData>
            </a:graphic>
          </wp:inline>
        </w:drawing>
      </w:r>
    </w:p>
    <w:p w:rsidR="004304AD" w:rsidRDefault="004304AD" w:rsidP="004304AD">
      <w:pPr>
        <w:pStyle w:val="Caption"/>
      </w:pPr>
      <w:bookmarkStart w:id="140" w:name="_Toc479517112"/>
      <w:r w:rsidRPr="0049727F">
        <w:t xml:space="preserve">Figure </w:t>
      </w:r>
      <w:fldSimple w:instr=" STYLEREF 1 \s ">
        <w:r w:rsidR="00690434">
          <w:rPr>
            <w:noProof/>
          </w:rPr>
          <w:t>5</w:t>
        </w:r>
      </w:fldSimple>
      <w:r>
        <w:t>.</w:t>
      </w:r>
      <w:fldSimple w:instr=" SEQ Figure \* ARABIC \s 1 ">
        <w:r w:rsidR="00690434">
          <w:rPr>
            <w:noProof/>
          </w:rPr>
          <w:t>5</w:t>
        </w:r>
      </w:fldSimple>
      <w:r>
        <w:t>.</w:t>
      </w:r>
      <w:r w:rsidRPr="0049727F">
        <w:t xml:space="preserve"> A) the original graph, B) non-graph-theoretic nodes highlighted in red and true intersections</w:t>
      </w:r>
      <w:r>
        <w:t xml:space="preserve"> and dead-ends</w:t>
      </w:r>
      <w:r w:rsidRPr="0049727F">
        <w:t xml:space="preserve"> in blue, C) strictly simplified network, with self-loops noted in magenta, D) non-strictly simplified network.</w:t>
      </w:r>
      <w:bookmarkEnd w:id="140"/>
    </w:p>
    <w:p w:rsidR="004304AD" w:rsidRDefault="002522B7" w:rsidP="004A4DE6">
      <w:r w:rsidRPr="0049727F">
        <w:lastRenderedPageBreak/>
        <w:t xml:space="preserve">In </w:t>
      </w:r>
      <w:r w:rsidRPr="0049727F">
        <w:rPr>
          <w:i/>
        </w:rPr>
        <w:t>non-strict</w:t>
      </w:r>
      <w:r w:rsidRPr="0049727F">
        <w:t xml:space="preserve"> mode, conditions </w:t>
      </w:r>
      <w:r w:rsidRPr="004304AD">
        <w:t>1 and 2</w:t>
      </w:r>
      <w:r w:rsidR="007073CC" w:rsidRPr="004304AD">
        <w:t xml:space="preserve"> </w:t>
      </w:r>
      <w:r w:rsidRPr="004304AD">
        <w:t>remain</w:t>
      </w:r>
      <w:r w:rsidRPr="0049727F">
        <w:t xml:space="preserve"> the same, but </w:t>
      </w:r>
      <w:r w:rsidRPr="004304AD">
        <w:t>3</w:t>
      </w:r>
      <w:r w:rsidR="007073CC" w:rsidRPr="004304AD">
        <w:t xml:space="preserve"> </w:t>
      </w:r>
      <w:r w:rsidR="007073CC" w:rsidRPr="0049727F">
        <w:t xml:space="preserve">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w:t>
      </w:r>
      <w:r w:rsidR="004304AD">
        <w:t xml:space="preserve">always </w:t>
      </w:r>
      <w:r w:rsidR="00FE1824" w:rsidRPr="0049727F">
        <w:t xml:space="preserve">retained </w:t>
      </w:r>
      <w:r w:rsidR="004304AD">
        <w:t>where</w:t>
      </w:r>
      <w:r w:rsidR="00FE1824" w:rsidRPr="0049727F">
        <w:t xml:space="preserve"> there is a point </w:t>
      </w:r>
      <w:r w:rsidR="004304AD">
        <w:t>at which</w:t>
      </w:r>
      <w:r w:rsidR="00FE1824" w:rsidRPr="0049727F">
        <w:t xml:space="preserve"> a single street changes from one-way to two-way.</w:t>
      </w:r>
      <w:r w:rsidRPr="0049727F">
        <w:t xml:space="preserve"> The process of simplification is illustrated in </w:t>
      </w:r>
      <w:r w:rsidR="004304AD">
        <w:t>F</w:t>
      </w:r>
      <w:r w:rsidR="00542BDD" w:rsidRPr="0049727F">
        <w:t>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4304AD">
        <w:t xml:space="preserve">it </w:t>
      </w:r>
      <w:r w:rsidR="00542BDD" w:rsidRPr="0049727F">
        <w:t xml:space="preserve">appears as depicted in </w:t>
      </w:r>
      <w:r w:rsidR="004304AD">
        <w:t>F</w:t>
      </w:r>
      <w:r w:rsidR="004304AD" w:rsidRPr="0049727F">
        <w:t xml:space="preserve">igure </w:t>
      </w:r>
      <w:r w:rsidR="00542BDD" w:rsidRPr="0049727F">
        <w:t>5.5</w:t>
      </w:r>
      <w:r w:rsidR="004304AD">
        <w:t>a</w:t>
      </w:r>
      <w:r w:rsidR="00093C73" w:rsidRPr="0049727F">
        <w:t>.</w:t>
      </w:r>
      <w:r w:rsidR="00801D2F" w:rsidRPr="0049727F">
        <w:t xml:space="preserve"> For one-way streets, directed edges are added from the origin node to the destination node. For two-way streets, directed edges are added in both directions between nodes.</w:t>
      </w:r>
    </w:p>
    <w:p w:rsidR="006677AC" w:rsidRPr="0049727F" w:rsidRDefault="006677AC" w:rsidP="006677AC">
      <w:r w:rsidRPr="0049727F">
        <w:t>We want to simplify this network to only retain th</w:t>
      </w:r>
      <w:r>
        <w:t>os</w:t>
      </w:r>
      <w:r w:rsidRPr="0049727F">
        <w:t xml:space="preserve">e nodes that represent </w:t>
      </w:r>
      <w:r w:rsidR="004304AD">
        <w:t xml:space="preserve">dead-ends and </w:t>
      </w:r>
      <w:r w:rsidRPr="0049727F">
        <w:t xml:space="preserve">the </w:t>
      </w:r>
      <w:r>
        <w:t xml:space="preserve">true </w:t>
      </w:r>
      <w:r w:rsidRPr="0049727F">
        <w:t>junction of multiple streets. OSMnx does this automatically in strict mode, unless told to do otherwise. First, it identifies all non-intersection</w:t>
      </w:r>
      <w:r w:rsidR="004304AD">
        <w:t xml:space="preserve"> and non-dead-end</w:t>
      </w:r>
      <w:r w:rsidRPr="0049727F">
        <w:t xml:space="preserve"> nodes (i.e., all those that simplify form an expansion graph), as depicted in </w:t>
      </w:r>
      <w:r w:rsidR="004304AD">
        <w:t>F</w:t>
      </w:r>
      <w:r w:rsidR="004304AD" w:rsidRPr="0049727F">
        <w:t xml:space="preserve">igure </w:t>
      </w:r>
      <w:r w:rsidRPr="0049727F">
        <w:t>5.5</w:t>
      </w:r>
      <w:r w:rsidR="004304AD">
        <w:t>b</w:t>
      </w:r>
      <w:r w:rsidRPr="0049727F">
        <w:t xml:space="preserve">. Then it removes them, but faithfully maintains the spatial geometry and attributes of the street segment between the true intersection nodes. In </w:t>
      </w:r>
      <w:r w:rsidR="004304AD">
        <w:t>F</w:t>
      </w:r>
      <w:r w:rsidR="004304AD" w:rsidRPr="0049727F">
        <w:t xml:space="preserve">igure </w:t>
      </w:r>
      <w:r w:rsidRPr="0049727F">
        <w:t>5.5</w:t>
      </w:r>
      <w:r w:rsidR="004304AD">
        <w:t>c</w:t>
      </w:r>
      <w:r w:rsidRPr="0049727F">
        <w:t>, all the non-intersection nodes have been remov</w:t>
      </w:r>
      <w:r w:rsidR="004304AD">
        <w:t>ed, all the true intersections and dead-ends</w:t>
      </w:r>
      <w:r w:rsidRPr="0049727F">
        <w:t xml:space="preserve"> remain in blue, and self-loop nodes are in purple. In strict mode, OSMnx considered two-way intersections to be topologically identical to a single street that bends around a curve. Conversely, if </w:t>
      </w:r>
      <w:r w:rsidR="004304AD">
        <w:t>we wish</w:t>
      </w:r>
      <w:r w:rsidRPr="0049727F">
        <w:t xml:space="preserve"> to retain these intersections when the incident edges have different </w:t>
      </w:r>
      <w:r w:rsidR="004304AD" w:rsidRPr="0049727F">
        <w:t xml:space="preserve">OpenStreetMap </w:t>
      </w:r>
      <w:r w:rsidRPr="0049727F">
        <w:t xml:space="preserve">IDs, </w:t>
      </w:r>
      <w:r w:rsidR="004304AD">
        <w:t>we</w:t>
      </w:r>
      <w:r w:rsidRPr="0049727F">
        <w:t xml:space="preserve"> may use non-strict mode, as depicted in </w:t>
      </w:r>
      <w:r w:rsidR="004304AD">
        <w:t>F</w:t>
      </w:r>
      <w:r w:rsidR="004304AD" w:rsidRPr="0049727F">
        <w:t xml:space="preserve">igure </w:t>
      </w:r>
      <w:r w:rsidRPr="0049727F">
        <w:t>5.5</w:t>
      </w:r>
      <w:r w:rsidR="004304AD">
        <w:t>d</w:t>
      </w:r>
      <w:r w:rsidRPr="0049727F">
        <w:t>.</w:t>
      </w:r>
    </w:p>
    <w:p w:rsidR="00093C73" w:rsidRPr="0049727F" w:rsidRDefault="00093C73" w:rsidP="0077058A">
      <w:pPr>
        <w:pStyle w:val="Heading3"/>
      </w:pPr>
      <w:bookmarkStart w:id="141" w:name="_Toc475721772"/>
      <w:bookmarkStart w:id="142" w:name="_Toc479517061"/>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w:t>
      </w:r>
      <w:r w:rsidR="004304AD">
        <w:t xml:space="preserve">network analysis software like </w:t>
      </w:r>
      <w:r w:rsidRPr="0049727F">
        <w:t xml:space="preserve">Gephi or </w:t>
      </w:r>
      <w:r w:rsidR="003A4B0B" w:rsidRPr="0049727F">
        <w:t>N</w:t>
      </w:r>
      <w:r w:rsidRPr="0049727F">
        <w:t>etwor</w:t>
      </w:r>
      <w:r w:rsidR="00801D2F" w:rsidRPr="0049727F">
        <w:t>k</w:t>
      </w:r>
      <w:r w:rsidR="003A4B0B" w:rsidRPr="0049727F">
        <w:t>X</w:t>
      </w:r>
      <w:r w:rsidR="00801D2F" w:rsidRPr="0049727F">
        <w:t>. Or</w:t>
      </w:r>
      <w:r w:rsidR="004304AD">
        <w:t>,</w:t>
      </w:r>
      <w:r w:rsidR="00801D2F" w:rsidRPr="0049727F">
        <w:t xml:space="preserve"> it can save the network </w:t>
      </w:r>
      <w:r w:rsidRPr="0049727F">
        <w:t xml:space="preserve">as ESRI shapefiles </w:t>
      </w:r>
      <w:r w:rsidR="00801D2F" w:rsidRPr="0049727F">
        <w:t xml:space="preserve">of nodes and edges </w:t>
      </w:r>
      <w:r w:rsidRPr="0049727F">
        <w:t xml:space="preserve">to work with </w:t>
      </w:r>
      <w:r w:rsidR="004304AD">
        <w:t xml:space="preserve">later </w:t>
      </w:r>
      <w:r w:rsidRPr="0049727F">
        <w:t xml:space="preserve">in any </w:t>
      </w:r>
      <w:r w:rsidR="004304AD">
        <w:t xml:space="preserve">standard </w:t>
      </w:r>
      <w:r w:rsidRPr="0049727F">
        <w:t>GIS</w:t>
      </w:r>
      <w:r w:rsidR="004304AD">
        <w:t xml:space="preserve"> software</w:t>
      </w:r>
      <w:r w:rsidRPr="0049727F">
        <w:t>.</w:t>
      </w:r>
      <w:r w:rsidR="00801D2F" w:rsidRPr="0049727F">
        <w:t xml:space="preserve"> When saving </w:t>
      </w:r>
      <w:r w:rsidR="004304AD">
        <w:t xml:space="preserve">the street network </w:t>
      </w:r>
      <w:r w:rsidR="00801D2F" w:rsidRPr="0049727F">
        <w:t xml:space="preserve">as shapefiles, the </w:t>
      </w:r>
      <w:r w:rsidR="004304AD">
        <w:t>graph</w:t>
      </w:r>
      <w:r w:rsidR="00801D2F" w:rsidRPr="0049727F">
        <w:t xml:space="preserve"> is simplified </w:t>
      </w:r>
      <w:r w:rsidR="004304AD">
        <w:t>to an undirected representation.</w:t>
      </w:r>
      <w:r w:rsidR="00801D2F" w:rsidRPr="0049727F">
        <w:t xml:space="preserve"> </w:t>
      </w:r>
      <w:r w:rsidR="004304AD">
        <w:t>H</w:t>
      </w:r>
      <w:r w:rsidR="00801D2F" w:rsidRPr="0049727F">
        <w:t xml:space="preserve">owever, one-way directionality and origin/destination nodes are preserved </w:t>
      </w:r>
      <w:r w:rsidR="00F63642">
        <w:t xml:space="preserve">and saved </w:t>
      </w:r>
      <w:r w:rsidR="00801D2F" w:rsidRPr="0049727F">
        <w:t>as edge attributes</w:t>
      </w:r>
      <w:r w:rsidR="00F63642">
        <w:t xml:space="preserve"> for GIS routing applications</w:t>
      </w:r>
      <w:r w:rsidR="00801D2F" w:rsidRPr="0049727F">
        <w:t>.</w:t>
      </w:r>
      <w:r w:rsidR="00F63642">
        <w:t xml:space="preserve"> These shapefiles and GraphML files can be loaded back into OSMnx later for processing, analysis, or visualization.</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lastRenderedPageBreak/>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9517113"/>
      <w:r w:rsidRPr="0049727F">
        <w:t xml:space="preserve">Figure </w:t>
      </w:r>
      <w:fldSimple w:instr=" STYLEREF 1 \s ">
        <w:r w:rsidR="00690434">
          <w:rPr>
            <w:noProof/>
          </w:rPr>
          <w:t>5</w:t>
        </w:r>
      </w:fldSimple>
      <w:r w:rsidR="00C1717A">
        <w:t>.</w:t>
      </w:r>
      <w:fldSimple w:instr=" SEQ Figure \* ARABIC \s 1 ">
        <w:r w:rsidR="00690434">
          <w:rPr>
            <w:noProof/>
          </w:rPr>
          <w:t>6</w:t>
        </w:r>
      </w:fldSimple>
      <w:r w:rsidR="00CA71E0">
        <w:t>.</w:t>
      </w:r>
      <w:r w:rsidRPr="0049727F">
        <w:t xml:space="preserve"> </w:t>
      </w:r>
      <w:r w:rsidR="00F63642">
        <w:t>The s</w:t>
      </w:r>
      <w:r w:rsidRPr="0049727F">
        <w:t xml:space="preserve">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7058A">
      <w:pPr>
        <w:pStyle w:val="Heading3"/>
      </w:pPr>
      <w:bookmarkStart w:id="144" w:name="_Toc475721773"/>
      <w:bookmarkStart w:id="145" w:name="_Toc479517062"/>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w:t>
      </w:r>
      <w:r w:rsidR="00ED5A93" w:rsidRPr="0049727F">
        <w:lastRenderedPageBreak/>
        <w:t xml:space="preserve">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p>
    <w:p w:rsidR="00F63642" w:rsidRDefault="00F63642" w:rsidP="004A4DE6">
      <w:r w:rsidRPr="0049727F">
        <w:t xml:space="preserve">The counts and proportions of streets per node improves on metrics used in other studies. Most studies simply use the node degree (either directed or undirected) to count how many edges are incident to the node. This has a couple of problems. First, it ignores the fact that nodes only have incident edges that connect to other nodes </w:t>
      </w:r>
      <w:r w:rsidRPr="0049727F">
        <w:rPr>
          <w:i/>
        </w:rPr>
        <w:t>within the spatial boundaries</w:t>
      </w:r>
      <w:r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Pr="0049727F">
        <w:rPr>
          <w:i/>
        </w:rPr>
        <w:t>four</w:t>
      </w:r>
      <w:r w:rsidRPr="0049727F">
        <w:t xml:space="preserve"> physical street segments connected to the intersection. This study instead </w:t>
      </w:r>
      <w:r>
        <w:t>created</w:t>
      </w:r>
      <w:r w:rsidRPr="0049727F">
        <w:t xml:space="preserve"> a new algorithm to correctly count physical streets per </w:t>
      </w:r>
      <w:r>
        <w:t>node</w:t>
      </w:r>
      <w:r w:rsidRPr="0049727F">
        <w:t>, taking into account one-way and two-way streets, parallel edges, self-loops, and intersections with streets that do not appear in the graph because they link to a node outside the bounds.</w:t>
      </w:r>
    </w:p>
    <w:tbl>
      <w:tblPr>
        <w:tblStyle w:val="TableGrid"/>
        <w:tblW w:w="8838" w:type="dxa"/>
        <w:tblBorders>
          <w:left w:val="none" w:sz="0" w:space="0" w:color="auto"/>
          <w:right w:val="none" w:sz="0" w:space="0" w:color="auto"/>
          <w:insideV w:val="none" w:sz="0" w:space="0" w:color="auto"/>
        </w:tblBorders>
        <w:tblLook w:val="04A0" w:firstRow="1" w:lastRow="0" w:firstColumn="1" w:lastColumn="0" w:noHBand="0" w:noVBand="1"/>
      </w:tblPr>
      <w:tblGrid>
        <w:gridCol w:w="3083"/>
        <w:gridCol w:w="5755"/>
      </w:tblGrid>
      <w:tr w:rsidR="000E6397" w:rsidRPr="0049727F" w:rsidTr="005F59A7">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5F59A7">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5F59A7">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5F59A7">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5F59A7">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5F59A7">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5F59A7">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5F59A7">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5F59A7">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5F59A7">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5F59A7">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5F59A7">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5F59A7">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5F59A7">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5F59A7">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5F59A7">
        <w:tc>
          <w:tcPr>
            <w:tcW w:w="3083" w:type="dxa"/>
          </w:tcPr>
          <w:p w:rsidR="000E6397" w:rsidRPr="0049727F" w:rsidRDefault="000E6397" w:rsidP="004A4DE6">
            <w:pPr>
              <w:pStyle w:val="Tablebody"/>
            </w:pPr>
            <w:r w:rsidRPr="0049727F">
              <w:lastRenderedPageBreak/>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5F59A7">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5F59A7">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5F59A7">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5F59A7">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5F59A7">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5F59A7">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5F59A7">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5F59A7">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5F59A7">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5F59A7">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5F59A7">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5F59A7">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5F59A7">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5F59A7">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5F59A7">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5F59A7">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5F59A7">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5F59A7">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5F59A7">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5F59A7">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5F59A7">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5F59A7">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5F59A7">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5F59A7">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5F59A7">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5F59A7">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5F59A7">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5F59A7">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Default="000E6397" w:rsidP="004A4DE6">
      <w:pPr>
        <w:pStyle w:val="Caption"/>
      </w:pPr>
      <w:bookmarkStart w:id="146" w:name="_Toc479517137"/>
      <w:r w:rsidRPr="0049727F">
        <w:t xml:space="preserve">Table </w:t>
      </w:r>
      <w:fldSimple w:instr=" STYLEREF 1 \s ">
        <w:r w:rsidR="00690434">
          <w:rPr>
            <w:noProof/>
          </w:rPr>
          <w:t>5</w:t>
        </w:r>
      </w:fldSimple>
      <w:r w:rsidR="00981C16">
        <w:t>.</w:t>
      </w:r>
      <w:fldSimple w:instr=" SEQ Table \* ARABIC \s 1 ">
        <w:r w:rsidR="00690434">
          <w:rPr>
            <w:noProof/>
          </w:rPr>
          <w:t>1</w:t>
        </w:r>
      </w:fldSimple>
      <w:r w:rsidR="00CA71E0">
        <w:rPr>
          <w:noProof/>
        </w:rPr>
        <w:t>.</w:t>
      </w:r>
      <w:r w:rsidRPr="0049727F">
        <w:t xml:space="preserve"> Network </w:t>
      </w:r>
      <w:r w:rsidR="00F63642">
        <w:t>measures</w:t>
      </w:r>
      <w:r w:rsidRPr="0049727F">
        <w:t xml:space="preserve"> calculated </w:t>
      </w:r>
      <w:r w:rsidR="00F63642" w:rsidRPr="0049727F">
        <w:t xml:space="preserve">automatically </w:t>
      </w:r>
      <w:r w:rsidRPr="0049727F">
        <w:t>by OSMnx.</w:t>
      </w:r>
      <w:bookmarkEnd w:id="146"/>
    </w:p>
    <w:p w:rsidR="002C71CA" w:rsidRPr="0049727F" w:rsidRDefault="002C71CA" w:rsidP="002C71CA">
      <w:pPr>
        <w:pStyle w:val="Figure"/>
      </w:pPr>
      <w:r>
        <w:lastRenderedPageBreak/>
        <w:drawing>
          <wp:inline distT="0" distB="0" distL="0" distR="0" wp14:anchorId="07162115" wp14:editId="76FFDA5F">
            <wp:extent cx="5090229" cy="4657725"/>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37745" cy="4701203"/>
                    </a:xfrm>
                    <a:prstGeom prst="rect">
                      <a:avLst/>
                    </a:prstGeom>
                    <a:noFill/>
                    <a:ln>
                      <a:noFill/>
                    </a:ln>
                  </pic:spPr>
                </pic:pic>
              </a:graphicData>
            </a:graphic>
          </wp:inline>
        </w:drawing>
      </w:r>
    </w:p>
    <w:p w:rsidR="002C71CA" w:rsidRDefault="002C71CA" w:rsidP="002C71CA">
      <w:pPr>
        <w:pStyle w:val="Caption"/>
      </w:pPr>
      <w:bookmarkStart w:id="147" w:name="_Toc479517114"/>
      <w:r w:rsidRPr="0049727F">
        <w:t xml:space="preserve">Figure </w:t>
      </w:r>
      <w:fldSimple w:instr=" STYLEREF 1 \s ">
        <w:r w:rsidR="00690434">
          <w:rPr>
            <w:noProof/>
          </w:rPr>
          <w:t>5</w:t>
        </w:r>
      </w:fldSimple>
      <w:r>
        <w:t>.</w:t>
      </w:r>
      <w:fldSimple w:instr=" SEQ Figure \* ARABIC \s 1 ">
        <w:r w:rsidR="00690434">
          <w:rPr>
            <w:noProof/>
          </w:rPr>
          <w:t>7</w:t>
        </w:r>
      </w:fldSimple>
      <w:r>
        <w:t>.</w:t>
      </w:r>
      <w:r w:rsidRPr="0049727F">
        <w:t xml:space="preserve"> OSMnx calculates the shortest network path between two points</w:t>
      </w:r>
      <w:r>
        <w:t xml:space="preserve"> in Los Angeles</w:t>
      </w:r>
      <w:r w:rsidRPr="0049727F">
        <w:t>, accounting</w:t>
      </w:r>
      <w:r>
        <w:t xml:space="preserve"> for one-way streets, and plots the route</w:t>
      </w:r>
      <w:r w:rsidRPr="0049727F">
        <w:t>.</w:t>
      </w:r>
      <w:bookmarkEnd w:id="147"/>
    </w:p>
    <w:p w:rsidR="00EF6F3A" w:rsidRDefault="00EF6F3A" w:rsidP="00EF6F3A">
      <w:r>
        <w:t>As demonstrated in Figure 5.7, we</w:t>
      </w:r>
      <w:r w:rsidRPr="0049727F">
        <w:t xml:space="preserve"> can also calculate and plot short</w:t>
      </w:r>
      <w:r w:rsidR="00F63642">
        <w:t xml:space="preserve">est-path routes between points – </w:t>
      </w:r>
      <w:r w:rsidRPr="0049727F">
        <w:t>takin</w:t>
      </w:r>
      <w:r>
        <w:t>g one-way streets into account</w:t>
      </w:r>
      <w:r w:rsidR="00F63642">
        <w:t xml:space="preserve"> – </w:t>
      </w:r>
      <w:r>
        <w:t>using Dijkstra’s algorithm (Dijkstra 1959; Misa 2010). These shortest paths can be weighted by distance, travel time (assuming the availability of speed data), or any other impedance. For example, since OSMnx can automatically attach elevation data to each node and calculate street grades, a shortest path can be calculated that minimizes elevation change rather than trip distance.</w:t>
      </w:r>
    </w:p>
    <w:p w:rsidR="00A96452" w:rsidRDefault="00A96452" w:rsidP="0077058A">
      <w:pPr>
        <w:pStyle w:val="Heading3"/>
      </w:pPr>
      <w:bookmarkStart w:id="148" w:name="_Toc479517063"/>
      <w:r>
        <w:t>Visualize Street Networks</w:t>
      </w:r>
      <w:r w:rsidR="00BF468A">
        <w:t xml:space="preserve"> and Urban Form</w:t>
      </w:r>
      <w:bookmarkEnd w:id="148"/>
    </w:p>
    <w:p w:rsidR="00093C73" w:rsidRPr="0049727F" w:rsidRDefault="00093C73" w:rsidP="0061581A">
      <w:r w:rsidRPr="0049727F">
        <w:t xml:space="preserve">OSMnx can visualize street </w:t>
      </w:r>
      <w:r w:rsidR="00A558E3">
        <w:t xml:space="preserve">networks and their metric and topological attributes in </w:t>
      </w:r>
      <w:r w:rsidR="00F63642">
        <w:t>various</w:t>
      </w:r>
      <w:r w:rsidR="00A558E3">
        <w:t xml:space="preserve"> ways. A few quick examples particularly relevant to planners</w:t>
      </w:r>
      <w:r w:rsidR="00360536">
        <w:t>, designers,</w:t>
      </w:r>
      <w:r w:rsidR="00A558E3">
        <w:t xml:space="preserve"> and </w:t>
      </w:r>
      <w:r w:rsidR="00A558E3">
        <w:lastRenderedPageBreak/>
        <w:t xml:space="preserve">urban scholars help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w:t>
      </w:r>
      <w:r w:rsidR="001A3900">
        <w:t>dead-ends</w:t>
      </w:r>
      <w:r w:rsidR="001A3900" w:rsidRPr="0049727F">
        <w:t xml:space="preserve"> </w:t>
      </w:r>
      <w:r w:rsidRPr="0049727F">
        <w:t>(or</w:t>
      </w:r>
      <w:r w:rsidR="008022AA">
        <w:t>,</w:t>
      </w:r>
      <w:r w:rsidRPr="0049727F">
        <w:t xml:space="preserve"> </w:t>
      </w:r>
      <w:r w:rsidR="00360536">
        <w:t>in fact</w:t>
      </w:r>
      <w:r w:rsidR="008022AA">
        <w:t>,</w:t>
      </w:r>
      <w:r w:rsidR="00360536">
        <w:t xml:space="preserve"> </w:t>
      </w:r>
      <w:r w:rsidRPr="0049727F">
        <w:t xml:space="preserve">intersections of any type) in a city to </w:t>
      </w:r>
      <w:r w:rsidR="00360536">
        <w:t>analyze and visually communicate</w:t>
      </w:r>
      <w:r w:rsidRPr="0049727F">
        <w:t xml:space="preserve"> these points of low network connectivity</w:t>
      </w:r>
      <w:r w:rsidR="004D4296">
        <w:t xml:space="preserve"> (</w:t>
      </w:r>
      <w:r w:rsidR="008022AA">
        <w:t xml:space="preserve">cf. </w:t>
      </w:r>
      <w:r w:rsidR="004D4296">
        <w:t xml:space="preserve">Badger 2011; </w:t>
      </w:r>
      <w:r w:rsidR="0061581A">
        <w:t xml:space="preserve">Barrington-Leigh and Millard-Ball </w:t>
      </w:r>
      <w:r w:rsidR="004D4296">
        <w:t>2015)</w:t>
      </w:r>
      <w:r w:rsidR="00360536">
        <w:t>, as demonstrated in Figure 5.8.</w:t>
      </w:r>
    </w:p>
    <w:p w:rsidR="005D7532" w:rsidRDefault="00360536" w:rsidP="004A4DE6">
      <w:r>
        <w:t>OSMnx also produces figure-ground diagrams of street networks and building footprints, for urban design and the communication of planning</w:t>
      </w:r>
      <w:r w:rsidR="00F63642">
        <w:t xml:space="preserve"> decisions</w:t>
      </w:r>
      <w:r>
        <w:t xml:space="preserve">.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F63642" w:rsidRPr="0049727F" w:rsidRDefault="00F63642" w:rsidP="00F63642">
      <w:pPr>
        <w:pStyle w:val="Figure"/>
      </w:pPr>
      <w:r>
        <w:drawing>
          <wp:inline distT="0" distB="0" distL="0" distR="0" wp14:anchorId="5B3953C1" wp14:editId="414EF977">
            <wp:extent cx="4219575" cy="2917972"/>
            <wp:effectExtent l="0" t="0" r="0" b="0"/>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63888" cy="2948616"/>
                    </a:xfrm>
                    <a:prstGeom prst="rect">
                      <a:avLst/>
                    </a:prstGeom>
                    <a:noFill/>
                    <a:ln>
                      <a:noFill/>
                    </a:ln>
                  </pic:spPr>
                </pic:pic>
              </a:graphicData>
            </a:graphic>
          </wp:inline>
        </w:drawing>
      </w:r>
    </w:p>
    <w:p w:rsidR="00F63642" w:rsidRDefault="00F63642" w:rsidP="00F63642">
      <w:pPr>
        <w:pStyle w:val="Caption"/>
      </w:pPr>
      <w:bookmarkStart w:id="149" w:name="_Toc479517115"/>
      <w:r w:rsidRPr="0049727F">
        <w:t xml:space="preserve">Figure </w:t>
      </w:r>
      <w:fldSimple w:instr=" STYLEREF 1 \s ">
        <w:r w:rsidR="00690434">
          <w:rPr>
            <w:noProof/>
          </w:rPr>
          <w:t>5</w:t>
        </w:r>
      </w:fldSimple>
      <w:r>
        <w:t>.</w:t>
      </w:r>
      <w:fldSimple w:instr=" SEQ Figure \* ARABIC \s 1 ">
        <w:r w:rsidR="00690434">
          <w:rPr>
            <w:noProof/>
          </w:rPr>
          <w:t>8</w:t>
        </w:r>
      </w:fldSimple>
      <w:r>
        <w:t>.</w:t>
      </w:r>
      <w:r w:rsidRPr="0049727F">
        <w:t xml:space="preserve"> OSMnx visualizes the spatial distribution of </w:t>
      </w:r>
      <w:r>
        <w:t xml:space="preserve">dead-ends </w:t>
      </w:r>
      <w:r w:rsidRPr="0049727F">
        <w:t xml:space="preserve">in </w:t>
      </w:r>
      <w:r>
        <w:t xml:space="preserve">the city of </w:t>
      </w:r>
      <w:r w:rsidRPr="0049727F">
        <w:t>Piedmont, California.</w:t>
      </w:r>
      <w:bookmarkEnd w:id="149"/>
    </w:p>
    <w:p w:rsidR="00B33123" w:rsidRDefault="00B33123" w:rsidP="00F63642">
      <w:pPr>
        <w:pStyle w:val="Figure"/>
        <w:ind w:left="-130" w:right="-90"/>
      </w:pPr>
      <w:r>
        <w:lastRenderedPageBreak/>
        <w:drawing>
          <wp:inline distT="0" distB="0" distL="0" distR="0" wp14:anchorId="1C56E832" wp14:editId="4D168853">
            <wp:extent cx="5667375" cy="4557551"/>
            <wp:effectExtent l="0" t="0" r="0"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68604" cy="4558539"/>
                    </a:xfrm>
                    <a:prstGeom prst="rect">
                      <a:avLst/>
                    </a:prstGeom>
                    <a:noFill/>
                    <a:ln>
                      <a:noFill/>
                    </a:ln>
                  </pic:spPr>
                </pic:pic>
              </a:graphicData>
            </a:graphic>
          </wp:inline>
        </w:drawing>
      </w:r>
    </w:p>
    <w:p w:rsidR="00B33123" w:rsidRDefault="00B33123" w:rsidP="00B33123">
      <w:pPr>
        <w:pStyle w:val="Caption"/>
      </w:pPr>
      <w:bookmarkStart w:id="150" w:name="_Toc479517116"/>
      <w:r>
        <w:t xml:space="preserve">Figure </w:t>
      </w:r>
      <w:fldSimple w:instr=" STYLEREF 1 \s ">
        <w:r w:rsidR="00690434">
          <w:rPr>
            <w:noProof/>
          </w:rPr>
          <w:t>5</w:t>
        </w:r>
      </w:fldSimple>
      <w:r>
        <w:t>.</w:t>
      </w:r>
      <w:fldSimple w:instr=" SEQ Figure \* ARABIC \s 1 ">
        <w:r w:rsidR="00690434">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0"/>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w:t>
      </w:r>
      <w:r w:rsidR="00DC25A7">
        <w:lastRenderedPageBreak/>
        <w:t xml:space="preserve">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w:t>
      </w:r>
      <w:r w:rsidR="005F59A7">
        <w:t xml:space="preserve"> movement</w:t>
      </w:r>
      <w:r w:rsidR="00471846">
        <w:t xml:space="preserve">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lastRenderedPageBreak/>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different than its downtown</w:t>
      </w:r>
      <w:r>
        <w:t xml:space="preserve"> (as we will discuss in chapter 6)</w:t>
      </w:r>
      <w:r w:rsidRPr="005C2FDD">
        <w:t xml:space="preserve">, and Sacramento’s </w:t>
      </w:r>
      <w:r>
        <w:t xml:space="preserve">compact, </w:t>
      </w:r>
      <w:r w:rsidRPr="005C2FDD">
        <w:t>grid-like downtown looks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F63642" w:rsidRDefault="00F63642" w:rsidP="00F63642">
      <w:r>
        <w:t xml:space="preserve">These uses can be seen perhaps even more clearly when we use OSMnx to visualize street networks along with building footprints, as shown in Figure 5.10. At the top-left, we see the </w:t>
      </w:r>
      <w:r w:rsidR="008A5741">
        <w:t>densely-built</w:t>
      </w:r>
      <w:r>
        <w:t xml:space="preserve"> form of midtown Manhattan</w:t>
      </w:r>
      <w:r w:rsidR="005F59A7">
        <w:t>,</w:t>
      </w:r>
      <w:r>
        <w:t xml:space="preserve">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each block as open space for residents. Within this square mile, there are 5,054 building footprints with a median area of 142 square meters.</w:t>
      </w:r>
      <w:r w:rsidR="008A5741">
        <w:t xml:space="preserve"> </w:t>
      </w:r>
      <w:r>
        <w:t xml:space="preserve">The bottom two images in Figure 5.10 reveal an entirely different </w:t>
      </w:r>
      <w:r w:rsidR="008A5741">
        <w:t>mode of urbanization</w:t>
      </w:r>
      <w:r>
        <w:t xml:space="preserve"> by visualizing the slums of Monrovia, Liberia and </w:t>
      </w:r>
      <w:r w:rsidRPr="00A22ED2">
        <w:t>Port-au-Prince</w:t>
      </w:r>
      <w:r>
        <w:t>, Haiti. These informal settlements are much finer-</w:t>
      </w:r>
      <w:r>
        <w:lastRenderedPageBreak/>
        <w:t>grained, and are not structured according to the orderly logic of the American street grids in the top row. Monrovia’s square mile contains 2,543 building footprints with a median area of 127 square meters. Port-au-Prince’s square mile contains 14,037 building footprints with a median area of just 34 square meters.</w:t>
      </w:r>
    </w:p>
    <w:p w:rsidR="003D3E8E" w:rsidRDefault="003D3E8E" w:rsidP="00F63642">
      <w:pPr>
        <w:pStyle w:val="Figure"/>
        <w:ind w:left="-270"/>
      </w:pPr>
      <w:r>
        <w:drawing>
          <wp:inline distT="0" distB="0" distL="0" distR="0" wp14:anchorId="0D0B7B02" wp14:editId="0C7AA23E">
            <wp:extent cx="5509390" cy="5819775"/>
            <wp:effectExtent l="0" t="0" r="0" b="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1421" cy="5916991"/>
                    </a:xfrm>
                    <a:prstGeom prst="rect">
                      <a:avLst/>
                    </a:prstGeom>
                    <a:noFill/>
                    <a:ln>
                      <a:noFill/>
                    </a:ln>
                  </pic:spPr>
                </pic:pic>
              </a:graphicData>
            </a:graphic>
          </wp:inline>
        </w:drawing>
      </w:r>
    </w:p>
    <w:p w:rsidR="005D7532" w:rsidRDefault="003D3E8E" w:rsidP="00F63642">
      <w:pPr>
        <w:pStyle w:val="Caption"/>
      </w:pPr>
      <w:bookmarkStart w:id="151" w:name="_Toc479517117"/>
      <w:r>
        <w:t xml:space="preserve">Figure </w:t>
      </w:r>
      <w:fldSimple w:instr=" STYLEREF 1 \s ">
        <w:r w:rsidR="00690434">
          <w:rPr>
            <w:noProof/>
          </w:rPr>
          <w:t>5</w:t>
        </w:r>
      </w:fldSimple>
      <w:r>
        <w:t>.</w:t>
      </w:r>
      <w:fldSimple w:instr=" SEQ Figure \* ARABIC \s 1 ">
        <w:r w:rsidR="00690434">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1"/>
    </w:p>
    <w:tbl>
      <w:tblPr>
        <w:tblStyle w:val="TableGrid"/>
        <w:tblW w:w="82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838"/>
        <w:gridCol w:w="1577"/>
        <w:gridCol w:w="1558"/>
        <w:gridCol w:w="1699"/>
        <w:gridCol w:w="1097"/>
      </w:tblGrid>
      <w:tr w:rsidR="005D7532" w:rsidRPr="005812BA" w:rsidTr="005F59A7">
        <w:tc>
          <w:tcPr>
            <w:tcW w:w="1520"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lastRenderedPageBreak/>
              <w:t>Square mile</w:t>
            </w:r>
          </w:p>
        </w:tc>
        <w:tc>
          <w:tcPr>
            <w:tcW w:w="838" w:type="dxa"/>
            <w:tcBorders>
              <w:top w:val="single" w:sz="4" w:space="0" w:color="auto"/>
              <w:bottom w:val="single" w:sz="4" w:space="0" w:color="auto"/>
            </w:tcBorders>
            <w:vAlign w:val="bottom"/>
          </w:tcPr>
          <w:p w:rsidR="005D7532" w:rsidRPr="005812BA" w:rsidRDefault="005D7532" w:rsidP="006677AC">
            <w:pPr>
              <w:pStyle w:val="TableHeader"/>
              <w:jc w:val="right"/>
              <w:rPr>
                <w:i/>
                <w:szCs w:val="18"/>
              </w:rPr>
            </w:pPr>
            <w:r w:rsidRPr="005812BA">
              <w:rPr>
                <w:i/>
                <w:szCs w:val="18"/>
              </w:rPr>
              <w:t>n</w:t>
            </w:r>
          </w:p>
        </w:tc>
        <w:tc>
          <w:tcPr>
            <w:tcW w:w="157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tcBorders>
              <w:top w:val="single" w:sz="4" w:space="0" w:color="auto"/>
              <w:bottom w:val="single" w:sz="4" w:space="0" w:color="auto"/>
            </w:tcBorders>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F59A7">
        <w:tc>
          <w:tcPr>
            <w:tcW w:w="1520" w:type="dxa"/>
            <w:tcBorders>
              <w:top w:val="single" w:sz="4" w:space="0" w:color="auto"/>
            </w:tcBorders>
            <w:vAlign w:val="bottom"/>
          </w:tcPr>
          <w:p w:rsidR="005D7532" w:rsidRPr="005812BA" w:rsidRDefault="005D7532" w:rsidP="006677AC">
            <w:pPr>
              <w:pStyle w:val="Tablebody"/>
              <w:jc w:val="right"/>
              <w:rPr>
                <w:szCs w:val="18"/>
              </w:rPr>
            </w:pPr>
            <w:r w:rsidRPr="005812BA">
              <w:rPr>
                <w:szCs w:val="18"/>
              </w:rPr>
              <w:t>New York</w:t>
            </w:r>
          </w:p>
        </w:tc>
        <w:tc>
          <w:tcPr>
            <w:tcW w:w="83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237</w:t>
            </w:r>
          </w:p>
        </w:tc>
        <w:tc>
          <w:tcPr>
            <w:tcW w:w="157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1,551,235</w:t>
            </w:r>
          </w:p>
        </w:tc>
        <w:tc>
          <w:tcPr>
            <w:tcW w:w="155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93</w:t>
            </w:r>
          </w:p>
        </w:tc>
        <w:tc>
          <w:tcPr>
            <w:tcW w:w="1699"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41</w:t>
            </w:r>
          </w:p>
        </w:tc>
        <w:tc>
          <w:tcPr>
            <w:tcW w:w="109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0%</w:t>
            </w:r>
          </w:p>
        </w:tc>
      </w:tr>
      <w:tr w:rsidR="005D7532" w:rsidRPr="005812BA" w:rsidTr="005F59A7">
        <w:tc>
          <w:tcPr>
            <w:tcW w:w="1520"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F59A7">
        <w:tc>
          <w:tcPr>
            <w:tcW w:w="1520"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F59A7">
        <w:tc>
          <w:tcPr>
            <w:tcW w:w="1520" w:type="dxa"/>
            <w:tcBorders>
              <w:bottom w:val="single" w:sz="4" w:space="0" w:color="auto"/>
            </w:tcBorders>
            <w:vAlign w:val="bottom"/>
          </w:tcPr>
          <w:p w:rsidR="005D7532" w:rsidRPr="005812BA" w:rsidRDefault="005D7532" w:rsidP="006677AC">
            <w:pPr>
              <w:pStyle w:val="Tablebody"/>
              <w:jc w:val="right"/>
              <w:rPr>
                <w:szCs w:val="18"/>
              </w:rPr>
            </w:pPr>
            <w:r w:rsidRPr="005812BA">
              <w:rPr>
                <w:szCs w:val="18"/>
              </w:rPr>
              <w:t>Port-au-Prince</w:t>
            </w:r>
          </w:p>
        </w:tc>
        <w:tc>
          <w:tcPr>
            <w:tcW w:w="83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14,037</w:t>
            </w:r>
          </w:p>
        </w:tc>
        <w:tc>
          <w:tcPr>
            <w:tcW w:w="157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680,962</w:t>
            </w:r>
          </w:p>
        </w:tc>
        <w:tc>
          <w:tcPr>
            <w:tcW w:w="155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49</w:t>
            </w:r>
          </w:p>
        </w:tc>
        <w:tc>
          <w:tcPr>
            <w:tcW w:w="1699"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34</w:t>
            </w:r>
          </w:p>
        </w:tc>
        <w:tc>
          <w:tcPr>
            <w:tcW w:w="109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2" w:name="_Toc479517138"/>
      <w:r>
        <w:t xml:space="preserve">Table </w:t>
      </w:r>
      <w:fldSimple w:instr=" STYLEREF 1 \s ">
        <w:r w:rsidR="00690434">
          <w:rPr>
            <w:noProof/>
          </w:rPr>
          <w:t>5</w:t>
        </w:r>
      </w:fldSimple>
      <w:r>
        <w:t>.</w:t>
      </w:r>
      <w:fldSimple w:instr=" SEQ Table \* ARABIC \s 1 ">
        <w:r w:rsidR="00690434">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w:t>
      </w:r>
      <w:r w:rsidR="008A5741">
        <w:t xml:space="preserve">collaboratively </w:t>
      </w:r>
      <w:r w:rsidR="008E318E">
        <w:t>study how to percolate 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427D11">
        <w:t xml:space="preserve"> Recall Fishman’s (2011) argument </w:t>
      </w:r>
      <w:r w:rsidR="008A5741">
        <w:t xml:space="preserve">that we </w:t>
      </w:r>
      <w:r w:rsidR="00427D11">
        <w:t xml:space="preserve">discussed in chapter 4, section 4.4.3: the modernist paradigm </w:t>
      </w:r>
      <w:r w:rsidR="005F59A7">
        <w:t>sought</w:t>
      </w:r>
      <w:r w:rsidR="00427D11">
        <w:t xml:space="preserve"> to </w:t>
      </w:r>
      <w:r w:rsidR="00427D11" w:rsidRPr="00427D11">
        <w:t>open up</w:t>
      </w:r>
      <w:r w:rsidR="00427D11">
        <w:t xml:space="preserve"> the dense and messy urban fabric with towers-in-the-park, spacing, and highways.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427D11">
        <w:t xml:space="preserve"> (Figure 5.11)</w:t>
      </w:r>
      <w:r w:rsidR="00C1717A">
        <w:t>. Th</w:t>
      </w:r>
      <w:r>
        <w:t>e</w:t>
      </w:r>
      <w:r w:rsidR="00936134">
        <w:t xml:space="preserve"> structural order of the city also suggests “an ordering of social relations and practices in the city</w:t>
      </w:r>
      <w:r w:rsidR="008A5741">
        <w:t>,</w:t>
      </w:r>
      <w:r w:rsidR="00936134">
        <w:t xml:space="preserve">” </w:t>
      </w:r>
      <w:r w:rsidR="00DA09EE">
        <w:t>as d</w:t>
      </w:r>
      <w:r w:rsidR="00AB4B75">
        <w:t>iscussed in chapter 4 (</w:t>
      </w:r>
      <w:r w:rsidR="00427D11">
        <w:t>Holston 1989</w:t>
      </w:r>
      <w:r w:rsidR="008A5741">
        <w:t>, p. 125</w:t>
      </w:r>
      <w:r w:rsidR="00AB4B75">
        <w:t>;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5082992" cy="5400675"/>
            <wp:effectExtent l="0" t="0" r="381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5274" cy="5488100"/>
                    </a:xfrm>
                    <a:prstGeom prst="rect">
                      <a:avLst/>
                    </a:prstGeom>
                    <a:noFill/>
                    <a:ln>
                      <a:noFill/>
                    </a:ln>
                  </pic:spPr>
                </pic:pic>
              </a:graphicData>
            </a:graphic>
          </wp:inline>
        </w:drawing>
      </w:r>
    </w:p>
    <w:p w:rsidR="005812BA" w:rsidRDefault="005812BA" w:rsidP="005812BA">
      <w:pPr>
        <w:pStyle w:val="Caption"/>
      </w:pPr>
      <w:bookmarkStart w:id="153" w:name="_Toc479517118"/>
      <w:r>
        <w:t xml:space="preserve">Figure </w:t>
      </w:r>
      <w:fldSimple w:instr=" STYLEREF 1 \s ">
        <w:r w:rsidR="00690434">
          <w:rPr>
            <w:noProof/>
          </w:rPr>
          <w:t>5</w:t>
        </w:r>
      </w:fldSimple>
      <w:r>
        <w:t>.</w:t>
      </w:r>
      <w:fldSimple w:instr=" SEQ Figure \* ARABIC \s 1 ">
        <w:r w:rsidR="00690434">
          <w:rPr>
            <w:noProof/>
          </w:rPr>
          <w:t>11</w:t>
        </w:r>
      </w:fldSimple>
      <w:r>
        <w:t xml:space="preserve">. </w:t>
      </w:r>
      <w:r w:rsidRPr="00AF754E">
        <w:t xml:space="preserve">One square mile figure-ground diagrams of building footprints in </w:t>
      </w:r>
      <w:r w:rsidR="008A5741">
        <w:t xml:space="preserve">the city centers of </w:t>
      </w:r>
      <w:r w:rsidRPr="00AF754E">
        <w:t>Venice, London, Paris, and Brasília reveal the modernist inversion of traditional urban spatial order. Downloaded and plotted automatically with OSMnx.</w:t>
      </w:r>
      <w:bookmarkEnd w:id="153"/>
    </w:p>
    <w:p w:rsidR="00A22ED2" w:rsidRDefault="00A22ED2" w:rsidP="0077058A">
      <w:pPr>
        <w:pStyle w:val="Heading3"/>
      </w:pPr>
      <w:bookmarkStart w:id="154" w:name="_Toc479517064"/>
      <w:r>
        <w:t>Summary</w:t>
      </w:r>
      <w:bookmarkEnd w:id="154"/>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008022AA">
        <w:t>,</w:t>
      </w:r>
      <w:r w:rsidR="008022AA" w:rsidRPr="008022AA">
        <w:t xml:space="preserve"> OSMnx is a new research tool that simplifies and democratizes the process of collecting, constructing, correcting, analyzing, projecting, mapping, and visualizing</w:t>
      </w:r>
      <w:r w:rsidR="008022AA">
        <w:t xml:space="preserve"> complex urban street networks. </w:t>
      </w:r>
      <w:r w:rsidR="00A96452">
        <w:t xml:space="preserve">It </w:t>
      </w:r>
      <w:r w:rsidR="00A96452" w:rsidRPr="0049727F">
        <w:t>is built on top of NetworkX, matplotlib, and geopandas for rich network analytic capabilities, beautiful and simple visualizations, and fast spatia</w:t>
      </w:r>
      <w:r w:rsidR="008022AA">
        <w:t>l queries with R-</w:t>
      </w:r>
      <w:r w:rsidR="008022AA">
        <w:lastRenderedPageBreak/>
        <w:t xml:space="preserve">tree indexing. </w:t>
      </w:r>
      <w:r w:rsidR="008022AA" w:rsidRPr="008022AA">
        <w:t>This empowers research into urban form, street design and evolution, transportation, and resilience at multiple scales for any geography anywhere in the world.</w:t>
      </w:r>
    </w:p>
    <w:p w:rsidR="00093C73" w:rsidRPr="0049727F" w:rsidRDefault="003A4B0B" w:rsidP="0077058A">
      <w:pPr>
        <w:pStyle w:val="Heading2"/>
      </w:pPr>
      <w:bookmarkStart w:id="155" w:name="_Toc475721774"/>
      <w:bookmarkStart w:id="156" w:name="_Toc479517065"/>
      <w:r w:rsidRPr="0049727F">
        <w:t>Discussion</w:t>
      </w:r>
      <w:bookmarkEnd w:id="155"/>
      <w:bookmarkEnd w:id="156"/>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w:t>
      </w:r>
      <w:r w:rsidR="008A5741">
        <w:t xml:space="preserve">s: downloading place boundaries, </w:t>
      </w:r>
      <w:r w:rsidRPr="0047645D">
        <w:t>building footprints</w:t>
      </w:r>
      <w:r w:rsidR="008A5741">
        <w:t>, and elevation data</w:t>
      </w:r>
      <w:r w:rsidRPr="0047645D">
        <w:t>;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p w:rsidR="0012705A" w:rsidRDefault="0047645D" w:rsidP="004A4DE6">
      <w:r w:rsidRPr="0047645D">
        <w:t xml:space="preserve">While these data </w:t>
      </w:r>
      <w:r w:rsidR="008A5741">
        <w:t>describe</w:t>
      </w:r>
      <w:r w:rsidRPr="0047645D">
        <w:t xml:space="preserve"> various features </w:t>
      </w:r>
      <w:r w:rsidR="008A5741">
        <w:t>of</w:t>
      </w:r>
      <w:r w:rsidRPr="0047645D">
        <w:t xml:space="preserve">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good across the United States and Western Europe, developing countries have less thorough, but still quite ade</w:t>
      </w:r>
      <w:r w:rsidR="008A5741">
        <w:t>quate (</w:t>
      </w:r>
      <w:r w:rsidR="008A5741" w:rsidRPr="0047645D">
        <w:t>especially in cities</w:t>
      </w:r>
      <w:r w:rsidR="008A5741">
        <w:t>), street network coverage</w:t>
      </w:r>
      <w:r w:rsidRPr="0047645D">
        <w:t xml:space="preserve">. Moreover, any researcher </w:t>
      </w:r>
      <w:r w:rsidR="00B124C6">
        <w:t xml:space="preserve">or organization </w:t>
      </w:r>
      <w:r w:rsidRPr="0047645D">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7" w:name="_Toc475721775"/>
      <w:r w:rsidR="00120E96">
        <w:t xml:space="preserve"> </w:t>
      </w:r>
      <w:r w:rsidR="005A751A">
        <w:t>OSMnx is open source and freely available to download from a public repository (see Appendix).</w:t>
      </w:r>
    </w:p>
    <w:p w:rsidR="00120E96" w:rsidRPr="005D7532" w:rsidRDefault="00120E96" w:rsidP="004A4DE6">
      <w:r>
        <w:lastRenderedPageBreak/>
        <w:t xml:space="preserve">The following two chapters use this tool to conduct empirical studies of urban street networks at multiple scales. </w:t>
      </w:r>
      <w:r w:rsidR="0012705A">
        <w:t xml:space="preserve">Chapter 6 </w:t>
      </w:r>
      <w:r w:rsidR="00B124C6">
        <w:t>presents a small case study of</w:t>
      </w:r>
      <w:r w:rsidR="0012705A">
        <w:t xml:space="preserve"> networks at the neighbor</w:t>
      </w:r>
      <w:r w:rsidR="00B124C6">
        <w:t>hood scale in Portland, Oregon. C</w:t>
      </w:r>
      <w:r w:rsidR="0012705A">
        <w:t xml:space="preserve">hapter 7 examines </w:t>
      </w:r>
      <w:r w:rsidR="00B124C6">
        <w:t xml:space="preserve">street </w:t>
      </w:r>
      <w:r w:rsidR="0012705A">
        <w:t>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000ACB">
      <w:pPr>
        <w:pStyle w:val="Heading1"/>
      </w:pPr>
      <w:bookmarkStart w:id="158" w:name="_Toc479517066"/>
      <w:r w:rsidRPr="0049727F">
        <w:t>Case Study: Portland, Oregon</w:t>
      </w:r>
      <w:bookmarkEnd w:id="157"/>
      <w:bookmarkEnd w:id="158"/>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59" w:name="_Toc475721776"/>
      <w:bookmarkStart w:id="160" w:name="_Toc479517067"/>
      <w:r w:rsidRPr="00D265F3">
        <w:lastRenderedPageBreak/>
        <w:t>Abstract</w:t>
      </w:r>
      <w:bookmarkEnd w:id="159"/>
      <w:bookmarkEnd w:id="160"/>
    </w:p>
    <w:p w:rsidR="007232CE" w:rsidRPr="0049727F" w:rsidRDefault="00800AD9" w:rsidP="004A4DE6">
      <w:r w:rsidRPr="0049727F">
        <w:t xml:space="preserve">This chapter presents a small case study </w:t>
      </w:r>
      <w:r w:rsidR="007A3250" w:rsidRPr="0049727F">
        <w:t>to demonstrate</w:t>
      </w:r>
      <w:r w:rsidRPr="0049727F">
        <w:t xml:space="preserve"> the usage of OSMnx</w:t>
      </w:r>
      <w:r w:rsidR="007A3250" w:rsidRPr="0049727F">
        <w:t xml:space="preserve"> for research. It collects the street networks for three small </w:t>
      </w:r>
      <w:r w:rsidR="00B124C6">
        <w:t>areas</w:t>
      </w:r>
      <w:r w:rsidR="007A3250" w:rsidRPr="0049727F">
        <w:t xml:space="preserve"> of Portland, Oregon to perfo</w:t>
      </w:r>
      <w:r w:rsidR="00B124C6">
        <w:t>rm a cross-sectional analysis. First, i</w:t>
      </w:r>
      <w:r w:rsidR="007A3250" w:rsidRPr="0049727F">
        <w:t>t introduces these neighborhoods from a brief qualita</w:t>
      </w:r>
      <w:r w:rsidR="00B124C6">
        <w:t xml:space="preserve">tive and historical perspective. Then it </w:t>
      </w:r>
      <w:r w:rsidR="007A3250" w:rsidRPr="0049727F">
        <w:t xml:space="preserve">explores their comparative quantitative measures of network complexity and structure. </w:t>
      </w:r>
      <w:r w:rsidR="00B124C6">
        <w:t>Finally,</w:t>
      </w:r>
      <w:r w:rsidR="007A3250" w:rsidRPr="0049727F">
        <w:t xml:space="preserve"> it discusses these empirical findings and what </w:t>
      </w:r>
      <w:r w:rsidR="00B124C6">
        <w:t xml:space="preserve">planning and design </w:t>
      </w:r>
      <w:r w:rsidR="007A3250" w:rsidRPr="0049727F">
        <w:t>insights may be drawn from them.</w:t>
      </w:r>
    </w:p>
    <w:p w:rsidR="0077357B" w:rsidRPr="0049727F" w:rsidRDefault="0079609A" w:rsidP="0077058A">
      <w:pPr>
        <w:pStyle w:val="Heading2"/>
      </w:pPr>
      <w:bookmarkStart w:id="161" w:name="_Toc475721777"/>
      <w:bookmarkStart w:id="162" w:name="_Toc479517068"/>
      <w:r w:rsidRPr="0049727F">
        <w:t>Introduction</w:t>
      </w:r>
      <w:bookmarkEnd w:id="161"/>
      <w:bookmarkEnd w:id="162"/>
    </w:p>
    <w:p w:rsidR="00841524" w:rsidRPr="0049727F" w:rsidRDefault="00E60D7B" w:rsidP="004A4DE6">
      <w:r w:rsidRPr="0049727F">
        <w:t>Portland, Oregon is widely regarded as a model city for American urban planning</w:t>
      </w:r>
      <w:r w:rsidR="00D672C7">
        <w:t>,</w:t>
      </w:r>
      <w:r w:rsidRPr="0049727F">
        <w:t xml:space="preserve"> with compact</w:t>
      </w:r>
      <w:r w:rsidR="00841524" w:rsidRPr="0049727F">
        <w:t xml:space="preserve"> blocks</w:t>
      </w:r>
      <w:r w:rsidRPr="0049727F">
        <w:t xml:space="preserve">, </w:t>
      </w:r>
      <w:r w:rsidR="00841524" w:rsidRPr="0049727F">
        <w:t xml:space="preserve">a </w:t>
      </w:r>
      <w:r w:rsidRPr="0049727F">
        <w:t xml:space="preserve">sustainable urban form, </w:t>
      </w:r>
      <w:r w:rsidR="00D672C7">
        <w:t>good</w:t>
      </w:r>
      <w:r w:rsidR="00841524" w:rsidRPr="0049727F">
        <w:t xml:space="preserve">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B32E5E">
        <w:t>does consider</w:t>
      </w:r>
      <w:r w:rsidR="00F864CE" w:rsidRPr="0049727F">
        <w:t xml:space="preserve"> the topological characteristics of these </w:t>
      </w:r>
      <w:r w:rsidR="00B32E5E">
        <w:t xml:space="preserve">one-way street configurations. This is </w:t>
      </w:r>
      <w:r w:rsidR="00F864CE" w:rsidRPr="0049727F">
        <w:t>useful for planners given the aforementioned livability and economic benefits</w:t>
      </w:r>
      <w:r w:rsidR="00B32E5E">
        <w:t>,</w:t>
      </w:r>
      <w:r w:rsidR="00F864CE" w:rsidRPr="0049727F">
        <w:t xml:space="preserve"> as well as </w:t>
      </w:r>
      <w:r w:rsidR="00B32E5E">
        <w:t xml:space="preserve">the </w:t>
      </w:r>
      <w:r w:rsidR="00F864CE" w:rsidRPr="0049727F">
        <w:t xml:space="preserve">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w:t>
      </w:r>
      <w:r w:rsidR="00FD103E" w:rsidRPr="0049727F">
        <w:lastRenderedPageBreak/>
        <w:t xml:space="preserve">projecting, and visualizing street networks from OpenStreetMap data. OSMnx can work with driving, walking, and biking circulation networks. </w:t>
      </w:r>
    </w:p>
    <w:p w:rsidR="00B32E5E"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w:t>
      </w:r>
      <w:r w:rsidR="00B32E5E">
        <w:t>7</w:t>
      </w:r>
      <w:r w:rsidR="00D92454" w:rsidRPr="0049727F">
        <w:t>,000 street netw</w:t>
      </w:r>
      <w:r w:rsidR="00B32E5E">
        <w:t>orks in chapter 7</w:t>
      </w:r>
      <w:r w:rsidR="00D92454" w:rsidRPr="0049727F">
        <w:t>.</w:t>
      </w:r>
      <w:r w:rsidR="00B32E5E">
        <w:t xml:space="preserve"> </w:t>
      </w:r>
    </w:p>
    <w:p w:rsidR="007232CE" w:rsidRPr="0049727F" w:rsidRDefault="00D92454" w:rsidP="004A4DE6">
      <w:r w:rsidRPr="0049727F">
        <w:t xml:space="preserve">This </w:t>
      </w:r>
      <w:r w:rsidR="00B32E5E">
        <w:t xml:space="preserve">present </w:t>
      </w:r>
      <w:r w:rsidRPr="0049727F">
        <w:t>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r w:rsidR="00B32E5E">
        <w:t xml:space="preserve"> for urban planning and design</w:t>
      </w:r>
      <w:r w:rsidR="005D7532">
        <w:t>.</w:t>
      </w:r>
    </w:p>
    <w:p w:rsidR="0079609A" w:rsidRPr="0049727F" w:rsidRDefault="0079609A" w:rsidP="0077058A">
      <w:pPr>
        <w:pStyle w:val="Heading2"/>
      </w:pPr>
      <w:bookmarkStart w:id="163" w:name="_Toc475721778"/>
      <w:bookmarkStart w:id="164" w:name="_Toc479517069"/>
      <w:r w:rsidRPr="0049727F">
        <w:t>Methods</w:t>
      </w:r>
      <w:bookmarkEnd w:id="163"/>
      <w:bookmarkEnd w:id="164"/>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w:t>
      </w:r>
      <w:r w:rsidR="00B32E5E">
        <w:t xml:space="preserve">the full </w:t>
      </w:r>
      <w:r w:rsidRPr="0049727F">
        <w:t xml:space="preserve">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 xml:space="preserve">These three study sites were selected for their different urban forms and histories. Downtown Portland is geographically constrained between the Willamette River and the West Hills. Its street network, laid out in the late 1800s, is </w:t>
      </w:r>
      <w:r w:rsidR="00B32E5E">
        <w:t>well-known</w:t>
      </w:r>
      <w:r w:rsidRPr="0049727F">
        <w:t xml:space="preserve"> for its dense</w:t>
      </w:r>
      <w:r w:rsidR="00B32E5E">
        <w:t>,</w:t>
      </w:r>
      <w:r w:rsidRPr="0049727F">
        <w:t xml:space="preserve"> 200-foot</w:t>
      </w:r>
      <w:r w:rsidR="00B32E5E">
        <w:t>,</w:t>
      </w:r>
      <w:r w:rsidRPr="0049727F">
        <w:t xml:space="preserve"> </w:t>
      </w:r>
      <w:r w:rsidR="00B32E5E">
        <w:t>consistent</w:t>
      </w:r>
      <w:r w:rsidRPr="0049727F">
        <w:t>, orthogonal blocks (Grammenos and Pollard 2009). This fine-grained, walkable network of streets has been heralded by many urban designers as something of an ideal American urban form (e.g., Duany et al. 2010; Speck 2012). Laurelhurst</w:t>
      </w:r>
      <w:r w:rsidR="00B32E5E">
        <w:t>, in contrast,</w:t>
      </w:r>
      <w:r w:rsidRPr="0049727F">
        <w:t xml:space="preserve"> is a residential streetcar suburb in East Portland</w:t>
      </w:r>
      <w:r w:rsidR="001B753B" w:rsidRPr="0049727F">
        <w:t xml:space="preserve">, developed primarily during the 1910s and 1920s (Snyder 1979). The neighborhood was originally platted by John Charles Olmstead – </w:t>
      </w:r>
      <w:r w:rsidR="00B32E5E">
        <w:t xml:space="preserve">a </w:t>
      </w:r>
      <w:r w:rsidR="001B753B" w:rsidRPr="0049727F">
        <w:t xml:space="preserve">nephew of Frederick Law Olmstead – and its homes and meandering streets exhibit the character of the American craftsman and garden suburb movements (Guzowski 1990; Works 2016). </w:t>
      </w:r>
      <w:r w:rsidR="00B32E5E">
        <w:t xml:space="preserve">Finally, </w:t>
      </w:r>
      <w:r w:rsidR="001B753B" w:rsidRPr="0049727F">
        <w:t>Northwest Heights is a sprawling neighborhood nestled in the rolling hills west of downtown and north of Beaverton</w:t>
      </w:r>
      <w:r w:rsidR="00B32E5E">
        <w:t>, Oregon</w:t>
      </w:r>
      <w:r w:rsidR="001B753B" w:rsidRPr="0049727F">
        <w:t xml:space="preserve">. Developed </w:t>
      </w:r>
      <w:r w:rsidR="00B32E5E">
        <w:t>toward</w:t>
      </w:r>
      <w:r w:rsidR="001B753B" w:rsidRPr="0049727F">
        <w:t xml:space="preserve">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 xml:space="preserve">constructs the network, </w:t>
      </w:r>
      <w:r w:rsidR="00B32E5E">
        <w:t>corrects</w:t>
      </w:r>
      <w:r w:rsidRPr="0049727F">
        <w:t xml:space="preserve"> the topology (as discussed in </w:t>
      </w:r>
      <w:r w:rsidR="00B32E5E">
        <w:t xml:space="preserve">chapter 5, </w:t>
      </w:r>
      <w:r w:rsidRPr="0049727F">
        <w:t xml:space="preserve">section 5.4.3), and then calculates full network </w:t>
      </w:r>
      <w:r w:rsidR="00B32E5E">
        <w:t>measures</w:t>
      </w:r>
      <w:r w:rsidRPr="0049727F">
        <w:t xml:space="preserve"> (</w:t>
      </w:r>
      <w:r w:rsidR="005D7532">
        <w:t>as described in</w:t>
      </w:r>
      <w:r w:rsidR="00B32E5E">
        <w:t xml:space="preserve"> chapter 5,</w:t>
      </w:r>
      <w:r w:rsidR="005D7532">
        <w:t xml:space="preserve"> section 5.4.5).</w:t>
      </w:r>
    </w:p>
    <w:p w:rsidR="0079609A" w:rsidRPr="0049727F" w:rsidRDefault="0079609A" w:rsidP="0077058A">
      <w:pPr>
        <w:pStyle w:val="Heading2"/>
      </w:pPr>
      <w:bookmarkStart w:id="165" w:name="_Toc475721779"/>
      <w:bookmarkStart w:id="166" w:name="_Toc479517070"/>
      <w:r w:rsidRPr="0049727F">
        <w:t>Findings</w:t>
      </w:r>
      <w:bookmarkEnd w:id="165"/>
      <w:bookmarkEnd w:id="166"/>
    </w:p>
    <w:p w:rsidR="007232CE" w:rsidRPr="0049727F" w:rsidRDefault="00902191" w:rsidP="004A4DE6">
      <w:r w:rsidRPr="0049727F">
        <w:t>If we project the</w:t>
      </w:r>
      <w:r w:rsidR="00B32E5E">
        <w:t>se</w:t>
      </w:r>
      <w:r w:rsidRPr="0049727F">
        <w:t xml:space="preserve"> networks to UTM (zone 10 calculated automatically), and plot them as seen in Figure </w:t>
      </w:r>
      <w:r w:rsidR="00B32E5E">
        <w:t>6.1</w:t>
      </w:r>
      <w:r w:rsidRPr="0049727F">
        <w:t xml:space="preserve">, we can get an initial qualitative sense of these sections of Portland’s street network and how they compare to their disparate histories. </w:t>
      </w:r>
      <w:r w:rsidR="007232CE" w:rsidRPr="0049727F">
        <w:t xml:space="preserve">OSMnx calculates </w:t>
      </w:r>
      <w:r w:rsidR="00B32E5E">
        <w:t xml:space="preserve">the </w:t>
      </w:r>
      <w:r w:rsidR="007232CE" w:rsidRPr="0049727F">
        <w:t>correct numbers of streets emanating from each intersection</w:t>
      </w:r>
      <w:r w:rsidR="00B32E5E">
        <w:t xml:space="preserve"> and dead-end</w:t>
      </w:r>
      <w:r w:rsidR="007232CE" w:rsidRPr="0049727F">
        <w:t xml:space="preserve"> (as discussed in section 5.4.5), even for peripheral intersections whose streets were cut off by the bounding box. Also notice in the network of Northwest Heights in Figure 6.1, at the far-right of the panel, </w:t>
      </w:r>
      <w:r w:rsidR="00B32E5E">
        <w:t xml:space="preserve">that </w:t>
      </w:r>
      <w:r w:rsidR="007232CE" w:rsidRPr="0049727F">
        <w:t>there are two nodes that appear to exist in the middle of a street segment, and thus should have been removed during simplification. However, these are actual</w:t>
      </w:r>
      <w:r w:rsidR="00B32E5E">
        <w:t>ly</w:t>
      </w:r>
      <w:r w:rsidR="007232CE" w:rsidRPr="0049727F">
        <w:t xml:space="preserve"> multi-way intersections that OSMnx properly retained: they simply have a street that connect</w:t>
      </w:r>
      <w:r w:rsidR="00B32E5E">
        <w:t>s</w:t>
      </w:r>
      <w:r w:rsidR="007232CE" w:rsidRPr="0049727F">
        <w:t xml:space="preserve">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7" w:name="_Toc479517119"/>
      <w:r w:rsidRPr="0049727F">
        <w:t xml:space="preserve">Figure </w:t>
      </w:r>
      <w:fldSimple w:instr=" STYLEREF 1 \s ">
        <w:r w:rsidR="00690434">
          <w:rPr>
            <w:noProof/>
          </w:rPr>
          <w:t>6</w:t>
        </w:r>
      </w:fldSimple>
      <w:r w:rsidR="00C1717A">
        <w:t>.</w:t>
      </w:r>
      <w:fldSimple w:instr=" SEQ Figure \* ARABIC \s 1 ">
        <w:r w:rsidR="00690434">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7"/>
    </w:p>
    <w:p w:rsidR="0079609A" w:rsidRDefault="0079609A" w:rsidP="004A4DE6">
      <w:r w:rsidRPr="0049727F">
        <w:t xml:space="preserve">The different histories and designs of these street networks are reflected in Figure </w:t>
      </w:r>
      <w:r w:rsidR="00AE6BE9">
        <w:t>6.1</w:t>
      </w:r>
      <w:r w:rsidRPr="0049727F">
        <w:t xml:space="preserve">. </w:t>
      </w:r>
      <w:r w:rsidR="00AE6BE9">
        <w:t>They</w:t>
      </w:r>
      <w:r w:rsidRPr="0049727F">
        <w:t xml:space="preserve">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w:t>
      </w:r>
      <w:r w:rsidR="00AE6BE9">
        <w:t>ese differences as well (Table 6</w:t>
      </w:r>
      <w:r w:rsidRPr="0049727F">
        <w:t>.</w:t>
      </w:r>
      <w:r w:rsidR="00AE6BE9">
        <w:t>1</w:t>
      </w:r>
      <w:r w:rsidRPr="0049727F">
        <w:t>).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w:t>
      </w:r>
      <w:r w:rsidR="00AE6BE9">
        <w:t>unsurprising</w:t>
      </w:r>
      <w:r w:rsidR="00902191" w:rsidRPr="0049727F">
        <w:t xml:space="preserv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p w:rsidR="00B32E5E" w:rsidRPr="0049727F" w:rsidRDefault="00B32E5E" w:rsidP="004A4DE6">
      <w:r w:rsidRPr="0049727F">
        <w:t xml:space="preserve">Topological measures can tell us more about complexity, connectivity, and </w:t>
      </w:r>
      <w:r>
        <w:t>resilience</w:t>
      </w:r>
      <w:r w:rsidRPr="0049727F">
        <w:t xml:space="preserve">. On average, intersections in the downtown section have 3.9 streets connected to them, in Laurelhurst they have 3.6, and in Northwest Heights they have 2.4 (Table </w:t>
      </w:r>
      <w:r w:rsidR="00AE6BE9">
        <w:t>6</w:t>
      </w:r>
      <w:r w:rsidRPr="0049727F">
        <w:t>.</w:t>
      </w:r>
      <w:r w:rsidR="00AE6BE9">
        <w:t>1</w:t>
      </w:r>
      <w:r w:rsidRPr="0049727F">
        <w:t xml:space="preserve">). Beyond the </w:t>
      </w:r>
      <w:r w:rsidRPr="0049727F">
        <w:rPr>
          <w:i/>
        </w:rPr>
        <w:t>average</w:t>
      </w:r>
      <w:r w:rsidRPr="0049727F">
        <w:t xml:space="preserve">, the statistical distribution of the number of streets per </w:t>
      </w:r>
      <w:r>
        <w:t>node</w:t>
      </w:r>
      <w:r w:rsidRPr="0049727F">
        <w:t xml:space="preserve"> reveals more about the type of network. Compare Figure </w:t>
      </w:r>
      <w:r w:rsidR="00AE6BE9">
        <w:t>6.1 to Figure 6.2</w:t>
      </w:r>
      <w:r w:rsidRPr="0049727F">
        <w:t xml:space="preserve">: </w:t>
      </w:r>
      <w:r w:rsidR="00AE6BE9">
        <w:t>the majority of the</w:t>
      </w:r>
      <w:r w:rsidRPr="0049727F">
        <w:t xml:space="preserve"> intersections downtown are 4-way intersections, whereas Laurelhurst features a </w:t>
      </w:r>
      <w:r w:rsidR="00AE6BE9">
        <w:t>fairly</w:t>
      </w:r>
      <w:r w:rsidRPr="0049727F">
        <w:t xml:space="preserve"> even mix of 3-</w:t>
      </w:r>
      <w:r w:rsidRPr="0049727F">
        <w:lastRenderedPageBreak/>
        <w:t xml:space="preserve">way and 4-way intersections, and Northwest Heights has mostly 3-way intersections and </w:t>
      </w:r>
      <w:r>
        <w:t>dead-ends</w:t>
      </w:r>
      <w:r w:rsidR="00AE6BE9">
        <w:t xml:space="preserve">. In fact, </w:t>
      </w:r>
      <w:r w:rsidRPr="0049727F">
        <w:t>one-thir</w:t>
      </w:r>
      <w:r w:rsidR="00AE6BE9">
        <w:t>d of its nodes are the latter</w:t>
      </w:r>
      <w:r>
        <w:t>.</w:t>
      </w:r>
    </w:p>
    <w:tbl>
      <w:tblPr>
        <w:tblW w:w="7342" w:type="dxa"/>
        <w:tblBorders>
          <w:top w:val="single" w:sz="4" w:space="0" w:color="auto"/>
          <w:bottom w:val="single" w:sz="4" w:space="0" w:color="auto"/>
        </w:tblBorders>
        <w:tblLook w:val="04A0" w:firstRow="1" w:lastRow="0" w:firstColumn="1" w:lastColumn="0" w:noHBand="0" w:noVBand="1"/>
      </w:tblPr>
      <w:tblGrid>
        <w:gridCol w:w="3425"/>
        <w:gridCol w:w="1251"/>
        <w:gridCol w:w="1304"/>
        <w:gridCol w:w="1362"/>
      </w:tblGrid>
      <w:tr w:rsidR="0079609A" w:rsidRPr="0049727F" w:rsidTr="00B32E5E">
        <w:trPr>
          <w:trHeight w:val="300"/>
        </w:trPr>
        <w:tc>
          <w:tcPr>
            <w:tcW w:w="3425" w:type="dxa"/>
            <w:tcBorders>
              <w:top w:val="single" w:sz="4" w:space="0" w:color="auto"/>
              <w:bottom w:val="single" w:sz="4" w:space="0" w:color="auto"/>
            </w:tcBorders>
            <w:shd w:val="clear" w:color="auto" w:fill="auto"/>
            <w:noWrap/>
            <w:vAlign w:val="bottom"/>
            <w:hideMark/>
          </w:tcPr>
          <w:p w:rsidR="0079609A" w:rsidRPr="0049727F" w:rsidRDefault="0079609A" w:rsidP="004A4DE6">
            <w:pPr>
              <w:pStyle w:val="TableHeader"/>
            </w:pPr>
          </w:p>
        </w:tc>
        <w:tc>
          <w:tcPr>
            <w:tcW w:w="1251"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Downtown</w:t>
            </w:r>
          </w:p>
        </w:tc>
        <w:tc>
          <w:tcPr>
            <w:tcW w:w="1304"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Laurelhurst</w:t>
            </w:r>
          </w:p>
        </w:tc>
        <w:tc>
          <w:tcPr>
            <w:tcW w:w="1362"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NW Heights</w:t>
            </w:r>
          </w:p>
        </w:tc>
      </w:tr>
      <w:tr w:rsidR="0079609A" w:rsidRPr="0049727F" w:rsidTr="00B32E5E">
        <w:trPr>
          <w:trHeight w:val="300"/>
        </w:trPr>
        <w:tc>
          <w:tcPr>
            <w:tcW w:w="3425" w:type="dxa"/>
            <w:tcBorders>
              <w:top w:val="single" w:sz="4" w:space="0" w:color="auto"/>
            </w:tcBorders>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tcBorders>
              <w:top w:val="single" w:sz="4" w:space="0" w:color="auto"/>
            </w:tcBorders>
            <w:vAlign w:val="bottom"/>
          </w:tcPr>
          <w:p w:rsidR="0079609A" w:rsidRPr="0049727F" w:rsidRDefault="0079609A" w:rsidP="009D3BB7">
            <w:pPr>
              <w:pStyle w:val="Tablebody"/>
              <w:jc w:val="right"/>
            </w:pPr>
            <w:r w:rsidRPr="0049727F">
              <w:t>0.5</w:t>
            </w:r>
          </w:p>
        </w:tc>
        <w:tc>
          <w:tcPr>
            <w:tcW w:w="1304" w:type="dxa"/>
            <w:tcBorders>
              <w:top w:val="single" w:sz="4" w:space="0" w:color="auto"/>
            </w:tcBorders>
            <w:vAlign w:val="bottom"/>
          </w:tcPr>
          <w:p w:rsidR="0079609A" w:rsidRPr="0049727F" w:rsidRDefault="0079609A" w:rsidP="009D3BB7">
            <w:pPr>
              <w:pStyle w:val="Tablebody"/>
              <w:jc w:val="right"/>
            </w:pPr>
            <w:r w:rsidRPr="0049727F">
              <w:t>0.5</w:t>
            </w:r>
          </w:p>
        </w:tc>
        <w:tc>
          <w:tcPr>
            <w:tcW w:w="1362" w:type="dxa"/>
            <w:tcBorders>
              <w:top w:val="single" w:sz="4" w:space="0" w:color="auto"/>
            </w:tcBorders>
            <w:vAlign w:val="bottom"/>
          </w:tcPr>
          <w:p w:rsidR="0079609A" w:rsidRPr="0049727F" w:rsidRDefault="0079609A" w:rsidP="009D3BB7">
            <w:pPr>
              <w:pStyle w:val="Tablebody"/>
              <w:jc w:val="right"/>
            </w:pPr>
            <w:r w:rsidRPr="0049727F">
              <w:t>0.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79609A" w:rsidP="009D3BB7">
            <w:pPr>
              <w:pStyle w:val="Tablebody"/>
              <w:jc w:val="right"/>
            </w:pPr>
            <w:r w:rsidRPr="0049727F">
              <w:t>0.042</w:t>
            </w:r>
          </w:p>
        </w:tc>
        <w:tc>
          <w:tcPr>
            <w:tcW w:w="1304" w:type="dxa"/>
            <w:vAlign w:val="bottom"/>
          </w:tcPr>
          <w:p w:rsidR="0079609A" w:rsidRPr="0049727F" w:rsidRDefault="0079609A" w:rsidP="009D3BB7">
            <w:pPr>
              <w:pStyle w:val="Tablebody"/>
              <w:jc w:val="right"/>
            </w:pPr>
            <w:r w:rsidRPr="0049727F">
              <w:t>0.102</w:t>
            </w:r>
          </w:p>
        </w:tc>
        <w:tc>
          <w:tcPr>
            <w:tcW w:w="1362" w:type="dxa"/>
            <w:vAlign w:val="bottom"/>
          </w:tcPr>
          <w:p w:rsidR="0079609A" w:rsidRPr="0049727F" w:rsidRDefault="0079609A" w:rsidP="009D3BB7">
            <w:pPr>
              <w:pStyle w:val="Tablebody"/>
              <w:jc w:val="right"/>
            </w:pPr>
            <w:r w:rsidRPr="0049727F">
              <w:t>0.2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29</w:t>
            </w:r>
            <w:r w:rsidR="009D3BB7">
              <w:t>.55</w:t>
            </w:r>
          </w:p>
        </w:tc>
        <w:tc>
          <w:tcPr>
            <w:tcW w:w="1362" w:type="dxa"/>
            <w:vAlign w:val="bottom"/>
          </w:tcPr>
          <w:p w:rsidR="0079609A" w:rsidRPr="0049727F" w:rsidRDefault="0079609A" w:rsidP="009D3BB7">
            <w:pPr>
              <w:pStyle w:val="Tablebody"/>
              <w:jc w:val="right"/>
            </w:pPr>
            <w:r w:rsidRPr="0049727F">
              <w:t>10</w:t>
            </w:r>
            <w:r w:rsidR="009D3BB7">
              <w:t>.7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14</w:t>
            </w:r>
            <w:r w:rsidR="009D3BB7">
              <w:t>.</w:t>
            </w:r>
            <w:r w:rsidRPr="0049727F">
              <w:t>80</w:t>
            </w:r>
          </w:p>
        </w:tc>
        <w:tc>
          <w:tcPr>
            <w:tcW w:w="1362" w:type="dxa"/>
            <w:vAlign w:val="bottom"/>
          </w:tcPr>
          <w:p w:rsidR="0079609A" w:rsidRPr="0049727F" w:rsidRDefault="0079609A" w:rsidP="009D3BB7">
            <w:pPr>
              <w:pStyle w:val="Tablebody"/>
              <w:jc w:val="right"/>
            </w:pPr>
            <w:r w:rsidRPr="0049727F">
              <w:t>5</w:t>
            </w:r>
            <w:r w:rsidR="009D3BB7">
              <w:t>.</w:t>
            </w:r>
            <w:r w:rsidRPr="0049727F">
              <w:t>3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68" w:name="_Toc479517139"/>
      <w:r w:rsidRPr="0049727F">
        <w:t xml:space="preserve">Table </w:t>
      </w:r>
      <w:fldSimple w:instr=" STYLEREF 1 \s ">
        <w:r w:rsidR="00690434">
          <w:rPr>
            <w:noProof/>
          </w:rPr>
          <w:t>6</w:t>
        </w:r>
      </w:fldSimple>
      <w:r w:rsidR="00981C16">
        <w:t>.</w:t>
      </w:r>
      <w:fldSimple w:instr=" SEQ Table \* ARABIC \s 1 ">
        <w:r w:rsidR="00690434">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8"/>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9" w:name="_Toc479517120"/>
      <w:r w:rsidRPr="0049727F">
        <w:t xml:space="preserve">Figure </w:t>
      </w:r>
      <w:fldSimple w:instr=" STYLEREF 1 \s ">
        <w:r w:rsidR="00690434">
          <w:rPr>
            <w:noProof/>
          </w:rPr>
          <w:t>6</w:t>
        </w:r>
      </w:fldSimple>
      <w:r w:rsidR="00C1717A">
        <w:t>.</w:t>
      </w:r>
      <w:fldSimple w:instr=" SEQ Figure \* ARABIC \s 1 ">
        <w:r w:rsidR="00690434">
          <w:rPr>
            <w:noProof/>
          </w:rPr>
          <w:t>2</w:t>
        </w:r>
      </w:fldSimple>
      <w:r w:rsidR="00CA71E0">
        <w:t>.</w:t>
      </w:r>
      <w:r w:rsidRPr="0049727F">
        <w:t xml:space="preserve"> Distribution</w:t>
      </w:r>
      <w:r w:rsidR="00AE6BE9">
        <w:t>s</w:t>
      </w:r>
      <w:r w:rsidRPr="0049727F">
        <w:t xml:space="preserve"> of </w:t>
      </w:r>
      <w:r w:rsidR="001B7521">
        <w:t>node</w:t>
      </w:r>
      <w:r w:rsidRPr="0049727F">
        <w:t xml:space="preserve"> types in each street network: </w:t>
      </w:r>
      <w:r w:rsidRPr="0049727F">
        <w:rPr>
          <w:i/>
        </w:rPr>
        <w:t>x</w:t>
      </w:r>
      <w:r w:rsidRPr="0049727F">
        <w:t xml:space="preserve">-axis is </w:t>
      </w:r>
      <w:r w:rsidR="00AE6BE9">
        <w:t xml:space="preserve">the </w:t>
      </w:r>
      <w:r w:rsidRPr="0049727F">
        <w:t>number of streets</w:t>
      </w:r>
      <w:r w:rsidR="007A3250" w:rsidRPr="0049727F">
        <w:t xml:space="preserve"> at the </w:t>
      </w:r>
      <w:r w:rsidR="00AE6BE9">
        <w:t>node</w:t>
      </w:r>
      <w:r w:rsidRPr="0049727F">
        <w:t xml:space="preserve"> and </w:t>
      </w:r>
      <w:r w:rsidRPr="0049727F">
        <w:rPr>
          <w:i/>
        </w:rPr>
        <w:t>y</w:t>
      </w:r>
      <w:r w:rsidRPr="0049727F">
        <w:t xml:space="preserve">-axis is the proportion of </w:t>
      </w:r>
      <w:r w:rsidR="0000051D">
        <w:t xml:space="preserve">nodes (i.e., </w:t>
      </w:r>
      <w:r w:rsidRPr="0049727F">
        <w:t>intersections</w:t>
      </w:r>
      <w:r w:rsidR="0000051D">
        <w:t xml:space="preserve"> and dead-ends)</w:t>
      </w:r>
      <w:r w:rsidRPr="0049727F">
        <w:t xml:space="preserve"> with that number</w:t>
      </w:r>
      <w:r w:rsidR="007A3250" w:rsidRPr="0049727F">
        <w:t xml:space="preserve"> of streets</w:t>
      </w:r>
      <w:r w:rsidRPr="0049727F">
        <w:t>.</w:t>
      </w:r>
      <w:bookmarkEnd w:id="169"/>
    </w:p>
    <w:p w:rsidR="003D3E8E" w:rsidRDefault="00AE6BE9" w:rsidP="004A4DE6">
      <w:r>
        <w:t xml:space="preserve">Unsurprisingly – </w:t>
      </w:r>
      <w:r w:rsidR="00AB47E0" w:rsidRPr="0049727F">
        <w:t>for the reasons</w:t>
      </w:r>
      <w:r w:rsidR="0079609A" w:rsidRPr="0049727F">
        <w:t xml:space="preserve"> discuss</w:t>
      </w:r>
      <w:r>
        <w:t xml:space="preserve">ed in chapter 4 – </w:t>
      </w:r>
      <w:r w:rsidR="0079609A" w:rsidRPr="0049727F">
        <w:t xml:space="preserve">the node and edge connectivity of each network is </w:t>
      </w:r>
      <w:r w:rsidR="0079609A" w:rsidRPr="003D3E8E">
        <w:t>1</w:t>
      </w:r>
      <w:r w:rsidR="0079609A" w:rsidRPr="0049727F">
        <w:t xml:space="preserve">. More useful is the average node connectivity. Recall that this </w:t>
      </w:r>
      <w:r>
        <w:t xml:space="preserve">measure </w:t>
      </w:r>
      <w:r w:rsidR="0079609A" w:rsidRPr="0049727F">
        <w:t>represents the average number of nodes that must be removed to disconnect a randomly selected pair of non-adjacent nodes. In other words, this is how many non-overlapping paths exist</w:t>
      </w:r>
      <w:r>
        <w:t>,</w:t>
      </w:r>
      <w:r w:rsidR="0079609A" w:rsidRPr="0049727F">
        <w:t xml:space="preserve"> on average</w:t>
      </w:r>
      <w:r>
        <w:t>,</w:t>
      </w:r>
      <w:r w:rsidR="0079609A" w:rsidRPr="0049727F">
        <w:t xml:space="preserve"> between two randomly selected nodes. Thus, on average 1.3 nodes must fail for two nodes to be disconnected in downtown, 2.1 in Laurelhurst, and 1.4 in Northwest Heights (Table </w:t>
      </w:r>
      <w:r>
        <w:t>6.1</w:t>
      </w:r>
      <w:r w:rsidR="0079609A" w:rsidRPr="0049727F">
        <w:t xml:space="preserve">). These values may initially seem surprising: </w:t>
      </w:r>
      <w:r>
        <w:t xml:space="preserve">by this measure, </w:t>
      </w:r>
      <w:r w:rsidR="0079609A" w:rsidRPr="0049727F">
        <w:t xml:space="preserve">downtown has the </w:t>
      </w:r>
      <w:r w:rsidR="0079609A" w:rsidRPr="0049727F">
        <w:rPr>
          <w:i/>
        </w:rPr>
        <w:t>least</w:t>
      </w:r>
      <w:r w:rsidR="0079609A" w:rsidRPr="0049727F">
        <w:t xml:space="preserve"> </w:t>
      </w:r>
      <w:r w:rsidR="00444A2E">
        <w:t>resilient</w:t>
      </w:r>
      <w:r w:rsidR="0079609A" w:rsidRPr="0049727F">
        <w:t xml:space="preserve"> network despite its density and fine grain. However, this is explained by the fact that </w:t>
      </w:r>
      <w:r w:rsidR="0079609A" w:rsidRPr="0049727F">
        <w:rPr>
          <w:i/>
        </w:rPr>
        <w:t>every</w:t>
      </w:r>
      <w:r w:rsidR="0079609A" w:rsidRPr="0049727F">
        <w:t xml:space="preserve"> </w:t>
      </w:r>
      <w:r w:rsidR="00AB47E0" w:rsidRPr="0049727F">
        <w:t xml:space="preserve">street </w:t>
      </w:r>
      <w:r w:rsidR="0079609A" w:rsidRPr="0049727F">
        <w:t xml:space="preserve">in </w:t>
      </w:r>
      <w:r w:rsidR="00AB47E0" w:rsidRPr="0049727F">
        <w:t xml:space="preserve">this </w:t>
      </w:r>
      <w:r w:rsidR="0079609A" w:rsidRPr="0049727F">
        <w:t xml:space="preserve">downtown </w:t>
      </w:r>
      <w:r w:rsidR="00AB47E0" w:rsidRPr="0049727F">
        <w:t xml:space="preserve">section </w:t>
      </w:r>
      <w:r w:rsidR="0079609A" w:rsidRPr="0049727F">
        <w:t xml:space="preserve">is one-way, greatly circumscribing the number of paths between nodes. If we instead examine the </w:t>
      </w:r>
      <w:r w:rsidR="0079609A" w:rsidRPr="0049727F">
        <w:rPr>
          <w:i/>
        </w:rPr>
        <w:t>undirected</w:t>
      </w:r>
      <w:r w:rsidR="0079609A" w:rsidRPr="0049727F">
        <w:t xml:space="preserve"> average node connectivity, it is 2.9 in downtown, 2.5 in Laurelhurst, and 1.4 in Northwest Heights. Thus, were all </w:t>
      </w:r>
      <w:r w:rsidR="00AB47E0" w:rsidRPr="0049727F">
        <w:t xml:space="preserve">the </w:t>
      </w:r>
      <w:r w:rsidR="0079609A" w:rsidRPr="0049727F">
        <w:t xml:space="preserve">edges in all three networks </w:t>
      </w:r>
      <w:r>
        <w:t>made bidirectional</w:t>
      </w:r>
      <w:r w:rsidR="00AB47E0" w:rsidRPr="0049727F">
        <w:t xml:space="preserve"> (i.e., two-way streets)</w:t>
      </w:r>
      <w:r w:rsidR="0079609A" w:rsidRPr="0049727F">
        <w:t xml:space="preserve">, downtown’s average node connectivity would more than double and it would </w:t>
      </w:r>
      <w:r>
        <w:t xml:space="preserve">now </w:t>
      </w:r>
      <w:r w:rsidR="0079609A" w:rsidRPr="0049727F">
        <w:t xml:space="preserve">have the </w:t>
      </w:r>
      <w:r w:rsidR="0079609A" w:rsidRPr="0049727F">
        <w:rPr>
          <w:i/>
        </w:rPr>
        <w:t>most</w:t>
      </w:r>
      <w:r w:rsidR="0079609A" w:rsidRPr="0049727F">
        <w:t xml:space="preserve"> </w:t>
      </w:r>
      <w:r w:rsidR="00444A2E">
        <w:t>resilient</w:t>
      </w:r>
      <w:r>
        <w:t xml:space="preserve"> network </w:t>
      </w:r>
      <w:r w:rsidR="0079609A" w:rsidRPr="0049727F">
        <w:t xml:space="preserve">by this measure. This finding suggests that there could be considerable complexity, connectivity, and </w:t>
      </w:r>
      <w:r w:rsidR="00444A2E">
        <w:t>resilience</w:t>
      </w:r>
      <w:r w:rsidR="0079609A" w:rsidRPr="0049727F">
        <w:t xml:space="preserve"> gains in converting downtown’s streets from one-way to two-way.</w:t>
      </w:r>
    </w:p>
    <w:p w:rsidR="00AE6BE9" w:rsidRDefault="0079609A" w:rsidP="004A4DE6">
      <w:r w:rsidRPr="0049727F">
        <w:t xml:space="preserve">Finally, </w:t>
      </w:r>
      <w:r w:rsidR="00417053">
        <w:t xml:space="preserve">Figure 6.3 depicts </w:t>
      </w:r>
      <w:r w:rsidRPr="0049727F">
        <w:t>the average betweenness centrality</w:t>
      </w:r>
      <w:r w:rsidR="00417053">
        <w:t xml:space="preserve"> of the nodes (note</w:t>
      </w:r>
      <w:r w:rsidR="00AE6BE9">
        <w:t>,</w:t>
      </w:r>
      <w:r w:rsidR="00417053">
        <w:t xml:space="preserve"> however</w:t>
      </w:r>
      <w:r w:rsidR="00AE6BE9">
        <w:t>,</w:t>
      </w:r>
      <w:r w:rsidR="00417053">
        <w:t xml:space="preserve"> that these neighborhood-scale analyses </w:t>
      </w:r>
      <w:r w:rsidR="00AE6BE9">
        <w:t xml:space="preserve">also </w:t>
      </w:r>
      <w:r w:rsidR="00417053">
        <w:t xml:space="preserve">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 xml:space="preserve">Table </w:t>
      </w:r>
      <w:r w:rsidR="00AE6BE9">
        <w:t>6</w:t>
      </w:r>
      <w:r w:rsidR="00417053" w:rsidRPr="0049727F">
        <w:t>.</w:t>
      </w:r>
      <w:r w:rsidR="00AE6BE9">
        <w:t>1</w:t>
      </w:r>
      <w:r w:rsidR="00417053">
        <w:t xml:space="preserve">, we see </w:t>
      </w:r>
      <w:r w:rsidRPr="0049727F">
        <w:t>that 7% of all shortest paths pass through an average node in downtown, 8% in Laurelhurst</w:t>
      </w:r>
      <w:r w:rsidR="00417053">
        <w:t>, and 14% in Northwest Heights</w:t>
      </w:r>
      <w:r w:rsidRPr="0049727F">
        <w:t xml:space="preserve">. The </w:t>
      </w:r>
      <w:r w:rsidRPr="0049727F">
        <w:lastRenderedPageBreak/>
        <w:t>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r w:rsidR="00AE6BE9">
        <w:t xml:space="preserve"> </w:t>
      </w:r>
    </w:p>
    <w:p w:rsidR="007232CE"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w:t>
      </w:r>
      <w:r w:rsidR="006F12DF">
        <w:t>T</w:t>
      </w:r>
      <w:r w:rsidRPr="0049727F">
        <w:t xml:space="preserve">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w:t>
      </w:r>
      <w:r w:rsidR="006F12DF">
        <w:t>’s</w:t>
      </w:r>
      <w:r w:rsidRPr="0049727F">
        <w:t xml:space="preserve"> is i</w:t>
      </w:r>
      <w:r w:rsidR="00417053">
        <w:t>f its most important node fails</w:t>
      </w:r>
      <w:r w:rsidR="00245D40">
        <w:t>.</w:t>
      </w:r>
    </w:p>
    <w:p w:rsidR="00AE6BE9" w:rsidRPr="0049727F" w:rsidRDefault="00AE6BE9" w:rsidP="00AE6BE9">
      <w:pPr>
        <w:pStyle w:val="Figure"/>
      </w:pPr>
      <w:r w:rsidRPr="0049727F">
        <w:drawing>
          <wp:inline distT="0" distB="0" distL="0" distR="0" wp14:anchorId="0BBD8AC0" wp14:editId="01809862">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AE6BE9" w:rsidRPr="0049727F" w:rsidRDefault="00AE6BE9" w:rsidP="00AE6BE9">
      <w:pPr>
        <w:pStyle w:val="Caption"/>
      </w:pPr>
      <w:bookmarkStart w:id="170" w:name="_Toc479517121"/>
      <w:r w:rsidRPr="0049727F">
        <w:t xml:space="preserve">Figure </w:t>
      </w:r>
      <w:fldSimple w:instr=" STYLEREF 1 \s ">
        <w:r w:rsidR="00690434">
          <w:rPr>
            <w:noProof/>
          </w:rPr>
          <w:t>6</w:t>
        </w:r>
      </w:fldSimple>
      <w:r>
        <w:t>.</w:t>
      </w:r>
      <w:fldSimple w:instr=" SEQ Figure \* ARABIC \s 1 ">
        <w:r w:rsidR="00690434">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0"/>
    </w:p>
    <w:p w:rsidR="007232CE" w:rsidRPr="0049727F" w:rsidRDefault="007232CE" w:rsidP="0077058A">
      <w:pPr>
        <w:pStyle w:val="Heading2"/>
      </w:pPr>
      <w:bookmarkStart w:id="171" w:name="_Toc475721780"/>
      <w:bookmarkStart w:id="172" w:name="_Toc479517071"/>
      <w:r w:rsidRPr="0049727F">
        <w:t>Discussion</w:t>
      </w:r>
      <w:bookmarkEnd w:id="171"/>
      <w:bookmarkEnd w:id="172"/>
    </w:p>
    <w:p w:rsidR="00950CF5" w:rsidRDefault="007232CE" w:rsidP="004A4DE6">
      <w:r w:rsidRPr="0049727F">
        <w:t xml:space="preserve">This chapter presented a short case study demonstrating the abilities of OSMnx to download street network data from OpenStreetMap’s APIs, construct the data into a graph-theoretic network object with NetworkX, analyze the network with various metric </w:t>
      </w:r>
      <w:r w:rsidRPr="0049727F">
        <w:lastRenderedPageBreak/>
        <w:t>and topological measures of its complexity, and project and plot the network to visualize its characteristics and structure.</w:t>
      </w:r>
    </w:p>
    <w:p w:rsidR="0091225D" w:rsidRPr="0049727F" w:rsidRDefault="0091225D" w:rsidP="004A4DE6">
      <w:r w:rsidRPr="0091225D">
        <w:t>In th</w:t>
      </w:r>
      <w:r w:rsidR="006F12DF">
        <w:t>is</w:t>
      </w:r>
      <w:r w:rsidRPr="0091225D">
        <w:t xml:space="preserve"> simple case study of Portland, Oregon, we saw how to assess the street network from both metric and topological perspectives using OSMnx. The quantitative analysis </w:t>
      </w:r>
      <w:r w:rsidR="006F12DF">
        <w:t xml:space="preserve">findings </w:t>
      </w:r>
      <w:r w:rsidRPr="0091225D">
        <w:t xml:space="preserve">corresponded </w:t>
      </w:r>
      <w:r w:rsidR="006F12DF">
        <w:t xml:space="preserve">well </w:t>
      </w:r>
      <w:r w:rsidRPr="0091225D">
        <w:t xml:space="preserve">with </w:t>
      </w:r>
      <w:r w:rsidR="006F12DF">
        <w:t>a</w:t>
      </w:r>
      <w:r w:rsidRPr="0091225D">
        <w:t xml:space="preserve"> qualitative assessment of the networks’ visualizations. In particular, we found these networks differed substantially in density, connectedness, </w:t>
      </w:r>
      <w:r w:rsidR="006F12DF">
        <w:t xml:space="preserve">betweenness </w:t>
      </w:r>
      <w:r w:rsidRPr="0091225D">
        <w:t xml:space="preserve">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 xml:space="preserve">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w:t>
      </w:r>
      <w:r w:rsidR="006F12DF">
        <w:t xml:space="preserve">under discussion, </w:t>
      </w:r>
      <w:r w:rsidRPr="0091225D">
        <w:t xml:space="preserve">as well as </w:t>
      </w:r>
      <w:r w:rsidR="006F12DF">
        <w:t xml:space="preserve">a </w:t>
      </w:r>
      <w:r w:rsidRPr="0091225D">
        <w:t>neighborhood-scale interpretation of street network measures and their implications. However, these network subsets demon</w:t>
      </w:r>
      <w:r w:rsidR="006F12DF">
        <w:t>strate peripheral edge effects as</w:t>
      </w:r>
      <w:r w:rsidRPr="0091225D">
        <w:t xml:space="preserve"> they only consider flows within the subset, ignoring the rest of the city.</w:t>
      </w:r>
      <w:r>
        <w:t xml:space="preserve"> </w:t>
      </w:r>
      <w:r w:rsidR="007232CE" w:rsidRPr="0049727F">
        <w:t xml:space="preserve">The next chapter </w:t>
      </w:r>
      <w:r>
        <w:t xml:space="preserve">addresses these limitations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3" w:name="_Toc475721781"/>
      <w:bookmarkStart w:id="174" w:name="_Toc479517072"/>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3"/>
      <w:bookmarkEnd w:id="174"/>
    </w:p>
    <w:p w:rsidR="00950CF5" w:rsidRPr="0049727F" w:rsidRDefault="00950CF5" w:rsidP="004A4DE6">
      <w:r w:rsidRPr="0049727F">
        <w:br w:type="page"/>
      </w:r>
    </w:p>
    <w:p w:rsidR="00095193" w:rsidRPr="008211A6" w:rsidRDefault="00AD62C8" w:rsidP="0077058A">
      <w:pPr>
        <w:pStyle w:val="Heading2"/>
      </w:pPr>
      <w:bookmarkStart w:id="175" w:name="_Toc475721782"/>
      <w:bookmarkStart w:id="176" w:name="_Toc479517073"/>
      <w:r w:rsidRPr="008211A6">
        <w:lastRenderedPageBreak/>
        <w:t>Abstract</w:t>
      </w:r>
      <w:bookmarkEnd w:id="175"/>
      <w:bookmarkEnd w:id="176"/>
    </w:p>
    <w:p w:rsidR="001D0C7C" w:rsidRPr="0049727F" w:rsidRDefault="00DB6935" w:rsidP="004A4DE6">
      <w:r w:rsidRPr="0049727F">
        <w:t xml:space="preserve">This chapter </w:t>
      </w:r>
      <w:r w:rsidR="005F144F" w:rsidRPr="0049727F">
        <w:t>serves</w:t>
      </w:r>
      <w:r w:rsidRPr="0049727F">
        <w:t xml:space="preserve"> presents wide-ranging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xml:space="preserve">. In total it cross-sectionally analyzes 497 urbanized areas’ street networks, 19,655 cities’ and towns’ street networks, and 6,857 neighborhoods’ street networks. These sample sizes are larger than those in </w:t>
      </w:r>
      <w:r w:rsidR="006F12DF">
        <w:t>similar previous studies,</w:t>
      </w:r>
      <w:r w:rsidR="00995A19" w:rsidRPr="0049727F">
        <w:t xml:space="preserve"> and the preliminary empirical findings illustrate the use of OSMnx as a new research platform.</w:t>
      </w:r>
    </w:p>
    <w:p w:rsidR="00AD62C8" w:rsidRPr="0049727F" w:rsidRDefault="00AD62C8" w:rsidP="0077058A">
      <w:pPr>
        <w:pStyle w:val="Heading2"/>
      </w:pPr>
      <w:bookmarkStart w:id="177" w:name="_Toc475721783"/>
      <w:bookmarkStart w:id="178" w:name="_Toc479517074"/>
      <w:r w:rsidRPr="0049727F">
        <w:t>Introduction</w:t>
      </w:r>
      <w:bookmarkEnd w:id="177"/>
      <w:bookmarkEnd w:id="178"/>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w:t>
      </w:r>
      <w:r w:rsidR="00595B14" w:rsidRPr="0049727F">
        <w:lastRenderedPageBreak/>
        <w:t>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w:t>
      </w:r>
      <w:r w:rsidR="00C07ACF" w:rsidRPr="0049727F">
        <w:lastRenderedPageBreak/>
        <w:t xml:space="preserve">neighborhood. </w:t>
      </w:r>
      <w:r w:rsidR="00A245D3">
        <w:t>Next it presents a case study at</w:t>
      </w:r>
      <w:r w:rsidR="00C07ACF" w:rsidRPr="0049727F">
        <w:t xml:space="preserve"> the neighborhood scale in San Francisco. Finally, it concludes with a discussion of these findings and their implications</w:t>
      </w:r>
      <w:r w:rsidR="00E57A81" w:rsidRPr="0049727F">
        <w:t xml:space="preserve"> for street network analysis, urban form, and city planning</w:t>
      </w:r>
      <w:r w:rsidR="00C07ACF" w:rsidRPr="0049727F">
        <w:t>.</w:t>
      </w:r>
    </w:p>
    <w:p w:rsidR="00AD62C8" w:rsidRPr="0049727F" w:rsidRDefault="00AD62C8" w:rsidP="0077058A">
      <w:pPr>
        <w:pStyle w:val="Heading2"/>
      </w:pPr>
      <w:bookmarkStart w:id="179" w:name="_Toc475721784"/>
      <w:bookmarkStart w:id="180" w:name="_Toc479517075"/>
      <w:r w:rsidRPr="004A4DE6">
        <w:t>Methods</w:t>
      </w:r>
      <w:bookmarkEnd w:id="179"/>
      <w:bookmarkEnd w:id="180"/>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xml:space="preserve">. The first </w:t>
      </w:r>
      <w:r w:rsidR="007A73A5">
        <w:t xml:space="preserve">set </w:t>
      </w:r>
      <w:r w:rsidRPr="0049727F">
        <w:t>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7A73A5">
        <w:t>every incorporated city and town</w:t>
      </w:r>
      <w:r w:rsidR="00C6609A" w:rsidRPr="0049727F">
        <w:t xml:space="preserve">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w:t>
      </w:r>
      <w:r w:rsidRPr="0049727F">
        <w:lastRenderedPageBreak/>
        <w:t xml:space="preserve">counts per </w:t>
      </w:r>
      <w:r w:rsidR="00745E29" w:rsidRPr="0049727F">
        <w:t>node</w:t>
      </w:r>
      <w:r w:rsidRPr="0049727F">
        <w:t xml:space="preserve"> (this ensures that intersections are not considered </w:t>
      </w:r>
      <w:r w:rsidR="001A3900">
        <w:t>dead-ends</w:t>
      </w:r>
      <w:r w:rsidR="001A3900" w:rsidRPr="0049727F">
        <w:t xml:space="preserve"> </w:t>
      </w:r>
      <w:r w:rsidRPr="0049727F">
        <w:t>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 xml:space="preserve">are recapitulated (briefly, to avoid </w:t>
      </w:r>
      <w:r w:rsidR="007A73A5">
        <w:t xml:space="preserve">excess </w:t>
      </w:r>
      <w:r w:rsidR="000742FF">
        <w:t>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w:t>
      </w:r>
      <w:r w:rsidR="007A73A5">
        <w:t>an</w:t>
      </w:r>
      <w:r w:rsidRPr="00097C0D">
        <w:t xml:space="preserve">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or mean number of edges incident to each node, quantifies how well the nodes are connected</w:t>
      </w:r>
      <w:r w:rsidR="007A73A5">
        <w:t>,</w:t>
      </w:r>
      <w:r w:rsidRPr="00097C0D">
        <w:t xml:space="preserve">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w:t>
      </w:r>
      <w:r w:rsidR="0000051D">
        <w:t>node</w:t>
      </w:r>
      <w:r w:rsidRPr="00097C0D">
        <w:t xml:space="preserve">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r w:rsidR="007A73A5">
        <w:t>, California</w:t>
      </w:r>
      <w:r w:rsidR="005D7532">
        <w:t>.</w:t>
      </w:r>
    </w:p>
    <w:p w:rsidR="00095193" w:rsidRPr="0049727F" w:rsidRDefault="001D0C7C" w:rsidP="0077058A">
      <w:pPr>
        <w:pStyle w:val="Heading2"/>
      </w:pPr>
      <w:bookmarkStart w:id="181" w:name="_Toc475721785"/>
      <w:bookmarkStart w:id="182" w:name="_Toc479517076"/>
      <w:r w:rsidRPr="0049727F">
        <w:t>Analysis of Metropolitan-Scale Street Networks</w:t>
      </w:r>
      <w:bookmarkEnd w:id="181"/>
      <w:bookmarkEnd w:id="182"/>
    </w:p>
    <w:p w:rsidR="001D0C7C" w:rsidRDefault="00BF7F1C" w:rsidP="004A4DE6">
      <w:r w:rsidRPr="0049727F">
        <w:t xml:space="preserve">There is </w:t>
      </w:r>
      <w:r w:rsidR="007A73A5">
        <w:t>substantial</w:t>
      </w:r>
      <w:r w:rsidRPr="0049727F">
        <w:t xml:space="preserve"> variation in street network characteristics a</w:t>
      </w:r>
      <w:r w:rsidR="00B55EB9" w:rsidRPr="0049727F">
        <w:t>cross the entire data set of 497 urbanized areas</w:t>
      </w:r>
      <w:r w:rsidR="00B217DB" w:rsidRPr="0049727F">
        <w:t xml:space="preserve"> (Table 7.1). This is unsurprising:</w:t>
      </w:r>
      <w:r w:rsidRPr="0049727F">
        <w:t xml:space="preserve"> </w:t>
      </w:r>
      <w:r w:rsidR="007A73A5">
        <w:t xml:space="preserve">the nation’s </w:t>
      </w:r>
      <w:r w:rsidRPr="0049727F">
        <w:t>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p>
    <w:p w:rsidR="007A73A5" w:rsidRDefault="007A73A5" w:rsidP="007A73A5">
      <w:r w:rsidRPr="0049727F">
        <w:t xml:space="preserve">Nevertheless, looking across the data set provides a sense of the breadth of American metropolitan street networks. New York’s urbanized area – America’s largest – has 373,309 intersections and 79 million meters of linear street (or 417,570 and 83.4 million if </w:t>
      </w:r>
      <w:r>
        <w:t>we</w:t>
      </w:r>
      <w:r w:rsidRPr="0049727F">
        <w:t xml:space="preserve"> include service roads). Delano, C</w:t>
      </w:r>
      <w:r w:rsidR="00623A0C">
        <w:t>alifornia</w:t>
      </w:r>
      <w:r w:rsidRPr="0049727F">
        <w:t xml:space="preserve">’s urbanized area – America’s smallest – has </w:t>
      </w:r>
      <w:r w:rsidRPr="0049727F">
        <w:lastRenderedPageBreak/>
        <w:t xml:space="preserve">874 intersections and 222,328 meters of linear street (or 964 and 231,000 meters if </w:t>
      </w:r>
      <w:r>
        <w:t>we</w:t>
      </w:r>
      <w:r w:rsidRPr="0049727F">
        <w:t xml:space="preserve"> include service roads). The typical (Table 7.1, </w:t>
      </w:r>
      <w:r w:rsidRPr="0049727F">
        <w:rPr>
          <w:i/>
        </w:rPr>
        <w:t>median</w:t>
      </w:r>
      <w:r w:rsidRPr="0049727F">
        <w:t>) American urbanized area is approximate</w:t>
      </w:r>
      <w:r>
        <w:t>ly</w:t>
      </w:r>
      <w:r w:rsidRPr="0049727F">
        <w:t xml:space="preserve"> 185 km</w:t>
      </w:r>
      <w:r w:rsidRPr="0049727F">
        <w:rPr>
          <w:vertAlign w:val="superscript"/>
        </w:rPr>
        <w:t>2</w:t>
      </w:r>
      <w:r>
        <w:t xml:space="preserve"> in </w:t>
      </w:r>
      <w:r w:rsidRPr="0049727F">
        <w:t>land area, has 5,830 intersections, and 1.3 million linear meters of street. Its street network is about 7.4% more circuitous than straight-line</w:t>
      </w:r>
      <w:r>
        <w:t>, as-the-crow-flies</w:t>
      </w:r>
      <w:r w:rsidRPr="0049727F">
        <w:t xml:space="preserve"> edges between nodes would be. The most circuitous network is 14% more circuitous than straight-line would be, and least is only 2%. </w:t>
      </w:r>
    </w:p>
    <w:tbl>
      <w:tblPr>
        <w:tblW w:w="8037" w:type="dxa"/>
        <w:tblBorders>
          <w:top w:val="single" w:sz="4" w:space="0" w:color="auto"/>
          <w:bottom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23A0C">
        <w:trPr>
          <w:trHeight w:val="300"/>
        </w:trPr>
        <w:tc>
          <w:tcPr>
            <w:tcW w:w="3425"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pP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ean</w:t>
            </w:r>
          </w:p>
        </w:tc>
        <w:tc>
          <w:tcPr>
            <w:tcW w:w="944" w:type="dxa"/>
            <w:tcBorders>
              <w:top w:val="single" w:sz="4" w:space="0" w:color="auto"/>
              <w:bottom w:val="single" w:sz="4" w:space="0" w:color="auto"/>
            </w:tcBorders>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in</w:t>
            </w:r>
          </w:p>
        </w:tc>
        <w:tc>
          <w:tcPr>
            <w:tcW w:w="962" w:type="dxa"/>
            <w:tcBorders>
              <w:top w:val="single" w:sz="4" w:space="0" w:color="auto"/>
              <w:bottom w:val="single" w:sz="4" w:space="0" w:color="auto"/>
            </w:tcBorders>
            <w:shd w:val="clear" w:color="auto" w:fill="auto"/>
            <w:noWrap/>
            <w:vAlign w:val="bottom"/>
            <w:hideMark/>
          </w:tcPr>
          <w:p w:rsidR="008A2475" w:rsidRPr="000C1D4B" w:rsidRDefault="00C10639" w:rsidP="004A4DE6">
            <w:pPr>
              <w:pStyle w:val="TableHeader"/>
              <w:jc w:val="right"/>
            </w:pPr>
            <w:r>
              <w:t>median</w:t>
            </w:r>
          </w:p>
        </w:tc>
        <w:tc>
          <w:tcPr>
            <w:tcW w:w="1030"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23A0C">
        <w:trPr>
          <w:trHeight w:val="300"/>
        </w:trPr>
        <w:tc>
          <w:tcPr>
            <w:tcW w:w="3425" w:type="dxa"/>
            <w:tcBorders>
              <w:top w:val="single" w:sz="4" w:space="0" w:color="auto"/>
            </w:tcBorders>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460.657</w:t>
            </w:r>
          </w:p>
        </w:tc>
        <w:tc>
          <w:tcPr>
            <w:tcW w:w="944"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58.125</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25.685</w:t>
            </w:r>
          </w:p>
        </w:tc>
        <w:tc>
          <w:tcPr>
            <w:tcW w:w="962"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184.898</w:t>
            </w:r>
          </w:p>
        </w:tc>
        <w:tc>
          <w:tcPr>
            <w:tcW w:w="1030"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23A0C">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23A0C">
        <w:trPr>
          <w:trHeight w:val="300"/>
        </w:trPr>
        <w:tc>
          <w:tcPr>
            <w:tcW w:w="3425" w:type="dxa"/>
            <w:shd w:val="clear" w:color="auto" w:fill="auto"/>
            <w:noWrap/>
            <w:vAlign w:val="bottom"/>
          </w:tcPr>
          <w:p w:rsidR="00624C0F" w:rsidRPr="0049727F" w:rsidRDefault="00624C0F" w:rsidP="004A4DE6">
            <w:pPr>
              <w:pStyle w:val="Tablebody"/>
            </w:pPr>
            <w:r w:rsidRPr="0049727F">
              <w:t>Average streets per node</w:t>
            </w:r>
          </w:p>
        </w:tc>
        <w:tc>
          <w:tcPr>
            <w:tcW w:w="838" w:type="dxa"/>
            <w:shd w:val="clear" w:color="auto" w:fill="auto"/>
            <w:noWrap/>
            <w:vAlign w:val="bottom"/>
          </w:tcPr>
          <w:p w:rsidR="00624C0F" w:rsidRPr="0049727F" w:rsidRDefault="00624C0F" w:rsidP="004A4DE6">
            <w:pPr>
              <w:pStyle w:val="Tablebody"/>
              <w:jc w:val="right"/>
            </w:pPr>
            <w:r w:rsidRPr="0049727F">
              <w:t>2.764</w:t>
            </w:r>
          </w:p>
        </w:tc>
        <w:tc>
          <w:tcPr>
            <w:tcW w:w="944" w:type="dxa"/>
            <w:shd w:val="clear" w:color="auto" w:fill="auto"/>
            <w:noWrap/>
            <w:vAlign w:val="bottom"/>
          </w:tcPr>
          <w:p w:rsidR="00624C0F" w:rsidRPr="0049727F" w:rsidRDefault="00624C0F" w:rsidP="004A4DE6">
            <w:pPr>
              <w:pStyle w:val="Tablebody"/>
              <w:jc w:val="right"/>
            </w:pPr>
            <w:r w:rsidRPr="0049727F">
              <w:t>0.162</w:t>
            </w:r>
          </w:p>
        </w:tc>
        <w:tc>
          <w:tcPr>
            <w:tcW w:w="838" w:type="dxa"/>
            <w:shd w:val="clear" w:color="auto" w:fill="auto"/>
            <w:noWrap/>
            <w:vAlign w:val="bottom"/>
          </w:tcPr>
          <w:p w:rsidR="00624C0F" w:rsidRPr="0049727F" w:rsidRDefault="00624C0F" w:rsidP="004A4DE6">
            <w:pPr>
              <w:pStyle w:val="Tablebody"/>
              <w:jc w:val="right"/>
            </w:pPr>
            <w:r w:rsidRPr="0049727F">
              <w:t>2.223</w:t>
            </w:r>
          </w:p>
        </w:tc>
        <w:tc>
          <w:tcPr>
            <w:tcW w:w="962" w:type="dxa"/>
            <w:shd w:val="clear" w:color="auto" w:fill="auto"/>
            <w:noWrap/>
            <w:vAlign w:val="bottom"/>
          </w:tcPr>
          <w:p w:rsidR="00624C0F" w:rsidRPr="0049727F" w:rsidRDefault="00624C0F" w:rsidP="004A4DE6">
            <w:pPr>
              <w:pStyle w:val="Tablebody"/>
              <w:jc w:val="right"/>
            </w:pPr>
            <w:r w:rsidRPr="0049727F">
              <w:t>2.770</w:t>
            </w:r>
          </w:p>
        </w:tc>
        <w:tc>
          <w:tcPr>
            <w:tcW w:w="1030" w:type="dxa"/>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3" w:name="_Toc479517140"/>
      <w:r w:rsidRPr="0049727F">
        <w:t xml:space="preserve">Table </w:t>
      </w:r>
      <w:fldSimple w:instr=" STYLEREF 1 \s ">
        <w:r w:rsidR="00690434">
          <w:rPr>
            <w:noProof/>
          </w:rPr>
          <w:t>7</w:t>
        </w:r>
      </w:fldSimple>
      <w:r w:rsidR="00981C16">
        <w:t>.</w:t>
      </w:r>
      <w:fldSimple w:instr=" SEQ Table \* ARABIC \s 1 ">
        <w:r w:rsidR="00690434">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3"/>
    </w:p>
    <w:p w:rsidR="005D7532" w:rsidRDefault="005D7532" w:rsidP="004A4DE6">
      <w:pPr>
        <w:pStyle w:val="Figure"/>
      </w:pPr>
      <w:r>
        <w:lastRenderedPageBreak/>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4" w:name="_Toc479517122"/>
      <w:r>
        <w:t xml:space="preserve">Figure </w:t>
      </w:r>
      <w:fldSimple w:instr=" STYLEREF 1 \s ">
        <w:r w:rsidR="00690434">
          <w:rPr>
            <w:noProof/>
          </w:rPr>
          <w:t>7</w:t>
        </w:r>
      </w:fldSimple>
      <w:r w:rsidR="00C1717A">
        <w:t>.</w:t>
      </w:r>
      <w:fldSimple w:instr=" SEQ Figure \* ARABIC \s 1 ">
        <w:r w:rsidR="00690434">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4"/>
    </w:p>
    <w:p w:rsidR="007A73A5" w:rsidRDefault="007A73A5" w:rsidP="004A4DE6">
      <w:r w:rsidRPr="0049727F">
        <w:t>Looking at network complexity in terms of density and connectivity, in the typical urbanized area, the average street segment length (a proxy for block size) is 160 meters. The longest average street segment is the 226</w:t>
      </w:r>
      <w:r>
        <w:t>-</w:t>
      </w:r>
      <w:r w:rsidRPr="0049727F">
        <w:t>meter</w:t>
      </w:r>
      <w:r>
        <w:t xml:space="preserve"> </w:t>
      </w:r>
      <w:r w:rsidRPr="0049727F">
        <w:t xml:space="preserve">average of urbanized Danbury, </w:t>
      </w:r>
      <w:r w:rsidR="00623A0C">
        <w:t>Connecticut</w:t>
      </w:r>
      <w:r w:rsidRPr="0049727F">
        <w:t xml:space="preserve">. Puerto Rican cities hold the top four positions for shortest average street segment length, but among the 50 states plus </w:t>
      </w:r>
      <w:r w:rsidR="00623A0C">
        <w:t xml:space="preserve">Washington </w:t>
      </w:r>
      <w:r w:rsidRPr="0049727F">
        <w:t>DC, the shortest average street segment is the 125.3</w:t>
      </w:r>
      <w:r>
        <w:t xml:space="preserve">-meter </w:t>
      </w:r>
      <w:r w:rsidRPr="0049727F">
        <w:t xml:space="preserve">average of urbanized Tracy, </w:t>
      </w:r>
      <w:r w:rsidR="00623A0C">
        <w:t>California</w:t>
      </w:r>
      <w:r w:rsidRPr="0049727F">
        <w:t xml:space="preserve">, indicating a much finer street network. The urbanized area of Portland, Oregon, with its famously compact walkable blocks, ranks </w:t>
      </w:r>
      <w:r>
        <w:t>second</w:t>
      </w:r>
      <w:r w:rsidRPr="0049727F">
        <w:t xml:space="preserve"> at 125.5 m</w:t>
      </w:r>
      <w:r>
        <w:t>eters</w:t>
      </w:r>
      <w:r w:rsidRPr="0049727F">
        <w:t xml:space="preserve"> on average.</w:t>
      </w:r>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w:t>
      </w:r>
      <w:r w:rsidR="00623A0C">
        <w:t>Georgia’s</w:t>
      </w:r>
      <w:r w:rsidRPr="0049727F">
        <w:t xml:space="preserve"> urbanized area) and the densest is 49.4 (New Orleans</w:t>
      </w:r>
      <w:r w:rsidR="00623A0C">
        <w:t>, Louisiana’s</w:t>
      </w:r>
      <w:r w:rsidRPr="0049727F">
        <w:t xml:space="preserve">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w:t>
      </w:r>
      <w:r w:rsidRPr="0049727F">
        <w:lastRenderedPageBreak/>
        <w:t xml:space="preserve">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5" w:name="_Toc479517123"/>
      <w:r>
        <w:t xml:space="preserve">Figure </w:t>
      </w:r>
      <w:fldSimple w:instr=" STYLEREF 1 \s ">
        <w:r w:rsidR="00690434">
          <w:rPr>
            <w:noProof/>
          </w:rPr>
          <w:t>7</w:t>
        </w:r>
      </w:fldSimple>
      <w:r>
        <w:t>.</w:t>
      </w:r>
      <w:fldSimple w:instr=" SEQ Figure \* ARABIC \s 1 ">
        <w:r w:rsidR="00690434">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5"/>
    </w:p>
    <w:p w:rsidR="0082558D" w:rsidRDefault="0082558D" w:rsidP="004A4DE6">
      <w:r w:rsidRPr="0049727F">
        <w:t>The distribution of node type</w:t>
      </w:r>
      <w:r w:rsidR="00623A0C">
        <w:t>s (i.e., intersections and dead-</w:t>
      </w:r>
      <w:r w:rsidRPr="0049727F">
        <w:t xml:space="preserve">ends) provides a clear indicator of network connectedness. The typical urbanized area has 2.8 streets per </w:t>
      </w:r>
      <w:r w:rsidR="0000051D">
        <w:t>node</w:t>
      </w:r>
      <w:r w:rsidRPr="0049727F">
        <w:t xml:space="preserve"> on average: lots of 3-way intersections, fewer </w:t>
      </w:r>
      <w:r w:rsidR="001A3900">
        <w:t>dead-ends</w:t>
      </w:r>
      <w:r w:rsidRPr="0049727F">
        <w:t>, and even fewer 4-way intersections. Th</w:t>
      </w:r>
      <w:r w:rsidR="00623A0C">
        <w:t>e grid-like San Angelo, Texas</w:t>
      </w:r>
      <w:r w:rsidRPr="0049727F">
        <w:t xml:space="preserve"> urbanized area has the most streets </w:t>
      </w:r>
      <w:r w:rsidR="009D2467">
        <w:t>per node</w:t>
      </w:r>
      <w:r w:rsidRPr="0049727F">
        <w:t xml:space="preserve"> (3.2) on average, and (outside of Puerto Rico, which contains the seven lowest urbanized areas) the sprawling,</w:t>
      </w:r>
      <w:r w:rsidR="00623A0C">
        <w:t xml:space="preserve"> disconnected Lexington Park, Maryland</w:t>
      </w:r>
      <w:r w:rsidRPr="0049727F">
        <w:t xml:space="preserve">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w:t>
      </w:r>
      <w:r w:rsidR="009950F0" w:rsidRPr="0049727F">
        <w:lastRenderedPageBreak/>
        <w:t>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6" w:name="_Toc479517124"/>
      <w:r w:rsidRPr="0049727F">
        <w:t xml:space="preserve">Figure </w:t>
      </w:r>
      <w:fldSimple w:instr=" STYLEREF 1 \s ">
        <w:r w:rsidR="00690434">
          <w:rPr>
            <w:noProof/>
          </w:rPr>
          <w:t>7</w:t>
        </w:r>
      </w:fldSimple>
      <w:r w:rsidR="00C1717A">
        <w:t>.</w:t>
      </w:r>
      <w:fldSimple w:instr=" SEQ Figure \* ARABIC \s 1 ">
        <w:r w:rsidR="00690434">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6"/>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w:t>
      </w:r>
      <w:r w:rsidRPr="0049727F">
        <w:lastRenderedPageBreak/>
        <w:t xml:space="preserve">maximize variance, reveals this in clearer detail. </w:t>
      </w:r>
      <w:r w:rsidR="00F80055">
        <w:t>In Figure 7.3</w:t>
      </w:r>
      <w:r w:rsidRPr="0049727F">
        <w:t xml:space="preserve">, urban Atlanta and Chattanooga have high proportions of dead-ends, each over 30% of all nodes, and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7" w:name="_Toc479517125"/>
      <w:r w:rsidRPr="0049727F">
        <w:t xml:space="preserve">Figure </w:t>
      </w:r>
      <w:fldSimple w:instr=" STYLEREF 1 \s ">
        <w:r w:rsidR="00690434">
          <w:rPr>
            <w:noProof/>
          </w:rPr>
          <w:t>7</w:t>
        </w:r>
      </w:fldSimple>
      <w:r w:rsidR="00C1717A">
        <w:t>.</w:t>
      </w:r>
      <w:fldSimple w:instr=" SEQ Figure \* ARABIC \s 1 ">
        <w:r w:rsidR="00690434">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7"/>
    </w:p>
    <w:tbl>
      <w:tblPr>
        <w:tblW w:w="8841" w:type="dxa"/>
        <w:tblBorders>
          <w:top w:val="single" w:sz="4" w:space="0" w:color="auto"/>
          <w:bottom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066AE2">
        <w:trPr>
          <w:trHeight w:val="300"/>
        </w:trPr>
        <w:tc>
          <w:tcPr>
            <w:tcW w:w="1325"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lastRenderedPageBreak/>
              <w:t xml:space="preserve">Urban area </w:t>
            </w:r>
          </w:p>
          <w:p w:rsidR="00BA0037" w:rsidRPr="00633907" w:rsidRDefault="00BA0037" w:rsidP="004A4DE6">
            <w:pPr>
              <w:pStyle w:val="TableHeader"/>
            </w:pPr>
            <w:r w:rsidRPr="00633907">
              <w:t>core city</w:t>
            </w:r>
          </w:p>
        </w:tc>
        <w:tc>
          <w:tcPr>
            <w:tcW w:w="650"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tcBorders>
              <w:top w:val="single" w:sz="4" w:space="0" w:color="auto"/>
              <w:bottom w:val="single" w:sz="4" w:space="0" w:color="auto"/>
            </w:tcBorders>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tcBorders>
              <w:top w:val="single" w:sz="4" w:space="0" w:color="auto"/>
              <w:bottom w:val="single" w:sz="4" w:space="0" w:color="auto"/>
            </w:tcBorders>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tcBorders>
              <w:top w:val="single" w:sz="4" w:space="0" w:color="auto"/>
              <w:bottom w:val="single" w:sz="4" w:space="0" w:color="auto"/>
            </w:tcBorders>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066AE2">
        <w:trPr>
          <w:trHeight w:val="300"/>
        </w:trPr>
        <w:tc>
          <w:tcPr>
            <w:tcW w:w="1325" w:type="dxa"/>
            <w:tcBorders>
              <w:top w:val="single" w:sz="4" w:space="0" w:color="auto"/>
            </w:tcBorders>
            <w:shd w:val="clear" w:color="auto" w:fill="auto"/>
            <w:noWrap/>
            <w:vAlign w:val="bottom"/>
            <w:hideMark/>
          </w:tcPr>
          <w:p w:rsidR="00BA0037" w:rsidRPr="00633907" w:rsidRDefault="00BA0037" w:rsidP="004A4DE6">
            <w:pPr>
              <w:pStyle w:val="Tablebody"/>
            </w:pPr>
            <w:r w:rsidRPr="00633907">
              <w:t>New York</w:t>
            </w:r>
          </w:p>
        </w:tc>
        <w:tc>
          <w:tcPr>
            <w:tcW w:w="6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937</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06</w:t>
            </w:r>
          </w:p>
        </w:tc>
        <w:tc>
          <w:tcPr>
            <w:tcW w:w="78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04</w:t>
            </w:r>
          </w:p>
        </w:tc>
        <w:tc>
          <w:tcPr>
            <w:tcW w:w="7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18</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62</w:t>
            </w:r>
          </w:p>
        </w:tc>
        <w:tc>
          <w:tcPr>
            <w:tcW w:w="62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34.44</w:t>
            </w:r>
          </w:p>
        </w:tc>
        <w:tc>
          <w:tcPr>
            <w:tcW w:w="1031"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84</w:t>
            </w:r>
          </w:p>
        </w:tc>
        <w:tc>
          <w:tcPr>
            <w:tcW w:w="8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48</w:t>
            </w:r>
          </w:p>
        </w:tc>
        <w:tc>
          <w:tcPr>
            <w:tcW w:w="63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8" w:name="_Toc479517141"/>
      <w:r>
        <w:t xml:space="preserve">Table </w:t>
      </w:r>
      <w:fldSimple w:instr=" STYLEREF 1 \s ">
        <w:r w:rsidR="00690434">
          <w:rPr>
            <w:noProof/>
          </w:rPr>
          <w:t>7</w:t>
        </w:r>
      </w:fldSimple>
      <w:r w:rsidR="00981C16">
        <w:t>.</w:t>
      </w:r>
      <w:fldSimple w:instr=" SEQ Table \* ARABIC \s 1 ">
        <w:r w:rsidR="00690434">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8"/>
    </w:p>
    <w:p w:rsidR="00066AE2" w:rsidRDefault="00066AE2" w:rsidP="00066AE2">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Pr="0049727F">
        <w:t>areas</w:t>
      </w:r>
      <w:r>
        <w:t xml:space="preserve"> cross-sectionally to examine </w:t>
      </w:r>
      <w:r w:rsidRPr="0049727F">
        <w:lastRenderedPageBreak/>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066AE2" w:rsidRDefault="00066AE2" w:rsidP="00066AE2">
      <w:r w:rsidRPr="0049727F">
        <w:t>Among these urban areas, Milwaukee has the least circuitous network (6% more circuitous than straight-line edges would be), and Orlando has the most (12%). San Juan and Atlanta have the fewest streets per node on average (2.36 and 2.45, respectively), while Milwaukee has the most (3.03). Cincinnati has both the lowest intersection density (18</w:t>
      </w:r>
      <w:r>
        <w:t>/</w:t>
      </w:r>
      <w:r w:rsidRPr="0049727F">
        <w:t>km</w:t>
      </w:r>
      <w:r w:rsidRPr="0049727F">
        <w:rPr>
          <w:vertAlign w:val="superscript"/>
        </w:rPr>
        <w:t>2</w:t>
      </w:r>
      <w:r w:rsidRPr="0049727F">
        <w:t>) and street density (6.1</w:t>
      </w:r>
      <w:r>
        <w:t xml:space="preserve"> km/</w:t>
      </w:r>
      <w:r w:rsidRPr="0049727F">
        <w:t>km</w:t>
      </w:r>
      <w:r w:rsidRPr="0049727F">
        <w:rPr>
          <w:vertAlign w:val="superscript"/>
        </w:rPr>
        <w:t>2</w:t>
      </w:r>
      <w:r w:rsidRPr="0049727F">
        <w:t>) while Denver has the highest intersection density (40.6</w:t>
      </w:r>
      <w:r>
        <w:t>/</w:t>
      </w:r>
      <w:r w:rsidRPr="0049727F">
        <w:t>km</w:t>
      </w:r>
      <w:r w:rsidRPr="0049727F">
        <w:rPr>
          <w:vertAlign w:val="superscript"/>
        </w:rPr>
        <w:t>2</w:t>
      </w:r>
      <w:r w:rsidRPr="0049727F">
        <w:t>) and Miami and Los Angeles have the highest street density (10.6</w:t>
      </w:r>
      <w:r>
        <w:t xml:space="preserve"> km/</w:t>
      </w:r>
      <w:r w:rsidRPr="0049727F">
        <w:t>km</w:t>
      </w:r>
      <w:r w:rsidRPr="0049727F">
        <w:rPr>
          <w:vertAlign w:val="superscript"/>
        </w:rPr>
        <w:t>2</w:t>
      </w:r>
      <w:r w:rsidRPr="0049727F">
        <w:t>, apiece). In other words, Cincinnati has a particularly coarse-grained network with few connections and paths. This can also be seen in the</w:t>
      </w:r>
      <w:r>
        <w:t xml:space="preserve"> average street segment length, </w:t>
      </w:r>
      <w:r w:rsidRPr="0049727F">
        <w:t xml:space="preserve">a proxy for block size: Cincinnati has the </w:t>
      </w:r>
      <w:r>
        <w:t>second</w:t>
      </w:r>
      <w:r w:rsidRPr="0049727F">
        <w:t xml:space="preserve"> highest (186 m), bested only by Cleveland (198 m). In contrast, the two lowest are Denver’s </w:t>
      </w:r>
      <w:r>
        <w:t>138-</w:t>
      </w:r>
      <w:r w:rsidRPr="0049727F">
        <w:t>m</w:t>
      </w:r>
      <w:r>
        <w:t>eter</w:t>
      </w:r>
      <w:r w:rsidRPr="0049727F">
        <w:t xml:space="preserve"> av</w:t>
      </w:r>
      <w:r>
        <w:t>erage and San Juan’s 131-</w:t>
      </w:r>
      <w:r w:rsidRPr="0049727F">
        <w:t>m</w:t>
      </w:r>
      <w:r>
        <w:t>eter</w:t>
      </w:r>
      <w:r w:rsidRPr="0049727F">
        <w:t xml:space="preserve"> average</w:t>
      </w:r>
      <w:r>
        <w:t xml:space="preserve">. </w:t>
      </w:r>
    </w:p>
    <w:p w:rsidR="0033439E" w:rsidRDefault="0033439E" w:rsidP="00066AE2">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89" w:name="_Toc475721786"/>
      <w:bookmarkStart w:id="190" w:name="_Toc479517077"/>
      <w:r w:rsidRPr="0049727F">
        <w:t>Analysis of Municipal-Scale Street Networks</w:t>
      </w:r>
      <w:bookmarkEnd w:id="189"/>
      <w:bookmarkEnd w:id="190"/>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onfirm</w:t>
      </w:r>
      <w:r w:rsidR="00066AE2">
        <w:t>ed</w:t>
      </w:r>
      <w:r w:rsidR="00702408" w:rsidRPr="0049727F">
        <w:t xml:space="preserve"> this finding empirically with a small sample of ten European cities’ street networks. How</w:t>
      </w:r>
      <w:r w:rsidR="002D61F4" w:rsidRPr="0049727F">
        <w:t>ever, their</w:t>
      </w:r>
      <w:r w:rsidR="00702408" w:rsidRPr="0049727F">
        <w:t xml:space="preserve"> sm</w:t>
      </w:r>
      <w:r w:rsidR="002D61F4" w:rsidRPr="0049727F">
        <w:t>all sample size</w:t>
      </w:r>
      <w:r w:rsidR="00066AE2">
        <w:t xml:space="preserve"> may</w:t>
      </w:r>
      <w:r w:rsidR="002D61F4" w:rsidRPr="0049727F">
        <w:t xml:space="preserve"> </w:t>
      </w:r>
      <w:r w:rsidR="00066AE2">
        <w:t>limit</w:t>
      </w:r>
      <w:r w:rsidR="005D4843">
        <w:t xml:space="preserve"> the generalizability and interpretability of </w:t>
      </w:r>
      <w:r w:rsidR="00066AE2">
        <w:t>their</w:t>
      </w:r>
      <w:r w:rsidR="005D4843">
        <w:t xml:space="preserve"> finding</w:t>
      </w:r>
      <w:r w:rsidR="002D61F4" w:rsidRPr="0049727F">
        <w:t>. To investigate this</w:t>
      </w:r>
      <w:r w:rsidR="000F5776">
        <w:t xml:space="preserve"> empirically</w:t>
      </w:r>
      <w:r w:rsidR="002D61F4" w:rsidRPr="0049727F">
        <w:t xml:space="preserve">, we examine the </w:t>
      </w:r>
      <w:r w:rsidR="002D61F4" w:rsidRPr="0049727F">
        <w:lastRenderedPageBreak/>
        <w:t xml:space="preserve">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w:t>
      </w:r>
      <w:r w:rsidR="00066AE2">
        <w:t xml:space="preserve"> and neighborhood</w:t>
      </w:r>
      <w:r w:rsidR="0048581F" w:rsidRPr="0049727F">
        <w:t xml:space="preserve"> scale</w:t>
      </w:r>
      <w:r w:rsidR="00066AE2">
        <w:t>s</w:t>
      </w:r>
      <w:r w:rsidR="0048581F" w:rsidRPr="0049727F">
        <w:t>.</w:t>
      </w:r>
    </w:p>
    <w:tbl>
      <w:tblPr>
        <w:tblW w:w="8177" w:type="dxa"/>
        <w:tblBorders>
          <w:top w:val="single" w:sz="4" w:space="0" w:color="auto"/>
          <w:bottom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066AE2">
        <w:trPr>
          <w:trHeight w:val="300"/>
        </w:trPr>
        <w:tc>
          <w:tcPr>
            <w:tcW w:w="3425" w:type="dxa"/>
            <w:tcBorders>
              <w:top w:val="single" w:sz="4" w:space="0" w:color="auto"/>
              <w:bottom w:val="single" w:sz="4" w:space="0" w:color="auto"/>
            </w:tcBorders>
            <w:shd w:val="clear" w:color="auto" w:fill="auto"/>
            <w:noWrap/>
            <w:vAlign w:val="bottom"/>
            <w:hideMark/>
          </w:tcPr>
          <w:p w:rsidR="00395B28" w:rsidRPr="0049727F" w:rsidRDefault="00395B28" w:rsidP="004A4DE6">
            <w:pPr>
              <w:pStyle w:val="Tablebody"/>
            </w:pPr>
          </w:p>
        </w:tc>
        <w:tc>
          <w:tcPr>
            <w:tcW w:w="882"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ean</w:t>
            </w:r>
          </w:p>
        </w:tc>
        <w:tc>
          <w:tcPr>
            <w:tcW w:w="900" w:type="dxa"/>
            <w:tcBorders>
              <w:top w:val="single" w:sz="4" w:space="0" w:color="auto"/>
              <w:bottom w:val="single" w:sz="4" w:space="0" w:color="auto"/>
            </w:tcBorders>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in</w:t>
            </w:r>
          </w:p>
        </w:tc>
        <w:tc>
          <w:tcPr>
            <w:tcW w:w="990" w:type="dxa"/>
            <w:tcBorders>
              <w:top w:val="single" w:sz="4" w:space="0" w:color="auto"/>
              <w:bottom w:val="single" w:sz="4" w:space="0" w:color="auto"/>
            </w:tcBorders>
            <w:shd w:val="clear" w:color="auto" w:fill="auto"/>
            <w:noWrap/>
            <w:vAlign w:val="bottom"/>
            <w:hideMark/>
          </w:tcPr>
          <w:p w:rsidR="00395B28" w:rsidRPr="00E81C93" w:rsidRDefault="00E81C93" w:rsidP="004A4DE6">
            <w:pPr>
              <w:pStyle w:val="TableHeader"/>
              <w:jc w:val="right"/>
            </w:pPr>
            <w:r>
              <w:t>median</w:t>
            </w:r>
          </w:p>
        </w:tc>
        <w:tc>
          <w:tcPr>
            <w:tcW w:w="108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066AE2">
        <w:trPr>
          <w:trHeight w:val="300"/>
        </w:trPr>
        <w:tc>
          <w:tcPr>
            <w:tcW w:w="3425" w:type="dxa"/>
            <w:tcBorders>
              <w:top w:val="single" w:sz="4" w:space="0" w:color="auto"/>
            </w:tcBorders>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6.703</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07.499</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0.039</w:t>
            </w:r>
          </w:p>
        </w:tc>
        <w:tc>
          <w:tcPr>
            <w:tcW w:w="99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3.918</w:t>
            </w:r>
          </w:p>
        </w:tc>
        <w:tc>
          <w:tcPr>
            <w:tcW w:w="108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1" w:name="_Toc479517142"/>
      <w:r w:rsidRPr="0049727F">
        <w:t xml:space="preserve">Table </w:t>
      </w:r>
      <w:fldSimple w:instr=" STYLEREF 1 \s ">
        <w:r w:rsidR="00690434">
          <w:rPr>
            <w:noProof/>
          </w:rPr>
          <w:t>7</w:t>
        </w:r>
      </w:fldSimple>
      <w:r w:rsidR="00981C16">
        <w:t>.</w:t>
      </w:r>
      <w:fldSimple w:instr=" SEQ Table \* ARABIC \s 1 ">
        <w:r w:rsidR="00690434">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1"/>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2" w:name="_Toc479517126"/>
      <w:r>
        <w:t xml:space="preserve">Figure </w:t>
      </w:r>
      <w:fldSimple w:instr=" STYLEREF 1 \s ">
        <w:r w:rsidR="00690434">
          <w:rPr>
            <w:noProof/>
          </w:rPr>
          <w:t>7</w:t>
        </w:r>
      </w:fldSimple>
      <w:r w:rsidR="00C1717A">
        <w:t>.</w:t>
      </w:r>
      <w:fldSimple w:instr=" SEQ Figure \* ARABIC \s 1 ">
        <w:r w:rsidR="00690434">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2"/>
    </w:p>
    <w:p w:rsidR="00066AE2" w:rsidRDefault="00066AE2" w:rsidP="00066AE2">
      <w:pPr>
        <w:pStyle w:val="Figure"/>
      </w:pPr>
      <w:r>
        <w:drawing>
          <wp:inline distT="0" distB="0" distL="0" distR="0" wp14:anchorId="41C9BBF7" wp14:editId="733CD2A3">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066AE2" w:rsidRDefault="00066AE2" w:rsidP="00066AE2">
      <w:pPr>
        <w:pStyle w:val="Caption"/>
      </w:pPr>
      <w:bookmarkStart w:id="193" w:name="_Toc479517127"/>
      <w:r>
        <w:t xml:space="preserve">Figure </w:t>
      </w:r>
      <w:fldSimple w:instr=" STYLEREF 1 \s ">
        <w:r w:rsidR="00690434">
          <w:rPr>
            <w:noProof/>
          </w:rPr>
          <w:t>7</w:t>
        </w:r>
      </w:fldSimple>
      <w:r>
        <w:t>.</w:t>
      </w:r>
      <w:fldSimple w:instr=" SEQ Figure \* ARABIC \s 1 ">
        <w:r w:rsidR="00690434">
          <w:rPr>
            <w:noProof/>
          </w:rPr>
          <w:t>6</w:t>
        </w:r>
      </w:fldSimple>
      <w:r>
        <w:t xml:space="preserve">. </w:t>
      </w:r>
      <w:r w:rsidRPr="00D44159">
        <w:t xml:space="preserve">The town of Orleans, Nebraska exhibits a compact grid-like street network </w:t>
      </w:r>
      <w:r w:rsidRPr="00CD760E">
        <w:t xml:space="preserve">archetypal of </w:t>
      </w:r>
      <w:r>
        <w:t>towns across</w:t>
      </w:r>
      <w:r w:rsidRPr="00D44159">
        <w:t xml:space="preserve"> the Great Plains. Municipal extents are shown in gray.</w:t>
      </w:r>
      <w:bookmarkEnd w:id="193"/>
    </w:p>
    <w:p w:rsidR="001D0C7C" w:rsidRPr="0049727F" w:rsidRDefault="008C6462" w:rsidP="004A4DE6">
      <w:r w:rsidRPr="0049727F">
        <w:lastRenderedPageBreak/>
        <w:t xml:space="preserve">Moreover, previous findings (e.g., Masucci et al. 2009) suggest the distribution of street segment lengths in an urban street network follows a power-law distribution. However, we find that these networks </w:t>
      </w:r>
      <w:r w:rsidR="00066AE2">
        <w:t>typically</w:t>
      </w:r>
      <w:r w:rsidRPr="0049727F">
        <w:t xml:space="preserv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w:t>
      </w:r>
      <w:r w:rsidR="00066AE2">
        <w:t xml:space="preserve">truly </w:t>
      </w:r>
      <w:r w:rsidRPr="0049727F">
        <w:t>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w:t>
      </w:r>
      <w:r w:rsidR="00066AE2">
        <w:t xml:space="preserve">many </w:t>
      </w:r>
      <w:r w:rsidR="00DB068B" w:rsidRPr="0049727F">
        <w:t>cities in California that were settled in the same era but later subjected to substantial sprawl</w:t>
      </w:r>
      <w:r w:rsidR="00E21928" w:rsidRPr="0049727F">
        <w:t>.</w:t>
      </w:r>
      <w:r w:rsidR="00031B79" w:rsidRPr="0049727F">
        <w:t xml:space="preserve"> </w:t>
      </w:r>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 xml:space="preserve">we find </w:t>
      </w:r>
      <w:r w:rsidR="00066AE2">
        <w:t xml:space="preserve">that </w:t>
      </w:r>
      <w:r w:rsidR="007B09A6" w:rsidRPr="0049727F">
        <w:t>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at the city-scale and then aggregate these cities by state, we find </w:t>
      </w:r>
      <w:r w:rsidR="00066AE2">
        <w:t xml:space="preserve">that </w:t>
      </w:r>
      <w:r w:rsidR="007B09A6" w:rsidRPr="0049727F">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lastRenderedPageBreak/>
        <w:drawing>
          <wp:inline distT="0" distB="0" distL="0" distR="0">
            <wp:extent cx="5167471" cy="34671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2444" cy="3477146"/>
                    </a:xfrm>
                    <a:prstGeom prst="rect">
                      <a:avLst/>
                    </a:prstGeom>
                    <a:noFill/>
                    <a:ln>
                      <a:noFill/>
                    </a:ln>
                  </pic:spPr>
                </pic:pic>
              </a:graphicData>
            </a:graphic>
          </wp:inline>
        </w:drawing>
      </w:r>
    </w:p>
    <w:p w:rsidR="00CF168D" w:rsidRDefault="00CF168D" w:rsidP="004A4DE6">
      <w:pPr>
        <w:pStyle w:val="Caption"/>
      </w:pPr>
      <w:bookmarkStart w:id="194" w:name="_Toc479517128"/>
      <w:r>
        <w:t xml:space="preserve">Figure </w:t>
      </w:r>
      <w:fldSimple w:instr=" STYLEREF 1 \s ">
        <w:r w:rsidR="00690434">
          <w:rPr>
            <w:noProof/>
          </w:rPr>
          <w:t>7</w:t>
        </w:r>
      </w:fldSimple>
      <w:r w:rsidR="00C1717A">
        <w:t>.</w:t>
      </w:r>
      <w:fldSimple w:instr=" SEQ Figure \* ARABIC \s 1 ">
        <w:r w:rsidR="00690434">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4"/>
    </w:p>
    <w:p w:rsidR="0067175A" w:rsidRDefault="004E005B" w:rsidP="004A4DE6">
      <w:pPr>
        <w:pStyle w:val="Figure"/>
      </w:pPr>
      <w:r>
        <w:drawing>
          <wp:inline distT="0" distB="0" distL="0" distR="0">
            <wp:extent cx="4914900" cy="3258192"/>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48135" cy="3280224"/>
                    </a:xfrm>
                    <a:prstGeom prst="rect">
                      <a:avLst/>
                    </a:prstGeom>
                    <a:noFill/>
                    <a:ln>
                      <a:noFill/>
                    </a:ln>
                  </pic:spPr>
                </pic:pic>
              </a:graphicData>
            </a:graphic>
          </wp:inline>
        </w:drawing>
      </w:r>
    </w:p>
    <w:p w:rsidR="00255E30" w:rsidRDefault="0067175A" w:rsidP="004A4DE6">
      <w:pPr>
        <w:pStyle w:val="Caption"/>
      </w:pPr>
      <w:bookmarkStart w:id="195" w:name="_Toc479517129"/>
      <w:r>
        <w:t xml:space="preserve">Figure </w:t>
      </w:r>
      <w:fldSimple w:instr=" STYLEREF 1 \s ">
        <w:r w:rsidR="00690434">
          <w:rPr>
            <w:noProof/>
          </w:rPr>
          <w:t>7</w:t>
        </w:r>
      </w:fldSimple>
      <w:r w:rsidR="00C1717A">
        <w:t>.</w:t>
      </w:r>
      <w:fldSimple w:instr=" SEQ Figure \* ARABIC \s 1 ">
        <w:r w:rsidR="00690434">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5"/>
    </w:p>
    <w:p w:rsidR="00066AE2" w:rsidRPr="00066AE2" w:rsidRDefault="00066AE2" w:rsidP="00066AE2">
      <w:r w:rsidRPr="0049727F">
        <w:lastRenderedPageBreak/>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tbl>
      <w:tblPr>
        <w:tblW w:w="5179" w:type="dxa"/>
        <w:tblInd w:w="108" w:type="dxa"/>
        <w:tblBorders>
          <w:top w:val="single" w:sz="4" w:space="0" w:color="auto"/>
          <w:bottom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066AE2">
        <w:trPr>
          <w:trHeight w:val="300"/>
        </w:trPr>
        <w:tc>
          <w:tcPr>
            <w:tcW w:w="709" w:type="dxa"/>
            <w:tcBorders>
              <w:top w:val="single" w:sz="4" w:space="0" w:color="auto"/>
              <w:bottom w:val="single" w:sz="4" w:space="0" w:color="auto"/>
            </w:tcBorders>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Intersect</w:t>
            </w:r>
          </w:p>
          <w:p w:rsidR="00F859F1" w:rsidRDefault="00F859F1" w:rsidP="00066AE2">
            <w:pPr>
              <w:pStyle w:val="TableHeader"/>
              <w:jc w:val="right"/>
            </w:pPr>
            <w:r>
              <w:t>density</w:t>
            </w:r>
          </w:p>
          <w:p w:rsidR="00F859F1" w:rsidRPr="005733E1" w:rsidRDefault="00F859F1" w:rsidP="00066AE2">
            <w:pPr>
              <w:pStyle w:val="TableHeader"/>
              <w:jc w:val="right"/>
            </w:pPr>
            <w:r>
              <w:t>(per km</w:t>
            </w:r>
            <w:r w:rsidRPr="00F859F1">
              <w:rPr>
                <w:vertAlign w:val="superscript"/>
              </w:rPr>
              <w:t>2</w:t>
            </w:r>
            <w:r>
              <w:t>)</w:t>
            </w:r>
          </w:p>
        </w:tc>
        <w:tc>
          <w:tcPr>
            <w:tcW w:w="1241"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s</w:t>
            </w:r>
          </w:p>
          <w:p w:rsidR="00F859F1" w:rsidRPr="005733E1" w:rsidRDefault="00F859F1" w:rsidP="00066AE2">
            <w:pPr>
              <w:pStyle w:val="TableHeader"/>
              <w:jc w:val="right"/>
            </w:pPr>
            <w:r>
              <w:t>per node</w:t>
            </w:r>
          </w:p>
        </w:tc>
        <w:tc>
          <w:tcPr>
            <w:tcW w:w="956"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w:t>
            </w:r>
          </w:p>
          <w:p w:rsidR="00F859F1" w:rsidRPr="005733E1" w:rsidRDefault="00F859F1" w:rsidP="00066AE2">
            <w:pPr>
              <w:pStyle w:val="TableHeader"/>
              <w:jc w:val="right"/>
            </w:pPr>
            <w:r>
              <w:t>circuity</w:t>
            </w:r>
          </w:p>
        </w:tc>
        <w:tc>
          <w:tcPr>
            <w:tcW w:w="1164"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w:t>
            </w:r>
          </w:p>
          <w:p w:rsidR="00F859F1" w:rsidRDefault="00F859F1" w:rsidP="00066AE2">
            <w:pPr>
              <w:pStyle w:val="TableHeader"/>
              <w:jc w:val="right"/>
            </w:pPr>
            <w:r>
              <w:t>segment</w:t>
            </w:r>
          </w:p>
          <w:p w:rsidR="00F859F1" w:rsidRPr="005733E1" w:rsidRDefault="00F859F1" w:rsidP="00066AE2">
            <w:pPr>
              <w:pStyle w:val="TableHeader"/>
              <w:jc w:val="right"/>
            </w:pPr>
            <w:r>
              <w:t>length</w:t>
            </w:r>
            <w:r w:rsidR="00066AE2">
              <w:t xml:space="preserve"> (m)</w:t>
            </w:r>
          </w:p>
        </w:tc>
      </w:tr>
      <w:tr w:rsidR="00395B28" w:rsidRPr="0049727F" w:rsidTr="00066AE2">
        <w:trPr>
          <w:trHeight w:val="300"/>
        </w:trPr>
        <w:tc>
          <w:tcPr>
            <w:tcW w:w="709" w:type="dxa"/>
            <w:tcBorders>
              <w:top w:val="single" w:sz="4" w:space="0" w:color="auto"/>
            </w:tcBorders>
            <w:shd w:val="clear" w:color="auto" w:fill="auto"/>
            <w:noWrap/>
            <w:vAlign w:val="bottom"/>
            <w:hideMark/>
          </w:tcPr>
          <w:p w:rsidR="00395B28" w:rsidRPr="0049727F" w:rsidRDefault="00395B28" w:rsidP="004A4DE6">
            <w:pPr>
              <w:pStyle w:val="Tablebody"/>
            </w:pPr>
            <w:r w:rsidRPr="0049727F">
              <w:t>AK</w:t>
            </w:r>
          </w:p>
        </w:tc>
        <w:tc>
          <w:tcPr>
            <w:tcW w:w="1109"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28</w:t>
            </w:r>
          </w:p>
        </w:tc>
        <w:tc>
          <w:tcPr>
            <w:tcW w:w="1241"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43</w:t>
            </w:r>
          </w:p>
        </w:tc>
        <w:tc>
          <w:tcPr>
            <w:tcW w:w="956"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6" w:name="_Toc479517143"/>
      <w:r w:rsidRPr="0049727F">
        <w:t xml:space="preserve">Table </w:t>
      </w:r>
      <w:fldSimple w:instr=" STYLEREF 1 \s ">
        <w:r w:rsidR="00690434">
          <w:rPr>
            <w:noProof/>
          </w:rPr>
          <w:t>7</w:t>
        </w:r>
      </w:fldSimple>
      <w:r w:rsidR="00981C16">
        <w:t>.</w:t>
      </w:r>
      <w:fldSimple w:instr=" SEQ Table \* ARABIC \s 1 ">
        <w:r w:rsidR="00690434">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6"/>
    </w:p>
    <w:p w:rsidR="001D0C7C" w:rsidRPr="0049727F" w:rsidRDefault="001D0C7C" w:rsidP="0077058A">
      <w:pPr>
        <w:pStyle w:val="Heading2"/>
      </w:pPr>
      <w:bookmarkStart w:id="197" w:name="_Toc475721787"/>
      <w:bookmarkStart w:id="198" w:name="_Toc479517078"/>
      <w:r w:rsidRPr="0049727F">
        <w:t>Analysis of Neighborhood-Scale Street Networks</w:t>
      </w:r>
      <w:bookmarkEnd w:id="197"/>
      <w:bookmarkEnd w:id="198"/>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w:t>
      </w:r>
      <w:r w:rsidR="00D04D9E">
        <w:t>f</w:t>
      </w:r>
      <w:r w:rsidR="0048581F" w:rsidRPr="0049727F">
        <w:t xml:space="preserve"> the network in terms of density, resilience, and connectedness. While the metropolitan scale captures the emergent character of the wider region’s complex system, and the municipal scale captures planning decisions made by a single city government, the neighborhood </w:t>
      </w:r>
      <w:r w:rsidR="0048581F" w:rsidRPr="0049727F">
        <w:lastRenderedPageBreak/>
        <w:t>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bottom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D04D9E">
        <w:trPr>
          <w:trHeight w:val="300"/>
        </w:trPr>
        <w:tc>
          <w:tcPr>
            <w:tcW w:w="3425"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pPr>
          </w:p>
        </w:tc>
        <w:tc>
          <w:tcPr>
            <w:tcW w:w="972"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ean</w:t>
            </w:r>
          </w:p>
        </w:tc>
        <w:tc>
          <w:tcPr>
            <w:tcW w:w="879" w:type="dxa"/>
            <w:tcBorders>
              <w:top w:val="single" w:sz="4" w:space="0" w:color="auto"/>
              <w:bottom w:val="single" w:sz="4" w:space="0" w:color="auto"/>
            </w:tcBorders>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in</w:t>
            </w:r>
          </w:p>
        </w:tc>
        <w:tc>
          <w:tcPr>
            <w:tcW w:w="900" w:type="dxa"/>
            <w:tcBorders>
              <w:top w:val="single" w:sz="4" w:space="0" w:color="auto"/>
              <w:bottom w:val="single" w:sz="4" w:space="0" w:color="auto"/>
            </w:tcBorders>
            <w:shd w:val="clear" w:color="auto" w:fill="auto"/>
            <w:noWrap/>
            <w:vAlign w:val="bottom"/>
            <w:hideMark/>
          </w:tcPr>
          <w:p w:rsidR="009F2106" w:rsidRPr="0049727F" w:rsidRDefault="00273C15" w:rsidP="004A4DE6">
            <w:pPr>
              <w:pStyle w:val="TableHeader"/>
              <w:jc w:val="right"/>
            </w:pPr>
            <w:r>
              <w:t>median</w:t>
            </w:r>
          </w:p>
        </w:tc>
        <w:tc>
          <w:tcPr>
            <w:tcW w:w="934"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D04D9E">
        <w:trPr>
          <w:trHeight w:val="300"/>
        </w:trPr>
        <w:tc>
          <w:tcPr>
            <w:tcW w:w="3425" w:type="dxa"/>
            <w:tcBorders>
              <w:top w:val="single" w:sz="4" w:space="0" w:color="auto"/>
            </w:tcBorders>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5.322</w:t>
            </w:r>
          </w:p>
        </w:tc>
        <w:tc>
          <w:tcPr>
            <w:tcW w:w="879"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5.463</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0.008</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738</w:t>
            </w:r>
          </w:p>
        </w:tc>
        <w:tc>
          <w:tcPr>
            <w:tcW w:w="934"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9" w:name="_Toc479517144"/>
      <w:r w:rsidRPr="0049727F">
        <w:t xml:space="preserve">Table </w:t>
      </w:r>
      <w:fldSimple w:instr=" STYLEREF 1 \s ">
        <w:r w:rsidR="00690434">
          <w:rPr>
            <w:noProof/>
          </w:rPr>
          <w:t>7</w:t>
        </w:r>
      </w:fldSimple>
      <w:r w:rsidR="00981C16">
        <w:t>.</w:t>
      </w:r>
      <w:fldSimple w:instr=" SEQ Table \* ARABIC \s 1 ">
        <w:r w:rsidR="00690434">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9"/>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w:t>
      </w:r>
      <w:r w:rsidRPr="0049727F">
        <w:lastRenderedPageBreak/>
        <w:t xml:space="preserve">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9F2106" w:rsidRDefault="00DC0739" w:rsidP="004A4DE6">
      <w:r w:rsidRPr="0049727F">
        <w:t xml:space="preserve">Nationwide, the typical neighborhood averages 2.9 streets per </w:t>
      </w:r>
      <w:r w:rsidR="0000051D">
        <w:t>node</w:t>
      </w:r>
      <w:r w:rsidRPr="0049727F">
        <w:t>,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w:t>
      </w:r>
      <w:r w:rsidR="001A3900">
        <w:t>dead-end</w:t>
      </w:r>
      <w:r w:rsidR="009912E3" w:rsidRPr="0049727F">
        <w:t>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D04D9E" w:rsidRDefault="00D04D9E" w:rsidP="00D04D9E">
      <w:pPr>
        <w:pStyle w:val="Figure"/>
      </w:pPr>
      <w:r>
        <w:drawing>
          <wp:inline distT="0" distB="0" distL="0" distR="0" wp14:anchorId="484C5107" wp14:editId="32CD64C4">
            <wp:extent cx="3645848" cy="3581400"/>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6897" cy="3602077"/>
                    </a:xfrm>
                    <a:prstGeom prst="rect">
                      <a:avLst/>
                    </a:prstGeom>
                    <a:noFill/>
                    <a:ln>
                      <a:noFill/>
                    </a:ln>
                  </pic:spPr>
                </pic:pic>
              </a:graphicData>
            </a:graphic>
          </wp:inline>
        </w:drawing>
      </w:r>
    </w:p>
    <w:p w:rsidR="00D04D9E" w:rsidRDefault="00D04D9E" w:rsidP="00D04D9E">
      <w:pPr>
        <w:pStyle w:val="Caption"/>
      </w:pPr>
      <w:bookmarkStart w:id="200" w:name="_Toc479517130"/>
      <w:r>
        <w:t xml:space="preserve">Figure </w:t>
      </w:r>
      <w:fldSimple w:instr=" STYLEREF 1 \s ">
        <w:r w:rsidR="00690434">
          <w:rPr>
            <w:noProof/>
          </w:rPr>
          <w:t>7</w:t>
        </w:r>
      </w:fldSimple>
      <w:r>
        <w:t>.</w:t>
      </w:r>
      <w:fldSimple w:instr=" SEQ Figure \* ARABIC \s 1 ">
        <w:r w:rsidR="00690434">
          <w:rPr>
            <w:noProof/>
          </w:rPr>
          <w:t>9</w:t>
        </w:r>
      </w:fldSimple>
      <w:r>
        <w:t xml:space="preserve">. </w:t>
      </w:r>
      <w:r w:rsidRPr="00435861">
        <w:t>Relationship between total street length and number of nodes in neighborhood-scale street networks.</w:t>
      </w:r>
      <w:bookmarkEnd w:id="200"/>
    </w:p>
    <w:p w:rsidR="001D0C7C" w:rsidRDefault="009912E3" w:rsidP="004A4DE6">
      <w:r w:rsidRPr="0049727F">
        <w:lastRenderedPageBreak/>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D04D9E">
        <w:t xml:space="preserve">. </w:t>
      </w:r>
      <w:r w:rsidR="00003627" w:rsidRPr="0049727F">
        <w:t xml:space="preserve">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D04D9E" w:rsidRDefault="00D04D9E" w:rsidP="00D04D9E">
      <w:r>
        <w:rPr>
          <w:noProof/>
        </w:rPr>
        <w:drawing>
          <wp:inline distT="0" distB="0" distL="0" distR="0" wp14:anchorId="0584FD51" wp14:editId="59F6C106">
            <wp:extent cx="5553075" cy="3886261"/>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5206" cy="3936741"/>
                    </a:xfrm>
                    <a:prstGeom prst="rect">
                      <a:avLst/>
                    </a:prstGeom>
                    <a:noFill/>
                    <a:ln>
                      <a:noFill/>
                    </a:ln>
                  </pic:spPr>
                </pic:pic>
              </a:graphicData>
            </a:graphic>
          </wp:inline>
        </w:drawing>
      </w:r>
    </w:p>
    <w:p w:rsidR="00D04D9E" w:rsidRPr="0049727F" w:rsidRDefault="00D04D9E" w:rsidP="00D04D9E">
      <w:pPr>
        <w:pStyle w:val="Caption"/>
      </w:pPr>
      <w:bookmarkStart w:id="201" w:name="_Toc479517131"/>
      <w:r>
        <w:t xml:space="preserve">Figure </w:t>
      </w:r>
      <w:fldSimple w:instr=" STYLEREF 1 \s ">
        <w:r w:rsidR="00690434">
          <w:rPr>
            <w:noProof/>
          </w:rPr>
          <w:t>7</w:t>
        </w:r>
      </w:fldSimple>
      <w:r>
        <w:t>.</w:t>
      </w:r>
      <w:fldSimple w:instr=" SEQ Figure \* ARABIC \s 1 ">
        <w:r w:rsidR="00690434">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1"/>
    </w:p>
    <w:p w:rsidR="00067CEB" w:rsidRPr="0049727F" w:rsidRDefault="00067CEB" w:rsidP="00067CEB">
      <w:r>
        <w:lastRenderedPageBreak/>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2" w:name="_Toc475721788"/>
      <w:bookmarkStart w:id="203" w:name="_Toc479517079"/>
      <w:r w:rsidRPr="0049727F">
        <w:t>Neighborhood-Scale Analysis of San Francisco</w:t>
      </w:r>
      <w:bookmarkEnd w:id="202"/>
      <w:bookmarkEnd w:id="203"/>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w:t>
      </w:r>
      <w:r w:rsidR="00D04D9E">
        <w:t>s</w:t>
      </w:r>
      <w:r w:rsidR="00420F70">
        <w:t xml:space="preserve">.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D04D9E">
        <w:t xml:space="preserve"> easy proximity to</w:t>
      </w:r>
      <w:r w:rsidR="00111B34">
        <w:t xml:space="preserve">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D04D9E" w:rsidRDefault="00D04D9E" w:rsidP="004A4DE6">
      <w:r>
        <w:t>In contrast, modern Diamond Heights was re-platted in the 1950s in harmony with its topography – under the auspices of the California Redevelopment Act – and has a street network that curves along its hillsides (Board of Supervisors 1955; see also Hu 2013; Siodla 2015). West of these hills, in the early twentieth</w:t>
      </w:r>
      <w:r w:rsidRPr="0049727F">
        <w:t xml:space="preserve"> </w:t>
      </w:r>
      <w:r>
        <w:t xml:space="preserve">century, urban planners opened the Twin Peaks Tunnel, the Sunset Tunnel, and the N-Judah line to expose large swaths of </w:t>
      </w:r>
      <w:r>
        <w:lastRenderedPageBreak/>
        <w:t>western San Francisco to development (Nolte 2009). Some of these new neighborhoods, such as the working-class Sunset District, were designed with a simple orthogonal grid and consistent, small lot sizes. Others, such as the wealthy St. Francis Wood (at the west end of West Twin Peaks) were designed as wealthy Garden Cities-inspired residence parks, in the mold of Seacliff. These histories, economic drivers, planning decisions, and design paradigms can still be seen inscribed in the urban form and its street network in Figure 7.11.</w:t>
      </w:r>
    </w:p>
    <w:p w:rsidR="00D04D9E" w:rsidRDefault="00D04D9E" w:rsidP="004A4DE6"/>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4" w:name="_Toc479517132"/>
      <w:r>
        <w:t xml:space="preserve">Figure </w:t>
      </w:r>
      <w:fldSimple w:instr=" STYLEREF 1 \s ">
        <w:r w:rsidR="00690434">
          <w:rPr>
            <w:noProof/>
          </w:rPr>
          <w:t>7</w:t>
        </w:r>
      </w:fldSimple>
      <w:r>
        <w:t>.</w:t>
      </w:r>
      <w:fldSimple w:instr=" SEQ Figure \* ARABIC \s 1 ">
        <w:r w:rsidR="00690434">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4"/>
    </w:p>
    <w:tbl>
      <w:tblPr>
        <w:tblW w:w="8838" w:type="dxa"/>
        <w:tblBorders>
          <w:top w:val="single" w:sz="4" w:space="0" w:color="auto"/>
          <w:bottom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D04D9E">
        <w:trPr>
          <w:trHeight w:val="300"/>
        </w:trPr>
        <w:tc>
          <w:tcPr>
            <w:tcW w:w="2062" w:type="dxa"/>
            <w:tcBorders>
              <w:top w:val="single" w:sz="4" w:space="0" w:color="auto"/>
              <w:bottom w:val="single" w:sz="4" w:space="0" w:color="auto"/>
            </w:tcBorders>
            <w:shd w:val="clear" w:color="auto" w:fill="auto"/>
            <w:noWrap/>
            <w:vAlign w:val="bottom"/>
            <w:hideMark/>
          </w:tcPr>
          <w:p w:rsidR="00254A4B" w:rsidRPr="0049727F" w:rsidRDefault="00254A4B" w:rsidP="004D59EB">
            <w:pPr>
              <w:pStyle w:val="TableHeader"/>
            </w:pPr>
          </w:p>
        </w:tc>
        <w:tc>
          <w:tcPr>
            <w:tcW w:w="690" w:type="dxa"/>
            <w:tcBorders>
              <w:top w:val="single" w:sz="4" w:space="0" w:color="auto"/>
              <w:bottom w:val="single" w:sz="4" w:space="0" w:color="auto"/>
            </w:tcBorders>
            <w:shd w:val="clear" w:color="auto" w:fill="auto"/>
            <w:noWrap/>
            <w:vAlign w:val="bottom"/>
            <w:hideMark/>
          </w:tcPr>
          <w:p w:rsidR="00254A4B" w:rsidRPr="0049727F" w:rsidRDefault="008324B0" w:rsidP="004D59EB">
            <w:pPr>
              <w:pStyle w:val="TableHeader"/>
            </w:pPr>
            <w:r>
              <w:t>A</w:t>
            </w:r>
            <w:r w:rsidR="00254A4B" w:rsidRPr="0049727F">
              <w:t>rea</w:t>
            </w:r>
          </w:p>
          <w:p w:rsidR="00254A4B" w:rsidRPr="0049727F" w:rsidRDefault="008324B0" w:rsidP="004D59EB">
            <w:pPr>
              <w:pStyle w:val="TableHeader"/>
            </w:pPr>
            <w:r>
              <w:t>(</w:t>
            </w:r>
            <w:r w:rsidRPr="0049727F">
              <w:t>km</w:t>
            </w:r>
            <w:r w:rsidRPr="000B2C9F">
              <w:rPr>
                <w:vertAlign w:val="superscript"/>
              </w:rPr>
              <w:t>2</w:t>
            </w:r>
            <w:r w:rsidRPr="008324B0">
              <w:t>)</w:t>
            </w:r>
          </w:p>
        </w:tc>
        <w:tc>
          <w:tcPr>
            <w:tcW w:w="866" w:type="dxa"/>
            <w:tcBorders>
              <w:top w:val="single" w:sz="4" w:space="0" w:color="auto"/>
              <w:bottom w:val="single" w:sz="4" w:space="0" w:color="auto"/>
            </w:tcBorders>
            <w:shd w:val="clear" w:color="auto" w:fill="auto"/>
            <w:noWrap/>
            <w:vAlign w:val="bottom"/>
            <w:hideMark/>
          </w:tcPr>
          <w:p w:rsidR="000B2C9F" w:rsidRDefault="000B2C9F" w:rsidP="004D59EB">
            <w:pPr>
              <w:pStyle w:val="TableHeader"/>
            </w:pPr>
            <w:r>
              <w:t>Avg</w:t>
            </w:r>
          </w:p>
          <w:p w:rsidR="00254A4B" w:rsidRPr="0049727F" w:rsidRDefault="000B2C9F" w:rsidP="004D59EB">
            <w:pPr>
              <w:pStyle w:val="TableHeader"/>
            </w:pPr>
            <w:r>
              <w:t>circuity</w:t>
            </w:r>
          </w:p>
        </w:tc>
        <w:tc>
          <w:tcPr>
            <w:tcW w:w="1097" w:type="dxa"/>
            <w:tcBorders>
              <w:top w:val="single" w:sz="4" w:space="0" w:color="auto"/>
              <w:bottom w:val="single" w:sz="4" w:space="0" w:color="auto"/>
            </w:tcBorders>
            <w:shd w:val="clear" w:color="auto" w:fill="auto"/>
            <w:noWrap/>
            <w:vAlign w:val="bottom"/>
            <w:hideMark/>
          </w:tcPr>
          <w:p w:rsidR="000B2C9F" w:rsidRDefault="000B2C9F" w:rsidP="004D59EB">
            <w:pPr>
              <w:pStyle w:val="TableHeader"/>
            </w:pPr>
            <w:r>
              <w:t>Avg</w:t>
            </w:r>
          </w:p>
          <w:p w:rsidR="00254A4B" w:rsidRPr="0049727F" w:rsidRDefault="000B2C9F" w:rsidP="004D59EB">
            <w:pPr>
              <w:pStyle w:val="TableHeader"/>
            </w:pPr>
            <w:r>
              <w:t>c</w:t>
            </w:r>
            <w:r w:rsidR="00254A4B" w:rsidRPr="0049727F">
              <w:t>lustering</w:t>
            </w:r>
          </w:p>
          <w:p w:rsidR="00254A4B" w:rsidRPr="0049727F" w:rsidRDefault="000B2C9F" w:rsidP="004D59EB">
            <w:pPr>
              <w:pStyle w:val="TableHeader"/>
            </w:pPr>
            <w:r>
              <w:t>coefficient</w:t>
            </w:r>
          </w:p>
        </w:tc>
        <w:tc>
          <w:tcPr>
            <w:tcW w:w="1063" w:type="dxa"/>
            <w:tcBorders>
              <w:top w:val="single" w:sz="4" w:space="0" w:color="auto"/>
              <w:bottom w:val="single" w:sz="4" w:space="0" w:color="auto"/>
            </w:tcBorders>
            <w:shd w:val="clear" w:color="auto" w:fill="auto"/>
            <w:noWrap/>
            <w:vAlign w:val="bottom"/>
            <w:hideMark/>
          </w:tcPr>
          <w:p w:rsidR="00254A4B" w:rsidRPr="0049727F" w:rsidRDefault="0067175A" w:rsidP="004D59EB">
            <w:pPr>
              <w:pStyle w:val="TableHeader"/>
            </w:pPr>
            <w:r>
              <w:t>Intersect</w:t>
            </w:r>
          </w:p>
          <w:p w:rsidR="00254A4B" w:rsidRPr="0049727F" w:rsidRDefault="000B2C9F" w:rsidP="004D59EB">
            <w:pPr>
              <w:pStyle w:val="TableHeader"/>
            </w:pPr>
            <w:r>
              <w:t>d</w:t>
            </w:r>
            <w:r w:rsidR="00254A4B" w:rsidRPr="0049727F">
              <w:t>ensity</w:t>
            </w:r>
          </w:p>
          <w:p w:rsidR="00254A4B" w:rsidRPr="0049727F" w:rsidRDefault="008324B0" w:rsidP="004D59EB">
            <w:pPr>
              <w:pStyle w:val="TableHeader"/>
            </w:pPr>
            <w:r>
              <w:t>(</w:t>
            </w:r>
            <w:r w:rsidR="000B2C9F">
              <w:t xml:space="preserve">per </w:t>
            </w:r>
            <w:r w:rsidR="00254A4B" w:rsidRPr="0049727F">
              <w:t>km</w:t>
            </w:r>
            <w:r w:rsidR="000B2C9F" w:rsidRPr="000B2C9F">
              <w:rPr>
                <w:vertAlign w:val="superscript"/>
              </w:rPr>
              <w:t>2</w:t>
            </w:r>
            <w:r>
              <w:t>)</w:t>
            </w:r>
          </w:p>
        </w:tc>
        <w:tc>
          <w:tcPr>
            <w:tcW w:w="1116" w:type="dxa"/>
            <w:tcBorders>
              <w:top w:val="single" w:sz="4" w:space="0" w:color="auto"/>
              <w:bottom w:val="single" w:sz="4" w:space="0" w:color="auto"/>
            </w:tcBorders>
            <w:shd w:val="clear" w:color="auto" w:fill="auto"/>
            <w:noWrap/>
            <w:vAlign w:val="bottom"/>
            <w:hideMark/>
          </w:tcPr>
          <w:p w:rsidR="00254A4B" w:rsidRPr="0049727F" w:rsidRDefault="00254A4B" w:rsidP="004D59EB">
            <w:pPr>
              <w:pStyle w:val="TableHeader"/>
            </w:pPr>
            <w:r w:rsidRPr="0049727F">
              <w:t>Street</w:t>
            </w:r>
          </w:p>
          <w:p w:rsidR="00254A4B" w:rsidRPr="0049727F" w:rsidRDefault="0067175A" w:rsidP="004D59EB">
            <w:pPr>
              <w:pStyle w:val="TableHeader"/>
            </w:pPr>
            <w:r>
              <w:t>d</w:t>
            </w:r>
            <w:r w:rsidR="00254A4B" w:rsidRPr="0049727F">
              <w:t>ensity</w:t>
            </w:r>
          </w:p>
          <w:p w:rsidR="00254A4B" w:rsidRPr="0049727F" w:rsidRDefault="008324B0" w:rsidP="004D59EB">
            <w:pPr>
              <w:pStyle w:val="TableHeader"/>
            </w:pPr>
            <w:r>
              <w:t>(km/</w:t>
            </w:r>
            <w:r w:rsidRPr="0049727F">
              <w:t>km</w:t>
            </w:r>
            <w:r w:rsidRPr="000B2C9F">
              <w:rPr>
                <w:vertAlign w:val="superscript"/>
              </w:rPr>
              <w:t>2</w:t>
            </w:r>
            <w:r>
              <w:t>)</w:t>
            </w:r>
          </w:p>
        </w:tc>
        <w:tc>
          <w:tcPr>
            <w:tcW w:w="1134" w:type="dxa"/>
            <w:tcBorders>
              <w:top w:val="single" w:sz="4" w:space="0" w:color="auto"/>
              <w:bottom w:val="single" w:sz="4" w:space="0" w:color="auto"/>
            </w:tcBorders>
            <w:shd w:val="clear" w:color="auto" w:fill="auto"/>
            <w:noWrap/>
            <w:vAlign w:val="bottom"/>
            <w:hideMark/>
          </w:tcPr>
          <w:p w:rsidR="008324B0" w:rsidRDefault="008324B0" w:rsidP="004D59EB">
            <w:pPr>
              <w:pStyle w:val="TableHeader"/>
            </w:pPr>
            <w:r>
              <w:t>Avg</w:t>
            </w:r>
          </w:p>
          <w:p w:rsidR="00254A4B" w:rsidRPr="0049727F" w:rsidRDefault="008324B0" w:rsidP="004D59EB">
            <w:pPr>
              <w:pStyle w:val="TableHeader"/>
            </w:pPr>
            <w:r>
              <w:t>s</w:t>
            </w:r>
            <w:r w:rsidR="00254A4B" w:rsidRPr="0049727F">
              <w:t>treet</w:t>
            </w:r>
          </w:p>
          <w:p w:rsidR="00254A4B" w:rsidRPr="0049727F" w:rsidRDefault="008324B0" w:rsidP="004D59EB">
            <w:pPr>
              <w:pStyle w:val="TableHeader"/>
            </w:pPr>
            <w:r>
              <w:t>length (m)</w:t>
            </w:r>
          </w:p>
        </w:tc>
        <w:tc>
          <w:tcPr>
            <w:tcW w:w="810" w:type="dxa"/>
            <w:tcBorders>
              <w:top w:val="single" w:sz="4" w:space="0" w:color="auto"/>
              <w:bottom w:val="single" w:sz="4" w:space="0" w:color="auto"/>
            </w:tcBorders>
            <w:shd w:val="clear" w:color="auto" w:fill="auto"/>
            <w:noWrap/>
            <w:vAlign w:val="bottom"/>
            <w:hideMark/>
          </w:tcPr>
          <w:p w:rsidR="00254A4B" w:rsidRPr="0049727F" w:rsidRDefault="00254A4B" w:rsidP="004D59EB">
            <w:pPr>
              <w:pStyle w:val="TableHeader"/>
            </w:pPr>
            <w:r w:rsidRPr="0049727F">
              <w:t>Streets</w:t>
            </w:r>
          </w:p>
          <w:p w:rsidR="00254A4B" w:rsidRPr="0049727F" w:rsidRDefault="008324B0" w:rsidP="004D59EB">
            <w:pPr>
              <w:pStyle w:val="TableHeader"/>
            </w:pPr>
            <w:r>
              <w:t>p</w:t>
            </w:r>
            <w:r w:rsidR="00254A4B" w:rsidRPr="0049727F">
              <w:t>er</w:t>
            </w:r>
          </w:p>
          <w:p w:rsidR="00254A4B" w:rsidRPr="0049727F" w:rsidRDefault="00254A4B" w:rsidP="004D59EB">
            <w:pPr>
              <w:pStyle w:val="TableHeader"/>
            </w:pPr>
            <w:r w:rsidRPr="0049727F">
              <w:t>node</w:t>
            </w:r>
          </w:p>
        </w:tc>
      </w:tr>
      <w:tr w:rsidR="00254A4B" w:rsidRPr="0049727F" w:rsidTr="00D04D9E">
        <w:trPr>
          <w:trHeight w:val="300"/>
        </w:trPr>
        <w:tc>
          <w:tcPr>
            <w:tcW w:w="2062" w:type="dxa"/>
            <w:tcBorders>
              <w:top w:val="single" w:sz="4" w:space="0" w:color="auto"/>
            </w:tcBorders>
            <w:shd w:val="clear" w:color="auto" w:fill="auto"/>
            <w:noWrap/>
            <w:vAlign w:val="bottom"/>
            <w:hideMark/>
          </w:tcPr>
          <w:p w:rsidR="00254A4B" w:rsidRPr="0049727F" w:rsidRDefault="00254A4B" w:rsidP="004A4DE6">
            <w:pPr>
              <w:pStyle w:val="Tablebody"/>
            </w:pPr>
            <w:r w:rsidRPr="0049727F">
              <w:t>Bayview</w:t>
            </w:r>
          </w:p>
        </w:tc>
        <w:tc>
          <w:tcPr>
            <w:tcW w:w="69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2.86</w:t>
            </w:r>
          </w:p>
        </w:tc>
        <w:tc>
          <w:tcPr>
            <w:tcW w:w="86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5</w:t>
            </w:r>
          </w:p>
        </w:tc>
        <w:tc>
          <w:tcPr>
            <w:tcW w:w="1097"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0.05</w:t>
            </w:r>
          </w:p>
        </w:tc>
        <w:tc>
          <w:tcPr>
            <w:tcW w:w="1063"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50.63</w:t>
            </w:r>
          </w:p>
        </w:tc>
        <w:tc>
          <w:tcPr>
            <w:tcW w:w="111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18.37</w:t>
            </w:r>
          </w:p>
        </w:tc>
        <w:tc>
          <w:tcPr>
            <w:tcW w:w="81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5" w:name="_Toc479517145"/>
      <w:r w:rsidRPr="0049727F">
        <w:t xml:space="preserve">Table </w:t>
      </w:r>
      <w:fldSimple w:instr=" STYLEREF 1 \s ">
        <w:r w:rsidR="00690434">
          <w:rPr>
            <w:noProof/>
          </w:rPr>
          <w:t>7</w:t>
        </w:r>
      </w:fldSimple>
      <w:r w:rsidR="00981C16">
        <w:t>.</w:t>
      </w:r>
      <w:fldSimple w:instr=" SEQ Table \* ARABIC \s 1 ">
        <w:r w:rsidR="00690434">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5"/>
    </w:p>
    <w:p w:rsidR="00A51F29" w:rsidRDefault="00A51F29" w:rsidP="00A51F29">
      <w:pPr>
        <w:pStyle w:val="Figure"/>
      </w:pPr>
      <w:r>
        <w:lastRenderedPageBreak/>
        <w:drawing>
          <wp:inline distT="0" distB="0" distL="0" distR="0" wp14:anchorId="3F0C38E8" wp14:editId="52EFFCB7">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A51F29" w:rsidRDefault="00A51F29" w:rsidP="00A51F29">
      <w:pPr>
        <w:pStyle w:val="Caption"/>
      </w:pPr>
      <w:bookmarkStart w:id="206" w:name="_Toc479517133"/>
      <w:r>
        <w:t xml:space="preserve">Figure </w:t>
      </w:r>
      <w:fldSimple w:instr=" STYLEREF 1 \s ">
        <w:r w:rsidR="00690434">
          <w:rPr>
            <w:noProof/>
          </w:rPr>
          <w:t>7</w:t>
        </w:r>
      </w:fldSimple>
      <w:r>
        <w:t>.</w:t>
      </w:r>
      <w:fldSimple w:instr=" SEQ Figure \* ARABIC \s 1 ">
        <w:r w:rsidR="00690434">
          <w:rPr>
            <w:noProof/>
          </w:rPr>
          <w:t>12</w:t>
        </w:r>
      </w:fldSimple>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6"/>
    </w:p>
    <w:p w:rsidR="00A51F29" w:rsidRDefault="00D04D9E" w:rsidP="004A4DE6">
      <w:r>
        <w:t xml:space="preserve">We can use OSMnx to further examine the characteristics of these street networks. </w:t>
      </w:r>
      <w:r w:rsidRPr="0049727F">
        <w:t>Looking at the summary stats for all San Francisco neighborhoods (Table 7.6), we see the orthogonal gridiron street networks of neighborhoods like Chinatown and Outer Sunset have average circuities of 1.0, indicating their street segments are no more circuitous than straight-line paths. Even the hilly street network of Nob Hill has an average circuity of 1.0</w:t>
      </w:r>
      <w:r>
        <w:t>,</w:t>
      </w:r>
      <w:r w:rsidRPr="0049727F">
        <w:t xml:space="preserve"> as </w:t>
      </w:r>
      <w:r>
        <w:t>its</w:t>
      </w:r>
      <w:r w:rsidRPr="0049727F">
        <w:t xml:space="preserve"> grid was laid out irrespective of the underlying terrain. However, the hilly neighborhoods of Twin Peaks and Diamond Heights have street networks that conform to the terrain, reflected in their circuity being 17% and 19%, respectively, greater than straight-line paths. </w:t>
      </w:r>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due to its winding hilltop streets, followed by the Inner and Outer Sunset District</w:t>
      </w:r>
      <w:r w:rsidR="00A51F29">
        <w:t>s</w:t>
      </w:r>
      <w:r w:rsidR="00232F50" w:rsidRPr="0049727F">
        <w:t xml:space="preserve"> due to their coarse-grain long blocks. </w:t>
      </w:r>
    </w:p>
    <w:p w:rsidR="00A51F29"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w:t>
      </w:r>
      <w:r w:rsidR="00A51F29">
        <w:t xml:space="preserve">presents a map of </w:t>
      </w:r>
      <w:r w:rsidR="00D355D8" w:rsidRPr="0049727F">
        <w:t>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A51F29" w:rsidRPr="0049727F" w:rsidRDefault="00A51F29"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 The Outer Sunset District has the lowest maximum betweenness centrality of any neighborhood – only 9.6% of all shortest paths pass through its most important node. By contrast, in Chinatown, 36% of shortest paths pass through its most important nod</w:t>
      </w:r>
      <w:r>
        <w:t>e, and in Twin Peaks it is 37%.</w:t>
      </w:r>
    </w:p>
    <w:p w:rsidR="001D0C7C" w:rsidRDefault="00A51F29" w:rsidP="004A4DE6">
      <w:r w:rsidRPr="0049727F">
        <w:t xml:space="preserve">In Chinatown, this finding is the result of the small neighborhood comprising only </w:t>
      </w:r>
      <w:r>
        <w:t xml:space="preserve">a </w:t>
      </w:r>
      <w:r w:rsidRPr="0049727F">
        <w:t xml:space="preserve">few streets </w:t>
      </w:r>
      <w:r w:rsidRPr="0049727F">
        <w:rPr>
          <w:i/>
        </w:rPr>
        <w:t>and</w:t>
      </w:r>
      <w:r w:rsidRPr="0049727F">
        <w:t xml:space="preserve"> the fact that these streets are one-way, forcing paths through few routing options. In Twin Peaks, this is the result of the terrain and the disconnected network </w:t>
      </w:r>
      <w:r w:rsidRPr="0049727F">
        <w:lastRenderedPageBreak/>
        <w:t>forcing paths through a small set of chokepoints that connect various sections of the network. In Ocean View, the neighborhood center has low betweenness centrality due to its disconnectedness: few shortest paths run through the center (Figure 7.1</w:t>
      </w:r>
      <w:r>
        <w:t>3</w:t>
      </w:r>
      <w:r w:rsidRPr="0049727F">
        <w:t>). However, in the Mission District, the neighborhood center has high betweenness centrality due to its orthogonal grid-like connectedness: many shortest paths run through the center.</w:t>
      </w:r>
      <w:r>
        <w:t xml:space="preserve"> Note that as discussed in chapter 6,</w:t>
      </w:r>
      <w:r w:rsidRPr="0091225D">
        <w:t xml:space="preserve"> </w:t>
      </w:r>
      <w:r>
        <w:t xml:space="preserve">betweenness-centrality analyses for neighborhood-scale network subsets come with an important caveat: they only consider flows within the subset and thus demonstrate peripheral edge effects and artificially imposed centers. Despite this caveat, these analyses do show the structure of the network </w:t>
      </w:r>
      <w:r w:rsidRPr="00EB4108">
        <w:rPr>
          <w:i/>
        </w:rPr>
        <w:t>within</w:t>
      </w:r>
      <w:r>
        <w:t xml:space="preserve"> the encapsulated whole of a single neighborhood. Further, their limitations are ameliorated by the analyses presented earlier at broader scales, as well as by the </w:t>
      </w:r>
      <w:r w:rsidRPr="0049727F">
        <w:t>average node connectivity</w:t>
      </w:r>
      <w:r>
        <w:t xml:space="preserve"> analysis.</w:t>
      </w:r>
    </w:p>
    <w:p w:rsidR="00A51F29" w:rsidRPr="0049727F" w:rsidRDefault="00A51F29" w:rsidP="00A51F29">
      <w:pPr>
        <w:pStyle w:val="Figure"/>
      </w:pPr>
      <w:r>
        <w:drawing>
          <wp:inline distT="0" distB="0" distL="0" distR="0" wp14:anchorId="14038E99" wp14:editId="678240A6">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12644" cy="2924175"/>
                    </a:xfrm>
                    <a:prstGeom prst="rect">
                      <a:avLst/>
                    </a:prstGeom>
                    <a:noFill/>
                    <a:ln>
                      <a:noFill/>
                    </a:ln>
                  </pic:spPr>
                </pic:pic>
              </a:graphicData>
            </a:graphic>
          </wp:inline>
        </w:drawing>
      </w:r>
    </w:p>
    <w:p w:rsidR="00A51F29" w:rsidRDefault="00A51F29" w:rsidP="00A51F29">
      <w:pPr>
        <w:pStyle w:val="Caption"/>
      </w:pPr>
      <w:bookmarkStart w:id="207" w:name="_Toc479517134"/>
      <w:r w:rsidRPr="0049727F">
        <w:t xml:space="preserve">Figure </w:t>
      </w:r>
      <w:fldSimple w:instr=" STYLEREF 1 \s ">
        <w:r w:rsidR="00690434">
          <w:rPr>
            <w:noProof/>
          </w:rPr>
          <w:t>7</w:t>
        </w:r>
      </w:fldSimple>
      <w:r>
        <w:t>.</w:t>
      </w:r>
      <w:fldSimple w:instr=" SEQ Figure \* ARABIC \s 1 ">
        <w:r w:rsidR="00690434">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7"/>
    </w:p>
    <w:p w:rsidR="00A51F29" w:rsidRDefault="00A51F29" w:rsidP="00A51F29">
      <w:r>
        <w:t>T</w:t>
      </w:r>
      <w:r w:rsidRPr="0049727F">
        <w:t xml:space="preserve">he average node connectivity is </w:t>
      </w:r>
      <w:r w:rsidR="00AA2D71">
        <w:t>another</w:t>
      </w:r>
      <w:r>
        <w:t xml:space="preserve"> proxy for network resilience. It represents </w:t>
      </w:r>
      <w:r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w:t>
      </w:r>
      <w:r w:rsidRPr="0049727F">
        <w:lastRenderedPageBreak/>
        <w:t>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w:t>
      </w:r>
      <w:r w:rsidR="00AA2D71">
        <w:t xml:space="preserve"> –</w:t>
      </w:r>
      <w:r w:rsidRPr="0049727F">
        <w:t xml:space="preserve"> due to </w:t>
      </w:r>
      <w:r w:rsidR="00AA2D71">
        <w:t xml:space="preserve">its terrain and disconnectivity – </w:t>
      </w:r>
      <w:r w:rsidRPr="0049727F">
        <w:t>that separate sections of the network rely on to interface with each other. Outer Richmond and Outer Sunset, in contrast, are characterized by orthogonal grids with high connectedness and numerous fallback options should any single node fail.</w:t>
      </w:r>
    </w:p>
    <w:p w:rsidR="00A51F29" w:rsidRDefault="00A51F29" w:rsidP="00A51F29">
      <w:r w:rsidRPr="0049727F">
        <w:t>Of note though, certain central orthogonal grid</w:t>
      </w:r>
      <w:r>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 This indicates that there are substantial possible resilience benefits in targeted conversion of one-way streets to bi-directional in Downtown, the Financial District, and Chinatown.</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8" w:name="_Toc479517146"/>
      <w:r w:rsidRPr="0049727F">
        <w:t xml:space="preserve">Table </w:t>
      </w:r>
      <w:fldSimple w:instr=" STYLEREF 1 \s ">
        <w:r w:rsidR="00690434">
          <w:rPr>
            <w:noProof/>
          </w:rPr>
          <w:t>7</w:t>
        </w:r>
      </w:fldSimple>
      <w:r w:rsidR="00981C16">
        <w:t>.</w:t>
      </w:r>
      <w:fldSimple w:instr=" SEQ Table \* ARABIC \s 1 ">
        <w:r w:rsidR="00690434">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8"/>
    </w:p>
    <w:p w:rsidR="00095193" w:rsidRPr="0049727F" w:rsidRDefault="00095193" w:rsidP="0077058A">
      <w:pPr>
        <w:pStyle w:val="Heading2"/>
      </w:pPr>
      <w:bookmarkStart w:id="209" w:name="_Toc475721789"/>
      <w:bookmarkStart w:id="210" w:name="_Toc479517080"/>
      <w:r w:rsidRPr="0049727F">
        <w:lastRenderedPageBreak/>
        <w:t>Discussion</w:t>
      </w:r>
      <w:bookmarkEnd w:id="209"/>
      <w:bookmarkEnd w:id="210"/>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F27B0F">
        <w:t>. Thus, the</w:t>
      </w:r>
      <w:r w:rsidR="00A407BE">
        <w:t xml:space="preserve">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lastRenderedPageBreak/>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w:t>
      </w:r>
      <w:r w:rsidRPr="0049727F">
        <w:lastRenderedPageBreak/>
        <w:t>broad</w:t>
      </w:r>
      <w:r w:rsidR="00AA2D71">
        <w:t>er</w:t>
      </w:r>
      <w:r w:rsidRPr="0049727F">
        <w:t xml:space="preserve">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w:t>
      </w:r>
      <w:r w:rsidR="00AA2D71">
        <w:t xml:space="preserve"> and different geographic contexts</w:t>
      </w:r>
      <w:r w:rsidRPr="0049727F">
        <w:t>.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BB0DA1" w:rsidRDefault="009308BF" w:rsidP="004A4DE6">
      <w:r>
        <w:t xml:space="preserve">These findings </w:t>
      </w:r>
      <w:r w:rsidR="00BB0DA1">
        <w:t>help to tell a story about</w:t>
      </w:r>
      <w:r>
        <w:t xml:space="preserve">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w:t>
      </w:r>
      <w:r w:rsidR="00F27B0F">
        <w:t>at Plains developed all at once</w:t>
      </w:r>
      <w:r w:rsidR="00F27E27" w:rsidRPr="0049727F">
        <w:t xml:space="preserve"> but grew </w:t>
      </w:r>
      <w:r w:rsidR="00F27B0F">
        <w:t>minimally</w:t>
      </w:r>
      <w:r w:rsidR="00F27E27" w:rsidRPr="0049727F">
        <w:t xml:space="preserve"> afterwards – unlike, for instance, cities in California that were</w:t>
      </w:r>
      <w:r w:rsidR="00DB068B" w:rsidRPr="0049727F">
        <w:t xml:space="preserve"> settled in </w:t>
      </w:r>
      <w:r w:rsidR="00F27B0F">
        <w:t>a similar</w:t>
      </w:r>
      <w:r w:rsidR="00DB068B" w:rsidRPr="0049727F">
        <w:t xml:space="preserv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lastRenderedPageBreak/>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w:t>
      </w:r>
      <w:r w:rsidR="00BB0DA1">
        <w:t xml:space="preserve">similar </w:t>
      </w:r>
      <w:r w:rsidRPr="0049727F">
        <w:t xml:space="preserve">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1" w:name="_Toc475721790"/>
      <w:bookmarkStart w:id="212" w:name="_Toc479517081"/>
      <w:r w:rsidRPr="0049727F">
        <w:t>Conclusion</w:t>
      </w:r>
      <w:bookmarkEnd w:id="211"/>
      <w:bookmarkEnd w:id="212"/>
    </w:p>
    <w:p w:rsidR="00950CF5" w:rsidRPr="0049727F" w:rsidRDefault="00950CF5" w:rsidP="004A4DE6">
      <w:r w:rsidRPr="0049727F">
        <w:br w:type="page"/>
      </w:r>
    </w:p>
    <w:p w:rsidR="00FD2C45" w:rsidRPr="0049727F" w:rsidRDefault="009F0C40" w:rsidP="0077058A">
      <w:pPr>
        <w:pStyle w:val="Heading2"/>
      </w:pPr>
      <w:bookmarkStart w:id="213" w:name="_Toc475721791"/>
      <w:bookmarkStart w:id="214" w:name="_Toc479517082"/>
      <w:r w:rsidRPr="0049727F">
        <w:lastRenderedPageBreak/>
        <w:t>Synopsis of the Dissertation</w:t>
      </w:r>
      <w:bookmarkEnd w:id="213"/>
      <w:bookmarkEnd w:id="214"/>
    </w:p>
    <w:p w:rsidR="00BB0DA1"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w:t>
      </w:r>
      <w:r w:rsidR="00BB0DA1">
        <w:t>environments</w:t>
      </w:r>
      <w:r w:rsidR="00572468" w:rsidRPr="0049727F">
        <w:t xml:space="preserve"> (i.e., institutions, cultures, physical built </w:t>
      </w:r>
      <w:r w:rsidR="00BB0DA1">
        <w:t>form</w:t>
      </w:r>
      <w:r w:rsidR="00572468" w:rsidRPr="0049727F">
        <w:t xml:space="preserve">),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xml:space="preserve">. </w:t>
      </w:r>
    </w:p>
    <w:p w:rsidR="00BB0DA1" w:rsidRDefault="004C18C2" w:rsidP="004A4DE6">
      <w:r w:rsidRPr="0049727F">
        <w:t>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p>
    <w:p w:rsidR="00FD2C45" w:rsidRPr="0049727F" w:rsidRDefault="00BB0DA1" w:rsidP="004A4DE6">
      <w:r>
        <w:t>C</w:t>
      </w:r>
      <w:r w:rsidR="004C18C2" w:rsidRPr="0049727F">
        <w:t xml:space="preserve">hapter </w:t>
      </w:r>
      <w:r w:rsidR="00B2772F">
        <w:t xml:space="preserve">5 </w:t>
      </w:r>
      <w:r w:rsidR="004C18C2" w:rsidRPr="0049727F">
        <w:t>introduced OSMnx, a new tool to acquire, construct, correct, visualize, and analyze complex urban street networks.</w:t>
      </w:r>
      <w:r>
        <w:t xml:space="preserve"> The current tool landscape does not offer a straightforward method of collecting street network data and conducting analysis consistently for any study site in the world. OSMnx fills this gap, allowing researchers to download and analyze street networks, building footprints, and elevation data.</w:t>
      </w:r>
      <w:r w:rsidR="004C18C2" w:rsidRPr="0049727F">
        <w:t xml:space="preserve">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r>
        <w:t>This analysis addressed current shortcomings in the research literature by using large sample sizes, clearly defined extents and topologies, and non-planar directed graphs. It presented wide-ranging empirical findings on U.S. urban form.</w:t>
      </w:r>
    </w:p>
    <w:p w:rsidR="00E70F52" w:rsidRPr="0049727F" w:rsidRDefault="009F0C40" w:rsidP="0077058A">
      <w:pPr>
        <w:pStyle w:val="Heading2"/>
      </w:pPr>
      <w:bookmarkStart w:id="215" w:name="_Toc475721792"/>
      <w:bookmarkStart w:id="216" w:name="_Toc479517083"/>
      <w:r w:rsidRPr="0049727F">
        <w:lastRenderedPageBreak/>
        <w:t xml:space="preserve">Summary of Key </w:t>
      </w:r>
      <w:r w:rsidR="005757A1" w:rsidRPr="0049727F">
        <w:t>Contribution</w:t>
      </w:r>
      <w:r w:rsidR="00E70F52" w:rsidRPr="0049727F">
        <w:t>s</w:t>
      </w:r>
      <w:bookmarkEnd w:id="215"/>
      <w:bookmarkEnd w:id="216"/>
    </w:p>
    <w:p w:rsidR="005757A1" w:rsidRPr="0049727F" w:rsidRDefault="00E70F52" w:rsidP="0077058A">
      <w:pPr>
        <w:pStyle w:val="Heading3"/>
      </w:pPr>
      <w:bookmarkStart w:id="217" w:name="_Toc475721793"/>
      <w:bookmarkStart w:id="218" w:name="_Toc479517084"/>
      <w:r w:rsidRPr="0049727F">
        <w:t>Contribution</w:t>
      </w:r>
      <w:r w:rsidR="005757A1" w:rsidRPr="0049727F">
        <w:t xml:space="preserve"> to the Literature</w:t>
      </w:r>
      <w:bookmarkEnd w:id="217"/>
      <w:bookmarkEnd w:id="218"/>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reviews the theory of nonlinearity </w:t>
      </w:r>
      <w:r w:rsidR="00BB0DA1">
        <w:t>and</w:t>
      </w:r>
      <w:r w:rsidRPr="0049727F">
        <w:t xml:space="preserve">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step-by-step introduction to dynamical systems</w:t>
      </w:r>
      <w:r w:rsidR="00A318C6">
        <w:t>,</w:t>
      </w:r>
      <w:r w:rsidRPr="0049727F">
        <w:t xml:space="preserve"> </w:t>
      </w:r>
      <w:r w:rsidR="00A318C6">
        <w:t>for</w:t>
      </w:r>
      <w:r w:rsidRPr="0049727F">
        <w:t xml:space="preserve"> a broad social science audience</w:t>
      </w:r>
      <w:r w:rsidR="00A318C6">
        <w:t>,</w:t>
      </w:r>
      <w:r w:rsidRPr="0049727F">
        <w:t xml:space="preserv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 xml:space="preserve">of complexity in the social sciences has resulted in ambiguous terminology, internal inconsistencies, and overloaded concepts. This chapter provides explanatory examples of these </w:t>
      </w:r>
      <w:r w:rsidR="00A318C6" w:rsidRPr="0049727F">
        <w:t>ideas</w:t>
      </w:r>
      <w:r w:rsidRPr="0049727F">
        <w:t xml:space="preserve"> </w:t>
      </w:r>
      <w:r w:rsidR="00A318C6">
        <w:t xml:space="preserve">that are </w:t>
      </w:r>
      <w:r w:rsidRPr="0049727F">
        <w:t>familiar to scholars and practitioners not already versed in the technical science of complexity.</w:t>
      </w:r>
      <w:r w:rsidR="00D772B2">
        <w:t xml:space="preserve"> Complexity suggests how systems might self-organize struct</w:t>
      </w:r>
      <w:r w:rsidR="00A318C6">
        <w:t>ure, stability, and resilience. T</w:t>
      </w:r>
      <w:r w:rsidR="00D772B2">
        <w: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lastRenderedPageBreak/>
        <w:t xml:space="preserve">this chapter expounds the theory of networks and </w:t>
      </w:r>
      <w:r w:rsidR="00A318C6">
        <w:t xml:space="preserve">the methods of </w:t>
      </w:r>
      <w:r w:rsidRPr="0049727F">
        <w:t>network analysis that form the foundation of the remaining chapters.</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w:t>
      </w:r>
      <w:r w:rsidRPr="0049727F">
        <w:t xml:space="preserve">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t>
      </w:r>
      <w:r w:rsidR="00A318C6">
        <w:t>developed OSMnx</w:t>
      </w:r>
      <w:r w:rsidR="0023769F" w:rsidRPr="0049727F">
        <w:t xml:space="preserve">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 xml:space="preserve">Moreover, OSMnx allows street network data collection for anywhere in the world that OpenStreetMap has data. One can </w:t>
      </w:r>
      <w:r w:rsidR="00A318C6">
        <w:t xml:space="preserve">thus </w:t>
      </w:r>
      <w:r w:rsidR="002F08FC" w:rsidRPr="0049727F">
        <w:t>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 xml:space="preserve">to download spatial </w:t>
      </w:r>
      <w:r w:rsidR="00A318C6">
        <w:t>data</w:t>
      </w:r>
      <w:r>
        <w:t xml:space="preserve"> such as </w:t>
      </w:r>
      <w:r w:rsidR="008F40B2">
        <w:t>political</w:t>
      </w:r>
      <w:r>
        <w:t xml:space="preserve"> boundaries, building footprints,</w:t>
      </w:r>
      <w:r w:rsidR="00A318C6">
        <w:t xml:space="preserve"> elevation data,</w:t>
      </w:r>
      <w:r>
        <w:t xml:space="preserve"> and </w:t>
      </w:r>
      <w:r w:rsidR="0023769F" w:rsidRPr="0049727F">
        <w:t xml:space="preserve">complex street networks. It makes the acquisition, </w:t>
      </w:r>
      <w:r w:rsidR="0023769F" w:rsidRPr="0049727F">
        <w:lastRenderedPageBreak/>
        <w:t xml:space="preserve">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w:t>
      </w:r>
      <w:r w:rsidR="00A318C6">
        <w:t xml:space="preserve"> </w:t>
      </w:r>
      <w:r w:rsidRPr="0049727F">
        <w:t>together the network concepts presented in chapter 3, the network measures presented in chapter 4, and the methodological tool presented in chapter 5. This chapter thus serves to knit these preceding threads together.</w:t>
      </w:r>
    </w:p>
    <w:p w:rsidR="0023769F" w:rsidRPr="0049727F" w:rsidRDefault="0023769F" w:rsidP="004A4DE6">
      <w:r w:rsidRPr="0049727F">
        <w:t xml:space="preserve">This chapter </w:t>
      </w:r>
      <w:r w:rsidR="00A318C6">
        <w:t xml:space="preserve">also </w:t>
      </w:r>
      <w:r w:rsidRPr="0049727F">
        <w:t>presents empirical findings of</w:t>
      </w:r>
      <w:r w:rsidR="00A318C6">
        <w:t xml:space="preserve"> these</w:t>
      </w:r>
      <w:r w:rsidRPr="0049727F">
        <w:t xml:space="preserve"> three street network sections in Portland, Oregon and uses the</w:t>
      </w:r>
      <w:r w:rsidR="00A318C6">
        <w:t>se</w:t>
      </w:r>
      <w:r w:rsidRPr="0049727F">
        <w:t xml:space="preserve"> quantitative measures to compare and contrast these network sections. It </w:t>
      </w:r>
      <w:r w:rsidR="00A318C6">
        <w:t xml:space="preserve">first </w:t>
      </w:r>
      <w:r w:rsidRPr="0049727F">
        <w:t>introduces these neighborhoods from a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t>resilience</w:t>
      </w:r>
      <w:r w:rsidRPr="0049727F">
        <w:t xml:space="preserve"> if one-way streets in the dense, orthogonal downtown were converted to two-way streets. </w:t>
      </w:r>
    </w:p>
    <w:p w:rsidR="0023769F" w:rsidRPr="0049727F" w:rsidRDefault="0023769F" w:rsidP="004A4DE6">
      <w:r w:rsidRPr="0049727F">
        <w:lastRenderedPageBreak/>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 xml:space="preserve">This fourth limitation was addressed by introducing OSMnx and </w:t>
      </w:r>
      <w:r w:rsidR="00A318C6">
        <w:t xml:space="preserve">then </w:t>
      </w:r>
      <w:r w:rsidRPr="0049727F">
        <w:t xml:space="preserve">demonstrating its use in a small case study of Portland, Oregon in chapters 5 and 6. Chapter 7 </w:t>
      </w:r>
      <w:r w:rsidR="00A318C6">
        <w:t xml:space="preserve">in turn </w:t>
      </w:r>
      <w:r w:rsidRPr="0049727F">
        <w:t>addressed the first three limitations by conducting an analysis of street networks at multiple scales, with large sample sizes, with clearly defined network definitions and extents for reproducibility, and using non-planar, directed gr</w:t>
      </w:r>
      <w:r w:rsidR="00A318C6">
        <w:t>aphs. In particular, it examined</w:t>
      </w:r>
      <w:r w:rsidRPr="0049727F">
        <w:t xml:space="preserve">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A318C6" w:rsidRDefault="00D618D8" w:rsidP="004A4DE6">
      <w:r>
        <w:lastRenderedPageBreak/>
        <w:t>Chapter 7</w:t>
      </w:r>
      <w:r w:rsidR="00FE5479" w:rsidRPr="0049727F">
        <w:t xml:space="preserve"> present</w:t>
      </w:r>
      <w:r w:rsidR="00A318C6">
        <w:t>ed</w:t>
      </w:r>
      <w:r w:rsidR="00FE5479" w:rsidRPr="0049727F">
        <w:t xml:space="preserve"> preliminary empirical findings that </w:t>
      </w:r>
      <w:r>
        <w:t xml:space="preserve">examine street network complexity through the lens </w:t>
      </w:r>
      <w:r w:rsidR="00FE5479" w:rsidRPr="0049727F">
        <w:t xml:space="preserve">of density, resilience, and connectedness. </w:t>
      </w:r>
      <w:r w:rsidR="00A318C6">
        <w:t>We find that the typical American urban area has approximately 26 intersections/km</w:t>
      </w:r>
      <w:r w:rsidR="00A318C6">
        <w:rPr>
          <w:vertAlign w:val="superscript"/>
        </w:rPr>
        <w:t>2</w:t>
      </w:r>
      <w:r w:rsidR="00A318C6">
        <w:t>, 2.8 streets connected to the average node, 160m average street segment lengths, and a network that is 7.4% more circuitous than straight-line streets would be. The typical city has approximately 25 intersections/km</w:t>
      </w:r>
      <w:r w:rsidR="00A318C6">
        <w:rPr>
          <w:vertAlign w:val="superscript"/>
        </w:rPr>
        <w:t>2</w:t>
      </w:r>
      <w:r w:rsidR="00A318C6">
        <w:t>, 2.9 streets connected to the average node, 145m average street segment lengths, and a network that is 5.5% more circuitous than straight-line streets would be. The typical Zillow neighborhood has approximately 46 intersections/km</w:t>
      </w:r>
      <w:r w:rsidR="00A318C6">
        <w:rPr>
          <w:vertAlign w:val="superscript"/>
        </w:rPr>
        <w:t>2</w:t>
      </w:r>
      <w:r w:rsidR="00A318C6">
        <w:t>, 2.9 streets connected to the average node, 135m average street segment lengths, and a network that is 4.4% more circuitous than straight-line streets would be. At all three scales, 3-way intersections are by far the most prevalent intersection type across the U.S.</w:t>
      </w:r>
    </w:p>
    <w:p w:rsidR="00554F58" w:rsidRDefault="00D618D8" w:rsidP="004A4DE6">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lastRenderedPageBreak/>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w:t>
      </w:r>
      <w:r w:rsidR="00A72854">
        <w:t>,</w:t>
      </w:r>
      <w:r w:rsidR="00CE0FBD" w:rsidRPr="0049727F">
        <w:t xml:space="preserve">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 xml:space="preserve">nstalled </w:t>
      </w:r>
      <w:r w:rsidR="00A72854">
        <w:t>over 9,000</w:t>
      </w:r>
      <w:r w:rsidR="00637E1F">
        <w:t xml:space="preserve"> times</w:t>
      </w:r>
      <w:r w:rsidR="00A72854">
        <w:t xml:space="preserve"> since its release</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r w:rsidR="005A751A">
        <w:t xml:space="preserve"> (see Appendix)</w:t>
      </w:r>
      <w:r w:rsidR="001D70AE" w:rsidRPr="001D70AE">
        <w:t>.</w:t>
      </w:r>
    </w:p>
    <w:p w:rsidR="00E70F52" w:rsidRPr="0049727F" w:rsidRDefault="00E70F52" w:rsidP="0077058A">
      <w:pPr>
        <w:pStyle w:val="Heading3"/>
      </w:pPr>
      <w:bookmarkStart w:id="219" w:name="_Toc475721794"/>
      <w:bookmarkStart w:id="220" w:name="_Toc479517085"/>
      <w:r w:rsidRPr="0049727F">
        <w:t>Contribution to Planning Practice</w:t>
      </w:r>
      <w:bookmarkEnd w:id="219"/>
      <w:bookmarkEnd w:id="220"/>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w:t>
      </w:r>
      <w:r w:rsidRPr="0049727F">
        <w:lastRenderedPageBreak/>
        <w:t xml:space="preserve">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connectedness, resilience, shortest-path routing, and accessibility. Street networks can be saved as ESRI shapefiles, GraphML files, or SVG</w:t>
      </w:r>
      <w:r w:rsidR="00A72854">
        <w:t xml:space="preserve"> file</w:t>
      </w:r>
      <w:r w:rsidRPr="0049727F">
        <w:t xml:space="preserve">s for </w:t>
      </w:r>
      <w:r w:rsidR="004B2059">
        <w:t xml:space="preserve">urban </w:t>
      </w:r>
      <w:r w:rsidR="00A72854">
        <w:t>design work with</w:t>
      </w:r>
      <w:r w:rsidR="000F1BFF" w:rsidRPr="0049727F">
        <w:t xml:space="preserve">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w:t>
      </w:r>
      <w:r w:rsidR="000D426B">
        <w:lastRenderedPageBreak/>
        <w:t xml:space="preserve">use the complexity measures here as a rubric for more resilient and efficient circulation networks and better street investment decisions. </w:t>
      </w:r>
    </w:p>
    <w:p w:rsidR="005757A1" w:rsidRPr="0049727F" w:rsidRDefault="005757A1" w:rsidP="0077058A">
      <w:pPr>
        <w:pStyle w:val="Heading2"/>
      </w:pPr>
      <w:bookmarkStart w:id="221" w:name="_Toc475721795"/>
      <w:bookmarkStart w:id="222" w:name="_Toc479517086"/>
      <w:r w:rsidRPr="0049727F">
        <w:t>Future Research</w:t>
      </w:r>
      <w:bookmarkEnd w:id="221"/>
      <w:bookmarkEnd w:id="222"/>
    </w:p>
    <w:p w:rsidR="00D77D94" w:rsidRDefault="00D77D94" w:rsidP="00D77D94">
      <w:pPr>
        <w:pStyle w:val="Heading3"/>
      </w:pPr>
      <w:bookmarkStart w:id="223" w:name="_Toc479517087"/>
      <w:r>
        <w:t>Prospects and Challenges</w:t>
      </w:r>
      <w:bookmarkEnd w:id="223"/>
    </w:p>
    <w:p w:rsidR="00353181" w:rsidRDefault="0016265C" w:rsidP="00DB423E">
      <w:r>
        <w:t>The e</w:t>
      </w:r>
      <w:r w:rsidR="006111F6">
        <w:t>merging</w:t>
      </w:r>
      <w:r w:rsidR="006111F6" w:rsidRPr="006111F6">
        <w:t xml:space="preserve"> methods of computational data science, visualization, network </w:t>
      </w:r>
      <w:r w:rsidR="00DB423E">
        <w:t>science</w:t>
      </w:r>
      <w:r w:rsidR="006111F6" w:rsidRPr="006111F6">
        <w:t xml:space="preserve">, and </w:t>
      </w:r>
      <w:r w:rsidR="006111F6">
        <w:t>“</w:t>
      </w:r>
      <w:r w:rsidR="006111F6" w:rsidRPr="006111F6">
        <w:t>big data</w:t>
      </w:r>
      <w:r w:rsidR="006111F6">
        <w:t>”</w:t>
      </w:r>
      <w:r w:rsidR="006111F6" w:rsidRPr="006111F6">
        <w:t xml:space="preserve"> </w:t>
      </w:r>
      <w:r w:rsidR="006111F6">
        <w:t>analysis</w:t>
      </w:r>
      <w:r w:rsidR="006111F6" w:rsidRPr="006111F6">
        <w:t xml:space="preserve"> are </w:t>
      </w:r>
      <w:r w:rsidR="006111F6">
        <w:t>drastically</w:t>
      </w:r>
      <w:r w:rsidR="006111F6" w:rsidRPr="006111F6">
        <w:t xml:space="preserve"> broadening the scope of urban design</w:t>
      </w:r>
      <w:r>
        <w:t xml:space="preserve">’s traditional </w:t>
      </w:r>
      <w:r w:rsidR="006111F6" w:rsidRPr="006111F6">
        <w:t xml:space="preserve">toolbox. </w:t>
      </w:r>
      <w:r w:rsidR="00DB423E">
        <w:t>S</w:t>
      </w:r>
      <w:r w:rsidR="006111F6" w:rsidRPr="006111F6">
        <w:t xml:space="preserve">uch methods may yield new insights and rigor in urban </w:t>
      </w:r>
      <w:r w:rsidR="006111F6">
        <w:t>form/</w:t>
      </w:r>
      <w:r w:rsidR="006111F6" w:rsidRPr="006111F6">
        <w:t xml:space="preserve">design research, </w:t>
      </w:r>
      <w:r w:rsidR="00DB423E">
        <w:t xml:space="preserve">but </w:t>
      </w:r>
      <w:r w:rsidR="006111F6" w:rsidRPr="006111F6">
        <w:t xml:space="preserve">they may </w:t>
      </w:r>
      <w:r w:rsidR="00DB423E">
        <w:t xml:space="preserve">also </w:t>
      </w:r>
      <w:r w:rsidR="006111F6" w:rsidRPr="006111F6">
        <w:t>promulgate the weaknesse</w:t>
      </w:r>
      <w:r w:rsidR="002C5B8B">
        <w:t>s of reductionism and scientism by</w:t>
      </w:r>
      <w:r w:rsidR="006111F6" w:rsidRPr="006111F6">
        <w:t xml:space="preserve"> ignoring the </w:t>
      </w:r>
      <w:r w:rsidR="00CF62BF">
        <w:t xml:space="preserve">theory, </w:t>
      </w:r>
      <w:r w:rsidR="006111F6" w:rsidRPr="006111F6">
        <w:t>complexity</w:t>
      </w:r>
      <w:r w:rsidR="00CF62BF">
        <w:t>,</w:t>
      </w:r>
      <w:r w:rsidR="006111F6" w:rsidRPr="006111F6">
        <w:t xml:space="preserve"> and qualitative nuance of human experience crucial to urban</w:t>
      </w:r>
      <w:r w:rsidR="00B6375F">
        <w:t>ism</w:t>
      </w:r>
      <w:r w:rsidR="006111F6" w:rsidRPr="006111F6">
        <w:t xml:space="preserve">. </w:t>
      </w:r>
      <w:r w:rsidR="0032383A">
        <w:t xml:space="preserve">The tools we use shape the kinds of questions we can even ask about cities. </w:t>
      </w:r>
      <w:r w:rsidR="00DB423E">
        <w:t>A</w:t>
      </w:r>
      <w:r w:rsidR="002C5B8B">
        <w:t xml:space="preserve"> critical – </w:t>
      </w:r>
      <w:r w:rsidR="00DB423E">
        <w:t>but certainly not new</w:t>
      </w:r>
      <w:r w:rsidR="002C5B8B">
        <w:t xml:space="preserve"> – </w:t>
      </w:r>
      <w:r w:rsidR="00DB423E">
        <w:t xml:space="preserve">question remains in </w:t>
      </w:r>
      <w:r w:rsidR="006111F6" w:rsidRPr="006111F6">
        <w:t>how such methods might stake out a nuanced place in research and practice.</w:t>
      </w:r>
      <w:r w:rsidR="00DB423E">
        <w:t xml:space="preserve"> Over 60 years ago, </w:t>
      </w:r>
      <w:r w:rsidR="00DB423E" w:rsidRPr="00DB423E">
        <w:t>Lévi-Strauss</w:t>
      </w:r>
      <w:r w:rsidR="00DB423E">
        <w:t xml:space="preserve"> </w:t>
      </w:r>
      <w:r w:rsidR="002C5B8B">
        <w:t xml:space="preserve">argued </w:t>
      </w:r>
      <w:r w:rsidR="00DB423E">
        <w:t>that “the confidence now shown by so many social scientists in mathematical models is due not so much to the results they themselves have secured by those methods as to the enormous assistance that mathematics has provided in other fields, and particularly physics” (1954, p. 583).</w:t>
      </w:r>
      <w:r w:rsidR="002C5B8B">
        <w:t xml:space="preserve"> Today, the dissemination of quantitative network science into the social sciences offers an exciting opportunity </w:t>
      </w:r>
      <w:r>
        <w:t>to study</w:t>
      </w:r>
      <w:r w:rsidR="002C5B8B">
        <w:t xml:space="preserve"> the </w:t>
      </w:r>
      <w:r>
        <w:t xml:space="preserve">dynamics </w:t>
      </w:r>
      <w:r w:rsidR="002C5B8B">
        <w:t xml:space="preserve">and </w:t>
      </w:r>
      <w:r>
        <w:t xml:space="preserve">structure </w:t>
      </w:r>
      <w:r w:rsidR="002C5B8B">
        <w:t>of cities</w:t>
      </w:r>
      <w:r w:rsidR="002C5B8B" w:rsidRPr="002C5B8B">
        <w:t xml:space="preserve"> </w:t>
      </w:r>
      <w:r w:rsidR="002C5B8B">
        <w:t xml:space="preserve">and urban form. But paths forward must consider cities as uniquely </w:t>
      </w:r>
      <w:r w:rsidR="002C5B8B" w:rsidRPr="002C5B8B">
        <w:rPr>
          <w:i/>
        </w:rPr>
        <w:t>human</w:t>
      </w:r>
      <w:r w:rsidR="002C5B8B">
        <w:t xml:space="preserve"> complex systems, inextricably bound up with politics, </w:t>
      </w:r>
      <w:r w:rsidR="00B6375F">
        <w:t xml:space="preserve">privilege, </w:t>
      </w:r>
      <w:r w:rsidR="002C5B8B">
        <w:t>power relations, and planning decisions. Quantitative scholars and practitioners cannot assume</w:t>
      </w:r>
      <w:r w:rsidR="00B6375F">
        <w:t xml:space="preserve"> a purely objective, dispassionate</w:t>
      </w:r>
      <w:r w:rsidR="002C5B8B">
        <w:t xml:space="preserve">, technocratic stance without resorting to </w:t>
      </w:r>
      <w:r w:rsidR="002C5B8B" w:rsidRPr="002C5B8B">
        <w:t xml:space="preserve">naïveté </w:t>
      </w:r>
      <w:r w:rsidR="002C5B8B">
        <w:t>or disingenuity</w:t>
      </w:r>
      <w:r>
        <w:t>.</w:t>
      </w:r>
    </w:p>
    <w:p w:rsidR="00872C96" w:rsidRDefault="0016265C" w:rsidP="004A4DE6">
      <w:r>
        <w:t xml:space="preserve">This dissertation developed measures and methods for analyzing the complexity of the urban form. </w:t>
      </w:r>
      <w:r w:rsidR="00872C96" w:rsidRPr="0049727F">
        <w:t xml:space="preserve">Future work </w:t>
      </w:r>
      <w:r w:rsidR="0013644D" w:rsidRPr="0049727F">
        <w:t>can</w:t>
      </w:r>
      <w:r w:rsidR="00872C96"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00872C96" w:rsidRPr="0049727F">
        <w:t>public investment</w:t>
      </w:r>
      <w:r w:rsidR="0032383A">
        <w:t>s</w:t>
      </w:r>
      <w:r w:rsidR="00872C96" w:rsidRPr="0049727F">
        <w:t xml:space="preserve"> in bicycling infrastructure, and the connectivity and resilience of new neighborhoods </w:t>
      </w:r>
      <w:r w:rsidR="0013644D" w:rsidRPr="0049727F">
        <w:t>developed according to</w:t>
      </w:r>
      <w:r w:rsidR="00872C96" w:rsidRPr="0049727F">
        <w:t xml:space="preserve"> the LEED-ND standards</w:t>
      </w:r>
      <w:r w:rsidR="001B5E00">
        <w:t xml:space="preserve"> (</w:t>
      </w:r>
      <w:r w:rsidR="001B5E00" w:rsidRPr="00D708FC">
        <w:t>U.</w:t>
      </w:r>
      <w:r w:rsidR="001B5E00">
        <w:t>S. Green Building Council 2012; Boeing et al. 2014)</w:t>
      </w:r>
      <w:r w:rsidR="00872C96" w:rsidRPr="0049727F">
        <w:t xml:space="preserve">. </w:t>
      </w:r>
      <w:r w:rsidR="0013644D" w:rsidRPr="0049727F">
        <w:t>Given the worldwide</w:t>
      </w:r>
      <w:r>
        <w:t xml:space="preserve"> coverage of OpenStreetMap data</w:t>
      </w:r>
      <w:r w:rsidR="0013644D" w:rsidRPr="0049727F">
        <w:t xml:space="preserve"> and its use as a digital repository by NGOs and humanitarian organizations, OSMnx </w:t>
      </w:r>
      <w:r w:rsidR="0013644D" w:rsidRPr="0049727F">
        <w:lastRenderedPageBreak/>
        <w:t xml:space="preserve">could be used to study </w:t>
      </w:r>
      <w:r>
        <w:t>cities</w:t>
      </w:r>
      <w:r w:rsidR="00872C96" w:rsidRPr="0049727F">
        <w:t xml:space="preserve"> in the Global South to examin</w:t>
      </w:r>
      <w:r w:rsidR="0013644D" w:rsidRPr="0049727F">
        <w:t xml:space="preserve">e urbanization, slums, and </w:t>
      </w:r>
      <w:r w:rsidR="005E4E49" w:rsidRPr="0049727F">
        <w:t>percolation of circulation networks into informal settlements</w:t>
      </w:r>
      <w:r w:rsidR="00872C96" w:rsidRPr="0049727F">
        <w:t xml:space="preserve">. Ultimately, </w:t>
      </w:r>
      <w:r w:rsidR="0013644D" w:rsidRPr="0049727F">
        <w:t>such studies could improve our understanding of</w:t>
      </w:r>
      <w:r w:rsidR="00872C96" w:rsidRPr="0049727F">
        <w:t xml:space="preserve"> the structure and character of cities through infrastructure – including roads, housing, and water – around the world to evaluate accessibility, connectivity, resilience, and spatial justice.</w:t>
      </w:r>
    </w:p>
    <w:p w:rsidR="00113B82" w:rsidRPr="0049727F" w:rsidRDefault="00113B82" w:rsidP="00113B82">
      <w:pPr>
        <w:pStyle w:val="Heading3"/>
      </w:pPr>
      <w:bookmarkStart w:id="224" w:name="_Toc479517088"/>
      <w:r>
        <w:t xml:space="preserve">Future </w:t>
      </w:r>
      <w:r w:rsidR="00D77D94">
        <w:t>M</w:t>
      </w:r>
      <w:r>
        <w:t xml:space="preserve">ethodological </w:t>
      </w:r>
      <w:r w:rsidR="00D77D94">
        <w:t>R</w:t>
      </w:r>
      <w:r>
        <w:t>esearch</w:t>
      </w:r>
      <w:bookmarkEnd w:id="224"/>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w:t>
      </w:r>
      <w:r w:rsidR="00113B82">
        <w:t>infer</w:t>
      </w:r>
      <w:r w:rsidRPr="0049727F">
        <w:t xml:space="preserve"> street width from various attributes of the </w:t>
      </w:r>
      <w:r w:rsidR="006D25E3">
        <w:t xml:space="preserve">network </w:t>
      </w:r>
      <w:r w:rsidRPr="0049727F">
        <w:t xml:space="preserve">edge. </w:t>
      </w:r>
      <w:r w:rsidR="00D77D94">
        <w:t>F</w:t>
      </w:r>
      <w:r w:rsidRPr="0049727F">
        <w:t xml:space="preserve">igure 5.9 </w:t>
      </w:r>
      <w:r w:rsidR="00113B82">
        <w:t xml:space="preserve">utilized </w:t>
      </w:r>
      <w:r w:rsidRPr="0049727F">
        <w:t xml:space="preserve">OpenStreetMap’s </w:t>
      </w:r>
      <w:r w:rsidR="00113B82">
        <w:t>roadway</w:t>
      </w:r>
      <w:r w:rsidRPr="0049727F">
        <w:t xml:space="preserve"> type attribute </w:t>
      </w:r>
      <w:r w:rsidR="00113B82">
        <w:t xml:space="preserve">data, </w:t>
      </w:r>
      <w:r w:rsidRPr="0049727F">
        <w:t>in conjunction with an ad hoc approximation of local street widths in each geography</w:t>
      </w:r>
      <w:r w:rsidR="00113B82">
        <w:t>,</w:t>
      </w:r>
      <w:r w:rsidRPr="0049727F">
        <w:t xml:space="preserve"> to map from </w:t>
      </w:r>
      <w:r w:rsidR="00113B82">
        <w:t>roadway</w:t>
      </w:r>
      <w:r w:rsidR="00113B82" w:rsidRPr="0049727F">
        <w:t xml:space="preserve"> </w:t>
      </w:r>
      <w:r w:rsidRPr="0049727F">
        <w:t>type to an inferred width in meters to a width in pixels given the dimensions of the image raster. OpenStreetMap also has attributes for street width (though this is frequently null) and number of lanes (though lane widths vary from place to place</w:t>
      </w:r>
      <w:r w:rsidR="00113B82">
        <w:t>)</w:t>
      </w:r>
      <w:r w:rsidRPr="0049727F">
        <w:t xml:space="preserve">. A better future algorithm might first check street width; if it is not present it would estimate the width from the number of lanes; if this too is not present, it would fall back on some default value for the </w:t>
      </w:r>
      <w:r w:rsidR="00113B82">
        <w:t>roadway</w:t>
      </w:r>
      <w:r w:rsidR="00113B82" w:rsidRPr="0049727F">
        <w:t xml:space="preserve"> </w:t>
      </w:r>
      <w:r w:rsidRPr="0049727F">
        <w:t>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w:t>
      </w:r>
      <w:r w:rsidR="0032383A">
        <w:t>,</w:t>
      </w:r>
      <w:r w:rsidRPr="0049727F">
        <w:t xml:space="preserve"> however</w:t>
      </w:r>
      <w:r w:rsidR="0032383A">
        <w:t>,</w:t>
      </w:r>
      <w:r w:rsidRPr="0049727F">
        <w:t xml:space="preserve"> cause some inconsistencies with counts, measures, and visual representation. For example, the inter</w:t>
      </w:r>
      <w:r w:rsidR="00113B82">
        <w:t>section of a divided road and another</w:t>
      </w:r>
      <w:r w:rsidRPr="0049727F">
        <w:t xml:space="preserve"> street essentially becomes two intersections</w:t>
      </w:r>
      <w:r w:rsidR="0032383A">
        <w:t xml:space="preserve"> – </w:t>
      </w:r>
      <w:r w:rsidRPr="0049727F">
        <w:t xml:space="preserve"> i.e., two separate o</w:t>
      </w:r>
      <w:r w:rsidR="00113B82">
        <w:t>ne-way edges intersecting with the</w:t>
      </w:r>
      <w:r w:rsidRPr="0049727F">
        <w:t xml:space="preserve"> street. Collapsing divided roads into a single spatial entity is a nontrivial computational task. One might draw a new centerline in the middle of the two reciprocal edges, but this could </w:t>
      </w:r>
      <w:r w:rsidR="00113B82">
        <w:t xml:space="preserve">1) </w:t>
      </w:r>
      <w:r w:rsidRPr="0049727F">
        <w:t>be difficult if the road curves</w:t>
      </w:r>
      <w:r w:rsidR="00113B82">
        <w:t xml:space="preserve"> </w:t>
      </w:r>
      <w:r w:rsidR="0032383A">
        <w:t xml:space="preserve">and </w:t>
      </w:r>
      <w:r w:rsidR="00113B82">
        <w:t>2) disrupt the topology of its connections to other streets</w:t>
      </w:r>
      <w:r w:rsidRPr="0049727F">
        <w:t>.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CF62BF" w:rsidRDefault="00113B82" w:rsidP="004A4DE6">
      <w:r>
        <w:t>T</w:t>
      </w:r>
      <w:r w:rsidR="00220817" w:rsidRPr="0049727F">
        <w:t xml:space="preserve">his </w:t>
      </w:r>
      <w:r>
        <w:t xml:space="preserve">method, however, </w:t>
      </w:r>
      <w:r w:rsidR="00220817" w:rsidRPr="0049727F">
        <w:t xml:space="preserve">will run into difficulties if the same two roads intersect multiple times (e.g., due to curvature) or if multiple roads </w:t>
      </w:r>
      <w:r>
        <w:t>with</w:t>
      </w:r>
      <w:r w:rsidR="00220817" w:rsidRPr="0049727F">
        <w:t xml:space="preserve"> the same name exist in a network. </w:t>
      </w:r>
      <w:r>
        <w:t xml:space="preserve">For instance, there could be multiple towns in an urban area’s street network with a road </w:t>
      </w:r>
      <w:r>
        <w:lastRenderedPageBreak/>
        <w:t xml:space="preserve">called “Main Street.” </w:t>
      </w:r>
      <w:r w:rsidR="00220817" w:rsidRPr="0049727F">
        <w:t>Further, data quality become</w:t>
      </w:r>
      <w:r w:rsidR="0032383A">
        <w:t>s paramount in such an approach. A</w:t>
      </w:r>
      <w:r w:rsidR="00220817" w:rsidRPr="0049727F">
        <w:t>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00220817" w:rsidRPr="0049727F">
        <w:t>”) could cause mismatches</w:t>
      </w:r>
      <w:r w:rsidR="00926B01" w:rsidRPr="0049727F">
        <w:t xml:space="preserve"> that require natural language processing</w:t>
      </w:r>
      <w:r>
        <w:t xml:space="preserve"> or machine learning for better matching</w:t>
      </w:r>
      <w:r w:rsidR="00220817" w:rsidRPr="0049727F">
        <w:t>.</w:t>
      </w:r>
      <w:r w:rsidR="00654383" w:rsidRPr="0049727F">
        <w:t xml:space="preserve"> T</w:t>
      </w:r>
      <w:r w:rsidR="006D25E3">
        <w:t>hus, t</w:t>
      </w:r>
      <w:r w:rsidR="00654383" w:rsidRPr="0049727F">
        <w:t xml:space="preserve">o guarantee the </w:t>
      </w:r>
      <w:r w:rsidR="006D25E3">
        <w:t xml:space="preserve">best </w:t>
      </w:r>
      <w:r w:rsidR="00654383" w:rsidRPr="0049727F">
        <w:t>results of any such collapsing of divided roads, the researcher may be best suited</w:t>
      </w:r>
      <w:r>
        <w:t xml:space="preserve"> by</w:t>
      </w:r>
      <w:r w:rsidR="00654383" w:rsidRPr="0049727F">
        <w:t xml:space="preserve"> performing the task manually, comparing each edge to satellite photography, and ground-truthing the results against street-level imagery such as Google StreetView or an in-person site </w:t>
      </w:r>
      <w:r>
        <w:t>visit</w:t>
      </w:r>
      <w:r w:rsidR="00654383" w:rsidRPr="0049727F">
        <w:t xml:space="preserve">.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w:t>
      </w:r>
      <w:r>
        <w:t>al</w:t>
      </w:r>
      <w:r w:rsidR="00654383" w:rsidRPr="0049727F">
        <w:t xml:space="preserve"> street network researchers, even given </w:t>
      </w:r>
      <w:r>
        <w:t>these</w:t>
      </w:r>
      <w:r w:rsidR="00654383" w:rsidRPr="0049727F">
        <w:t xml:space="preserve"> caveats.</w:t>
      </w:r>
      <w:r w:rsidR="002D2D63">
        <w:t xml:space="preserve"> Finally, </w:t>
      </w:r>
      <w:r w:rsidR="00CF62BF">
        <w:t>future work can enable the downloading of additional geospatial objects other than streets and buildings – for instance, trees (to support streetscape studies)</w:t>
      </w:r>
      <w:r w:rsidR="002D2D63">
        <w:t xml:space="preserve"> and water sources (to support informal settlement studies). </w:t>
      </w:r>
    </w:p>
    <w:p w:rsidR="00113B82" w:rsidRPr="0049727F" w:rsidRDefault="00D77D94" w:rsidP="00113B82">
      <w:pPr>
        <w:pStyle w:val="Heading3"/>
      </w:pPr>
      <w:bookmarkStart w:id="225" w:name="_Toc479517089"/>
      <w:r>
        <w:t>Future E</w:t>
      </w:r>
      <w:r w:rsidR="00113B82">
        <w:t xml:space="preserve">mpirical </w:t>
      </w:r>
      <w:r>
        <w:t>R</w:t>
      </w:r>
      <w:r w:rsidR="00113B82">
        <w:t>esearch</w:t>
      </w:r>
      <w:bookmarkEnd w:id="225"/>
    </w:p>
    <w:p w:rsidR="00320554" w:rsidRDefault="000F1BFF" w:rsidP="004A4DE6">
      <w:r w:rsidRPr="0049727F">
        <w:t xml:space="preserve">Future empirical research includes comparing multiple network types across multiple scales. How do </w:t>
      </w:r>
      <w:r w:rsidR="0032383A">
        <w:t xml:space="preserve">the </w:t>
      </w:r>
      <w:r w:rsidRPr="0049727F">
        <w:t>measures of network complexity vary when examining driving networks versus walking networks versus bik</w:t>
      </w:r>
      <w:r w:rsidR="00EF5DF3">
        <w:t>e</w:t>
      </w:r>
      <w:r w:rsidRPr="0049727F">
        <w:t xml:space="preserve">able networks at </w:t>
      </w:r>
      <w:r w:rsidR="00D77D94">
        <w:t>different</w:t>
      </w:r>
      <w:r w:rsidRPr="0049727F">
        <w:t xml:space="preserve"> spatial scales?</w:t>
      </w:r>
      <w:r w:rsidR="00EF5DF3">
        <w:t xml:space="preserve"> This could also help clarify the nature of network resilience and connectedness for driving versus walking</w:t>
      </w:r>
      <w:r w:rsidRPr="0049727F">
        <w:t xml:space="preserve"> </w:t>
      </w:r>
      <w:r w:rsidR="00EF5DF3">
        <w:t>by further examining a place such as San Francisco</w:t>
      </w:r>
      <w:r w:rsidR="00D77D94">
        <w:t>,</w:t>
      </w:r>
      <w:r w:rsidR="00EF5DF3">
        <w:t xml:space="preserve"> where connectivity was designed to favor </w:t>
      </w:r>
      <w:r w:rsidR="00D77D94">
        <w:t>pedestrians</w:t>
      </w:r>
      <w:r w:rsidR="00EF5DF3">
        <w:t xml:space="preserve"> over cars. </w:t>
      </w:r>
      <w:r w:rsidRPr="0049727F">
        <w:t xml:space="preserve">This study </w:t>
      </w:r>
      <w:r w:rsidR="00D77D94">
        <w:t xml:space="preserve">has </w:t>
      </w:r>
      <w:r w:rsidRPr="0049727F">
        <w:t>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w:t>
      </w:r>
      <w:r w:rsidR="00D77D94">
        <w:t>, in terms of changes to</w:t>
      </w:r>
      <w:r w:rsidRPr="0049727F">
        <w:t xml:space="preserve">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explain </w:t>
      </w:r>
      <w:r w:rsidR="0032383A">
        <w:t xml:space="preserve">the </w:t>
      </w:r>
      <w:r w:rsidR="005E3F73">
        <w:t>physical form resulting from certain histories, policies, and local conditions</w:t>
      </w:r>
      <w:r w:rsidR="00592413">
        <w:t xml:space="preserve"> – furthering the findings visualized in Figure 7.10</w:t>
      </w:r>
      <w:r w:rsidR="005E3F73">
        <w:t>.</w:t>
      </w:r>
      <w:r w:rsidR="002D2D63">
        <w:t xml:space="preserve"> Another approach might take advantage of classification algorithms from machine learning, such as random forests, support vector machines, naïve Bayes, </w:t>
      </w:r>
      <w:r w:rsidR="002D2D63">
        <w:rPr>
          <w:i/>
        </w:rPr>
        <w:t>k</w:t>
      </w:r>
      <w:r w:rsidR="002D2D63">
        <w:t>-nearest neighbors, and neural networks</w:t>
      </w:r>
      <w:r w:rsidR="008022AA">
        <w:t xml:space="preserve"> </w:t>
      </w:r>
      <w:r w:rsidR="008022AA">
        <w:lastRenderedPageBreak/>
        <w:t>(Wu et al. 2008; Kelleher et al. 2015; Hastie et al. 2016)</w:t>
      </w:r>
      <w:r w:rsidR="002D2D63">
        <w:t xml:space="preserve">. </w:t>
      </w:r>
      <w:r w:rsidRPr="0049727F">
        <w:t xml:space="preserve"> </w:t>
      </w:r>
      <w:r w:rsidR="002D2D63">
        <w:t xml:space="preserve">This approach would require manually labeling some subset of the data set to serve as training data, using </w:t>
      </w:r>
      <w:r w:rsidR="0032383A">
        <w:t>it</w:t>
      </w:r>
      <w:r w:rsidR="002D2D63">
        <w:t xml:space="preserve"> to fit the model, then making predictions with the remaining test data. Manually labeling observations in a large data set is a nontrivial task, but could leverage distributed microtask workforces, such as Amazon’s Mechanical Turk. The same approach could be used to add additional qualitative nuance from Google StreetView imagery.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w:t>
      </w:r>
      <w:r w:rsidR="001C4592">
        <w:t xml:space="preserve">street grades and elevations, </w:t>
      </w:r>
      <w:r w:rsidR="00B47BEB" w:rsidRPr="0049727F">
        <w:t>node types, and (proxies of) block sizes, but also more advanced measures of centrality, clustering, resilience, and node importance.</w:t>
      </w:r>
      <w:r w:rsidR="00805267">
        <w:t xml:space="preserve"> </w:t>
      </w:r>
    </w:p>
    <w:p w:rsidR="00D63890" w:rsidRPr="0049727F" w:rsidRDefault="00805267" w:rsidP="004A4DE6">
      <w:r>
        <w:t xml:space="preserve">For instance, future work can further probe the link between </w:t>
      </w:r>
      <w:r w:rsidR="0032383A">
        <w:t xml:space="preserve">the </w:t>
      </w:r>
      <w:r>
        <w:t>network</w:t>
      </w:r>
      <w:r w:rsidR="0032383A">
        <w:t>’s</w:t>
      </w:r>
      <w:r>
        <w:t xml:space="preserve"> structure and</w:t>
      </w:r>
      <w:r w:rsidR="0032383A">
        <w:t xml:space="preserve"> its</w:t>
      </w:r>
      <w:r>
        <w:t xml:space="preserve">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r w:rsidR="00D63890" w:rsidRPr="0049727F">
        <w:br w:type="page"/>
      </w:r>
    </w:p>
    <w:p w:rsidR="001C3736" w:rsidRDefault="001C3736" w:rsidP="004A4DE6">
      <w:bookmarkStart w:id="226" w:name="_Toc475721796"/>
    </w:p>
    <w:p w:rsidR="00D63890" w:rsidRPr="0049727F" w:rsidRDefault="0036407F" w:rsidP="002B01B4">
      <w:pPr>
        <w:pStyle w:val="Pre-Heading1"/>
      </w:pPr>
      <w:bookmarkStart w:id="227" w:name="_Toc479517090"/>
      <w:bookmarkEnd w:id="226"/>
      <w:r>
        <w:t>References</w:t>
      </w:r>
      <w:bookmarkEnd w:id="227"/>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0E08F9" w:rsidP="000E08F9">
      <w:pPr>
        <w:pStyle w:val="References"/>
      </w:pPr>
      <w:r w:rsidRPr="000E08F9">
        <w:t xml:space="preserve">Auerbach, D. (2016, January 19). The Theory of Everything and Then Some. </w:t>
      </w:r>
      <w:r w:rsidRPr="000E08F9">
        <w:rPr>
          <w:i/>
          <w:iCs/>
        </w:rPr>
        <w:t>Slate</w:t>
      </w:r>
      <w:r w:rsidRPr="000E08F9">
        <w:t>. 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0E08F9" w:rsidP="000E08F9">
      <w:pPr>
        <w:pStyle w:val="References"/>
      </w:pPr>
      <w:r w:rsidRPr="000E08F9">
        <w:t xml:space="preserve">Badger, E. (2011, September 19). Debunking the Cul-de-Sac. </w:t>
      </w:r>
      <w:r w:rsidRPr="000E08F9">
        <w:rPr>
          <w:i/>
          <w:iCs/>
        </w:rPr>
        <w:t>CityLab</w:t>
      </w:r>
      <w:r w:rsidR="00A56200">
        <w:t xml:space="preserve">. </w:t>
      </w:r>
      <w:r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r w:rsidR="00353181">
        <w:t xml:space="preserve"> doi:</w:t>
      </w:r>
      <w:r w:rsidR="00353181" w:rsidRPr="00353181">
        <w:t>10.2139/ssrn.2936427</w:t>
      </w:r>
    </w:p>
    <w:p w:rsid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553D08" w:rsidRPr="000E08F9" w:rsidRDefault="00553D08" w:rsidP="00553D08">
      <w:pPr>
        <w:pStyle w:val="References"/>
      </w:pPr>
      <w:r w:rsidRPr="00553D08">
        <w:t xml:space="preserve">Barnes, J. A., &amp; Harary, F. (1983). Graph Theory in Network Analysis. </w:t>
      </w:r>
      <w:r w:rsidRPr="00553D08">
        <w:rPr>
          <w:i/>
          <w:iCs/>
        </w:rPr>
        <w:t>Social Networks</w:t>
      </w:r>
      <w:r w:rsidRPr="00553D08">
        <w:t xml:space="preserve">, </w:t>
      </w:r>
      <w:r w:rsidRPr="00553D08">
        <w:rPr>
          <w:i/>
          <w:iCs/>
        </w:rPr>
        <w:t>5</w:t>
      </w:r>
      <w:r w:rsidRPr="00553D08">
        <w:t>(2), 235–244. doi:10.1016/0378-8733(83)90026-6</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lastRenderedPageBreak/>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lastRenderedPageBreak/>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0E08F9">
        <w:rPr>
          <w:i/>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lastRenderedPageBreak/>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0E08F9">
        <w:rPr>
          <w:i/>
          <w:iCs/>
        </w:rPr>
        <w:t>The Effects of Inequality, Density, and Heterogeneous Residential Preferences on Urban Displacement and Metropolitan Structure: An Agent-Based Model</w:t>
      </w:r>
      <w:r w:rsidRPr="000E08F9">
        <w:t>. Working Paper, University of California, Berkeley.</w:t>
      </w:r>
      <w:r w:rsidR="00753CBC">
        <w:t xml:space="preserve"> doi:</w:t>
      </w:r>
      <w:r w:rsidR="00753CBC" w:rsidRPr="00753CBC">
        <w:t>10.2139/ssrn.2939933</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753CBC" w:rsidRPr="00753CBC">
        <w:t>10.2139/ssrn.2943038</w:t>
      </w:r>
    </w:p>
    <w:p w:rsidR="000E08F9" w:rsidRPr="000E08F9" w:rsidRDefault="000E08F9" w:rsidP="000E08F9">
      <w:pPr>
        <w:pStyle w:val="References"/>
      </w:pPr>
      <w:r w:rsidRPr="000E08F9">
        <w:t xml:space="preserve">Boeing, G. (2017b). </w:t>
      </w:r>
      <w:r w:rsidRPr="00BC3C90">
        <w:rPr>
          <w:iCs/>
        </w:rPr>
        <w:t>Methods for Measuring the Complexity of Urban Form and Design</w:t>
      </w:r>
      <w:r w:rsidRPr="000E08F9">
        <w:t>. Manuscript in preparation.</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0050417E">
        <w:t xml:space="preserve">.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0E08F9">
        <w:rPr>
          <w:i/>
          <w:iCs/>
        </w:rPr>
        <w:t>We Live in a Motorized Civilization: Robert Moses Replies to Robert Caro</w:t>
      </w:r>
      <w:r w:rsidRPr="000E08F9">
        <w:t>. Working Paper, University of California, Berkeley.</w:t>
      </w:r>
      <w:r w:rsidR="00C65AFF">
        <w:t xml:space="preserve"> doi:</w:t>
      </w:r>
      <w:r w:rsidR="0050417E" w:rsidRPr="0050417E">
        <w:t>10.2139/ssrn.2934079</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lastRenderedPageBreak/>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r w:rsidR="00272362">
        <w:t xml:space="preserve"> doi:</w:t>
      </w:r>
      <w:r w:rsidR="00272362" w:rsidRPr="00272362">
        <w:t>10.1007/0-387-25871-X_5</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lastRenderedPageBreak/>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0E08F9">
        <w:rPr>
          <w:i/>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8E2CD7" w:rsidRPr="000E08F9" w:rsidRDefault="008E2CD7" w:rsidP="008E2CD7">
      <w:pPr>
        <w:pStyle w:val="References"/>
      </w:pPr>
      <w:r w:rsidRPr="008E2CD7">
        <w:t xml:space="preserve">Butera, F. M. (1998). Urban Development as a Guided Self-Organisation Process. In C. S. Bertuglia, G. Bianchi, &amp; A. Mela (Eds.), </w:t>
      </w:r>
      <w:r w:rsidRPr="008E2CD7">
        <w:rPr>
          <w:i/>
          <w:iCs/>
        </w:rPr>
        <w:t>The City and Its Sciences</w:t>
      </w:r>
      <w:r w:rsidRPr="008E2CD7">
        <w:t xml:space="preserve"> (pp. 225–242). Heidelberg, Germany: Physica-Verlag. </w:t>
      </w:r>
      <w:r>
        <w:t>doi:</w:t>
      </w:r>
      <w:r w:rsidRPr="008E2CD7">
        <w:t>10.1007/978-3-642-95929-5_6</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lastRenderedPageBreak/>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lastRenderedPageBreak/>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0E08F9">
        <w:rPr>
          <w:i/>
          <w:iCs/>
        </w:rPr>
        <w:t>The Role of Behavioral Economics in Residential Choice: A pilot study of travel patterns, housing characteristics, social connections, and subjective well-being</w:t>
      </w:r>
      <w:r w:rsidRPr="000E08F9">
        <w:t xml:space="preserve"> (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lastRenderedPageBreak/>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0E08F9" w:rsidP="000E08F9">
      <w:pPr>
        <w:pStyle w:val="References"/>
      </w:pPr>
      <w:r w:rsidRPr="000E08F9">
        <w:t>City of Portland. (2012, April 25). The P</w:t>
      </w:r>
      <w:r w:rsidR="00A56200">
        <w:t xml:space="preserve">ortland Plan. City of Portland. </w:t>
      </w:r>
      <w:r w:rsidR="00DB1AC2">
        <w:t>http://</w:t>
      </w:r>
      <w:r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lastRenderedPageBreak/>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0E08F9" w:rsidP="000E08F9">
      <w:pPr>
        <w:pStyle w:val="References"/>
      </w:pPr>
      <w:r w:rsidRPr="000E08F9">
        <w:t xml:space="preserve">Danforth, C. M. (2013, March 17). Chaos in an Atmosphere Hanging on a Wall. </w:t>
      </w:r>
      <w:r w:rsidRPr="000E08F9">
        <w:rPr>
          <w:i/>
          <w:iCs/>
        </w:rPr>
        <w:t>Mathematics of Planet Earth</w:t>
      </w:r>
      <w:r w:rsidR="00A56200">
        <w:t xml:space="preserve">. </w:t>
      </w:r>
      <w:r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lastRenderedPageBreak/>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lastRenderedPageBreak/>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lastRenderedPageBreak/>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0E08F9" w:rsidP="000E08F9">
      <w:pPr>
        <w:pStyle w:val="References"/>
      </w:pPr>
      <w:r w:rsidRPr="000E08F9">
        <w:t xml:space="preserve">Fecht, S. (2012, April 6). Grid Unlocked: How street networks evolve as cities grow. </w:t>
      </w:r>
      <w:r w:rsidRPr="000E08F9">
        <w:rPr>
          <w:i/>
          <w:iCs/>
        </w:rPr>
        <w:t>Scientific American</w:t>
      </w:r>
      <w:r w:rsidRPr="000E08F9">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lastRenderedPageBreak/>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0E08F9" w:rsidP="000E08F9">
      <w:pPr>
        <w:pStyle w:val="References"/>
      </w:pPr>
      <w:r w:rsidRPr="000E08F9">
        <w:lastRenderedPageBreak/>
        <w:t xml:space="preserve">Gershenson, C. (2004, October 7). </w:t>
      </w:r>
      <w:r w:rsidRPr="000E08F9">
        <w:rPr>
          <w:i/>
          <w:iCs/>
        </w:rPr>
        <w:t>Introduction to Chaos in Deterministic Systems</w:t>
      </w:r>
      <w:r w:rsidRPr="000E08F9">
        <w:t>. 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Pr="000E08F9"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0E08F9">
        <w:rPr>
          <w:i/>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lastRenderedPageBreak/>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 xml:space="preserve">Grammenos, F., &amp; Pollard, D. (2009, October 19). Beloved and Abandoned: A Platting Named Portland. </w:t>
      </w:r>
      <w:r w:rsidRPr="000E08F9">
        <w:rPr>
          <w:i/>
          <w:iCs/>
        </w:rPr>
        <w:t>Planetizen</w:t>
      </w:r>
      <w:r w:rsidR="00A56200">
        <w:t xml:space="preserve">. </w:t>
      </w:r>
      <w:r w:rsidRPr="000E08F9">
        <w:t>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002E9" w:rsidRPr="000E08F9" w:rsidRDefault="000002E9" w:rsidP="000002E9">
      <w:pPr>
        <w:pStyle w:val="References"/>
      </w:pPr>
      <w:r w:rsidRPr="000002E9">
        <w:lastRenderedPageBreak/>
        <w:t xml:space="preserve">Guttman, A. (1984). R-trees: A Dynamic Index Structure for Spatial Searching. In </w:t>
      </w:r>
      <w:r w:rsidRPr="000002E9">
        <w:rPr>
          <w:i/>
          <w:iCs/>
        </w:rPr>
        <w:t>Proceedings of the 1984 ACM SIGMOD International Conference on Management of Data</w:t>
      </w:r>
      <w:r w:rsidRPr="000002E9">
        <w:t xml:space="preserve"> </w:t>
      </w:r>
      <w:r>
        <w:t>(pp. 47–57). New York, NY</w:t>
      </w:r>
      <w:r w:rsidRPr="000002E9">
        <w:t xml:space="preserve">: ACM. </w:t>
      </w:r>
      <w:r>
        <w:t>doi:</w:t>
      </w:r>
      <w:r w:rsidRPr="000002E9">
        <w:t>10.1145/602259.602266</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 (SciPy 2008)</w:t>
      </w:r>
      <w:r w:rsidRPr="000E08F9">
        <w:t xml:space="preserve"> (pp. 11–16). Pasadena, CA.</w:t>
      </w:r>
    </w:p>
    <w:p w:rsidR="00F82711" w:rsidRPr="000E08F9" w:rsidRDefault="00553D08" w:rsidP="000E08F9">
      <w:pPr>
        <w:pStyle w:val="References"/>
      </w:pPr>
      <w:r w:rsidRPr="00553D08">
        <w:t xml:space="preserve">Hage, P., &amp; Harary, F. (1995). Eccentricity and Centrality in Networks. </w:t>
      </w:r>
      <w:r w:rsidRPr="00553D08">
        <w:rPr>
          <w:i/>
          <w:iCs/>
        </w:rPr>
        <w:t>Social Networks</w:t>
      </w:r>
      <w:r w:rsidRPr="00553D08">
        <w:t xml:space="preserve">, </w:t>
      </w:r>
      <w:r w:rsidRPr="00553D08">
        <w:rPr>
          <w:i/>
          <w:iCs/>
        </w:rPr>
        <w:t>17</w:t>
      </w:r>
      <w:r w:rsidRPr="00553D08">
        <w:t>(1), 57–63. doi:10.1016/0378-8733(94)00248-9</w:t>
      </w:r>
    </w:p>
    <w:p w:rsidR="000E08F9" w:rsidRPr="000E08F9" w:rsidRDefault="000E08F9" w:rsidP="000E08F9">
      <w:pPr>
        <w:pStyle w:val="References"/>
      </w:pPr>
      <w:r w:rsidRPr="000E08F9">
        <w:t xml:space="preserve">Haine, A. (2013, March 10). Dubai Jumeirah Village Circle: will it be unbroken? </w:t>
      </w:r>
      <w:r w:rsidRPr="000E08F9">
        <w:rPr>
          <w:i/>
          <w:iCs/>
        </w:rPr>
        <w:t>The National</w:t>
      </w:r>
      <w:r w:rsidRPr="000E08F9">
        <w:t>. 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0E08F9" w:rsidP="000E08F9">
      <w:pPr>
        <w:pStyle w:val="References"/>
      </w:pPr>
      <w:r w:rsidRPr="000E08F9">
        <w:t xml:space="preserve">Hamblin, J. (2014, August 13). Do we look fat in these suburbs? </w:t>
      </w:r>
      <w:r w:rsidRPr="000E08F9">
        <w:rPr>
          <w:i/>
          <w:iCs/>
        </w:rPr>
        <w:t>The Atlantic</w:t>
      </w:r>
      <w:r w:rsidRPr="000E08F9">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lastRenderedPageBreak/>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553D08" w:rsidRPr="000E08F9" w:rsidRDefault="00553D08" w:rsidP="00553D08">
      <w:pPr>
        <w:pStyle w:val="References"/>
      </w:pPr>
      <w:r w:rsidRPr="00553D08">
        <w:t xml:space="preserve">Harary, F., Norman, R. Z., &amp; Cartwright, D. (1965). </w:t>
      </w:r>
      <w:r w:rsidRPr="00553D08">
        <w:rPr>
          <w:i/>
          <w:iCs/>
        </w:rPr>
        <w:t>Structural Models: An Introduction to the Theory of Directed Graphs</w:t>
      </w:r>
      <w:r w:rsidRPr="00553D08">
        <w:t>. New York, NY: John Wiley &amp; Sons.</w:t>
      </w:r>
    </w:p>
    <w:p w:rsid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8022AA" w:rsidRPr="000E08F9" w:rsidRDefault="008022AA" w:rsidP="008022AA">
      <w:pPr>
        <w:pStyle w:val="References"/>
      </w:pPr>
      <w:r w:rsidRPr="008022AA">
        <w:t xml:space="preserve">Hastie, T., Tibshirani, R., &amp; Friedman, J. (2016). </w:t>
      </w:r>
      <w:r w:rsidRPr="008022AA">
        <w:rPr>
          <w:i/>
          <w:iCs/>
        </w:rPr>
        <w:t>The Elements of Statistical Learning: Data Mining, Inference, and Prediction</w:t>
      </w:r>
      <w:r w:rsidRPr="008022AA">
        <w:t xml:space="preserve"> (2</w:t>
      </w:r>
      <w:r w:rsidRPr="00541E31">
        <w:rPr>
          <w:vertAlign w:val="superscript"/>
        </w:rPr>
        <w:t>nd</w:t>
      </w:r>
      <w:r w:rsidR="00541E31">
        <w:t xml:space="preserve"> </w:t>
      </w:r>
      <w:r w:rsidRPr="008022AA">
        <w:t>ed.). New York, NY: Springer.</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9D6303" w:rsidP="000E08F9">
      <w:pPr>
        <w:pStyle w:val="References"/>
      </w:pPr>
      <w:r>
        <w:t>Hayek, F. A. (1974</w:t>
      </w:r>
      <w:r w:rsidR="000E08F9" w:rsidRPr="000E08F9">
        <w:t xml:space="preserve">). </w:t>
      </w:r>
      <w:r w:rsidR="000E08F9" w:rsidRPr="000E08F9">
        <w:rPr>
          <w:i/>
          <w:iCs/>
        </w:rPr>
        <w:t>Prize Lecture: The Sveriges Riksbank Prize in Economic Sciences in Memory of Alfred Nobel 1974</w:t>
      </w:r>
      <w:r w:rsidR="000E08F9"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lastRenderedPageBreak/>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lastRenderedPageBreak/>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0E08F9" w:rsidP="000E08F9">
      <w:pPr>
        <w:pStyle w:val="References"/>
      </w:pPr>
      <w:r w:rsidRPr="000E08F9">
        <w:t xml:space="preserve">Isaac, H. (2014, December 10). 10 Bizarre Buildings And Their Fascinating Histories. </w:t>
      </w:r>
      <w:r w:rsidRPr="000E08F9">
        <w:rPr>
          <w:i/>
          <w:iCs/>
        </w:rPr>
        <w:t>Gizmodo</w:t>
      </w:r>
      <w:r w:rsidR="00A56200">
        <w:t xml:space="preserve">. </w:t>
      </w:r>
      <w:r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lastRenderedPageBreak/>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lastRenderedPageBreak/>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0E08F9" w:rsidP="000E08F9">
      <w:pPr>
        <w:pStyle w:val="References"/>
      </w:pPr>
      <w:r w:rsidRPr="000E08F9">
        <w:t xml:space="preserve">Kaufman, M. T. (1974, August 27). Moses Rips Into “Venomous” Biography. </w:t>
      </w:r>
      <w:r w:rsidRPr="000E08F9">
        <w:rPr>
          <w:i/>
          <w:iCs/>
        </w:rPr>
        <w:t>The New York Times</w:t>
      </w:r>
      <w:r w:rsidRPr="000E08F9">
        <w:t>, 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8022AA" w:rsidRPr="000E08F9" w:rsidRDefault="008022AA" w:rsidP="000E08F9">
      <w:pPr>
        <w:pStyle w:val="References"/>
      </w:pPr>
      <w:r w:rsidRPr="008022AA">
        <w:t xml:space="preserve">Kelleher, J. D., Namee, B. M., &amp; D’Arcy, A. (2015). </w:t>
      </w:r>
      <w:r w:rsidRPr="008022AA">
        <w:rPr>
          <w:i/>
          <w:iCs/>
        </w:rPr>
        <w:t>Fundamentals of Machine Learning for Predictive Data Analytics: Algorithms, Worked Examples, and Case Studies</w:t>
      </w:r>
      <w:r w:rsidRPr="008022AA">
        <w:t>. Cambridge, MA: MIT Press.</w:t>
      </w:r>
    </w:p>
    <w:p w:rsidR="000E08F9" w:rsidRPr="000E08F9" w:rsidRDefault="000E08F9" w:rsidP="000E08F9">
      <w:pPr>
        <w:pStyle w:val="References"/>
      </w:pPr>
      <w:r w:rsidRPr="000E08F9">
        <w:lastRenderedPageBreak/>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036033">
        <w:rPr>
          <w:i/>
          <w:iCs/>
        </w:rPr>
        <w:t>Urban Science: A Short Primer</w:t>
      </w:r>
      <w:r w:rsidRPr="00036033">
        <w:t xml:space="preserve"> (Working Paper No. 23). National University of Ireland, Maynooth: The Programmable City.</w:t>
      </w:r>
    </w:p>
    <w:p w:rsidR="00036033" w:rsidRPr="00036033" w:rsidRDefault="00036033" w:rsidP="00036033">
      <w:pPr>
        <w:pStyle w:val="References"/>
      </w:pPr>
      <w:r w:rsidRPr="00036033">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lastRenderedPageBreak/>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0E08F9" w:rsidP="000E08F9">
      <w:pPr>
        <w:pStyle w:val="References"/>
      </w:pPr>
      <w:r w:rsidRPr="000E08F9">
        <w:t xml:space="preserve">Lehrer, J. (2010, December 17). A Physicist Solves the City. </w:t>
      </w:r>
      <w:r w:rsidRPr="000E08F9">
        <w:rPr>
          <w:i/>
          <w:iCs/>
        </w:rPr>
        <w:t>The New York Times</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553D08" w:rsidRPr="000E08F9" w:rsidRDefault="00553D08" w:rsidP="000E08F9">
      <w:pPr>
        <w:pStyle w:val="References"/>
      </w:pPr>
      <w:r w:rsidRPr="00553D08">
        <w:t xml:space="preserve">Lévi-Strauss, C. (1954). The Mathematics of Man. </w:t>
      </w:r>
      <w:r w:rsidRPr="00553D08">
        <w:rPr>
          <w:i/>
          <w:iCs/>
        </w:rPr>
        <w:t>International Social Science Bulletin</w:t>
      </w:r>
      <w:r w:rsidRPr="00553D08">
        <w:t xml:space="preserve">, </w:t>
      </w:r>
      <w:r w:rsidRPr="00553D08">
        <w:rPr>
          <w:i/>
          <w:iCs/>
        </w:rPr>
        <w:t>6</w:t>
      </w:r>
      <w:r w:rsidRPr="00553D08">
        <w:t>(4), 581–590.</w:t>
      </w:r>
    </w:p>
    <w:p w:rsidR="000E08F9" w:rsidRPr="000E08F9" w:rsidRDefault="000E08F9" w:rsidP="000E08F9">
      <w:pPr>
        <w:pStyle w:val="References"/>
      </w:pPr>
      <w:r w:rsidRPr="000E08F9">
        <w:lastRenderedPageBreak/>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lastRenderedPageBreak/>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lastRenderedPageBreak/>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0E08F9" w:rsidP="000E08F9">
      <w:pPr>
        <w:pStyle w:val="References"/>
      </w:pPr>
      <w:r w:rsidRPr="000E08F9">
        <w:t xml:space="preserve">Maron, M. (2015, November 19). How complete is OpenStreetMap? </w:t>
      </w:r>
      <w:r w:rsidRPr="000E08F9">
        <w:rPr>
          <w:i/>
          <w:iCs/>
        </w:rPr>
        <w:t>Mapbox</w:t>
      </w:r>
      <w:r w:rsidR="00A56200">
        <w:t xml:space="preserve">. </w:t>
      </w:r>
      <w:r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lastRenderedPageBreak/>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0E08F9" w:rsidP="000E08F9">
      <w:pPr>
        <w:pStyle w:val="References"/>
      </w:pPr>
      <w:r w:rsidRPr="000E08F9">
        <w:t xml:space="preserve">McConchie, A. (2016, April 8). OpenStreetMap past(s), OpenStreetMap future(s). </w:t>
      </w:r>
      <w:r w:rsidRPr="000E08F9">
        <w:rPr>
          <w:i/>
          <w:iCs/>
        </w:rPr>
        <w:t>Stamen</w:t>
      </w:r>
      <w:r w:rsidR="00A56200">
        <w:t xml:space="preserve">. </w:t>
      </w:r>
      <w:r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0E08F9" w:rsidP="000E08F9">
      <w:pPr>
        <w:pStyle w:val="References"/>
      </w:pPr>
      <w:r w:rsidRPr="000E08F9">
        <w:lastRenderedPageBreak/>
        <w:t xml:space="preserve">Mesh, A. (2014, November 4). Feb. 4, 1974: Portland kills the Mount Hood Freeway. </w:t>
      </w:r>
      <w:r w:rsidRPr="000E08F9">
        <w:rPr>
          <w:i/>
          <w:iCs/>
        </w:rPr>
        <w:t>Willamette Week</w:t>
      </w:r>
      <w:r w:rsidR="00A56200">
        <w:t>. 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0E08F9" w:rsidP="000E08F9">
      <w:pPr>
        <w:pStyle w:val="References"/>
      </w:pPr>
      <w:r w:rsidRPr="000E08F9">
        <w:t xml:space="preserve">Mullins, J. (2017, January 4). The stories behind San Francisco’s street names. </w:t>
      </w:r>
      <w:r w:rsidRPr="000E08F9">
        <w:rPr>
          <w:i/>
          <w:iCs/>
        </w:rPr>
        <w:t>SFGate</w:t>
      </w:r>
      <w:r w:rsidR="00A56200">
        <w:t xml:space="preserve">. </w:t>
      </w:r>
      <w:r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lastRenderedPageBreak/>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0E08F9" w:rsidP="000E08F9">
      <w:pPr>
        <w:pStyle w:val="References"/>
      </w:pPr>
      <w:r w:rsidRPr="000E08F9">
        <w:t xml:space="preserve">Nolte, C. (2009, September 25). Growth of city neighborhoods. </w:t>
      </w:r>
      <w:r w:rsidRPr="000E08F9">
        <w:rPr>
          <w:i/>
          <w:iCs/>
        </w:rPr>
        <w:t>The San Francisco Chronicle</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lastRenderedPageBreak/>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lastRenderedPageBreak/>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lastRenderedPageBreak/>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0E08F9" w:rsidRPr="000E08F9" w:rsidRDefault="000E08F9" w:rsidP="000E08F9">
      <w:pPr>
        <w:pStyle w:val="References"/>
      </w:pPr>
      <w:r w:rsidRPr="000E08F9">
        <w:t xml:space="preserve">Pryce, D. (1950, April 12). City’s Traffic Problems Aired at C-C Meeting. </w:t>
      </w:r>
      <w:r w:rsidRPr="000E08F9">
        <w:rPr>
          <w:i/>
          <w:iCs/>
        </w:rPr>
        <w:t>Lewiston Morning Tribune</w:t>
      </w:r>
      <w:r w:rsidRPr="000E08F9">
        <w:t>, p. 14. Lewiston, ID.</w:t>
      </w:r>
    </w:p>
    <w:p w:rsidR="000E08F9" w:rsidRPr="000E08F9" w:rsidRDefault="000E08F9" w:rsidP="000E08F9">
      <w:pPr>
        <w:pStyle w:val="References"/>
      </w:pPr>
      <w:r w:rsidRPr="000E08F9">
        <w:lastRenderedPageBreak/>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lastRenderedPageBreak/>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lastRenderedPageBreak/>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0E08F9" w:rsidRPr="000E08F9" w:rsidRDefault="000E08F9" w:rsidP="000E08F9">
      <w:pPr>
        <w:pStyle w:val="References"/>
      </w:pPr>
      <w:r w:rsidRPr="000E08F9">
        <w:t xml:space="preserve">San Francisco Planning Department. (2008, June 12). Eastern Neighborhoods Adoption Hearing 3:  Complete Neighborhoods. </w:t>
      </w:r>
      <w:r w:rsidR="00A56200">
        <w:t xml:space="preserve">San Francisco, CA: </w:t>
      </w:r>
      <w:r w:rsidRPr="000E08F9">
        <w:t>San</w:t>
      </w:r>
      <w:r w:rsidR="00A56200">
        <w:t xml:space="preserve"> Francisco Planning Department.</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lastRenderedPageBreak/>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0E08F9" w:rsidP="000E08F9">
      <w:pPr>
        <w:pStyle w:val="References"/>
      </w:pPr>
      <w:r w:rsidRPr="000E08F9">
        <w:t xml:space="preserve">Semuels, A. (2016, July). The Racist History of Portland, the Whitest City in America. </w:t>
      </w:r>
      <w:r w:rsidRPr="000E08F9">
        <w:rPr>
          <w:i/>
          <w:iCs/>
        </w:rPr>
        <w:t>The Atlantic</w:t>
      </w:r>
      <w:r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lastRenderedPageBreak/>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0E08F9" w:rsidP="000E08F9">
      <w:pPr>
        <w:pStyle w:val="References"/>
      </w:pPr>
      <w:r w:rsidRPr="000E08F9">
        <w:t xml:space="preserve">Shorto, R. (2004, February 9). The Streets Where History Lives. </w:t>
      </w:r>
      <w:r w:rsidRPr="000E08F9">
        <w:rPr>
          <w:i/>
          <w:iCs/>
        </w:rPr>
        <w:t>The New York Times</w:t>
      </w:r>
      <w:r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lastRenderedPageBreak/>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lastRenderedPageBreak/>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lastRenderedPageBreak/>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Libertarian Paternalism. </w:t>
      </w:r>
      <w:r w:rsidR="00897488" w:rsidRPr="00897488">
        <w:rPr>
          <w:i/>
          <w:iCs/>
        </w:rPr>
        <w:t>American Economic Review</w:t>
      </w:r>
      <w:r w:rsidRPr="000E08F9">
        <w:t xml:space="preserve">, </w:t>
      </w:r>
      <w:r w:rsidRPr="000E08F9">
        <w:rPr>
          <w:i/>
          <w:iCs/>
        </w:rPr>
        <w:t>93</w:t>
      </w:r>
      <w:r w:rsidRPr="000E08F9">
        <w:t>(2), 175–179.</w:t>
      </w:r>
      <w:r w:rsidR="00897488">
        <w:t xml:space="preserve"> doi:</w:t>
      </w:r>
      <w:r w:rsidR="00897488" w:rsidRPr="00897488">
        <w:t>10.1257/000282803321947001</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resented at the International Conference on Computational Sciences and Its Applications </w:t>
      </w:r>
      <w:r w:rsidR="00897488">
        <w:t>(</w:t>
      </w:r>
      <w:r w:rsidRPr="000E08F9">
        <w:t>ICCSA 2008</w:t>
      </w:r>
      <w:r w:rsidR="00897488">
        <w:t>).</w:t>
      </w:r>
      <w:r w:rsidRPr="000E08F9">
        <w:t xml:space="preserve">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lastRenderedPageBreak/>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42F07" w:rsidRPr="000E08F9" w:rsidRDefault="00042F07" w:rsidP="00042F07">
      <w:pPr>
        <w:pStyle w:val="References"/>
      </w:pPr>
      <w:r w:rsidRPr="00042F07">
        <w:t xml:space="preserve">Urban, D., &amp; Keitt, T. (2001). Landscape Connectivity: A Graph-Theoretic Perspective. </w:t>
      </w:r>
      <w:r w:rsidRPr="00042F07">
        <w:rPr>
          <w:i/>
          <w:iCs/>
        </w:rPr>
        <w:t>Ecology</w:t>
      </w:r>
      <w:r w:rsidRPr="00042F07">
        <w:t xml:space="preserve">, </w:t>
      </w:r>
      <w:r w:rsidRPr="00042F07">
        <w:rPr>
          <w:i/>
          <w:iCs/>
        </w:rPr>
        <w:t>82</w:t>
      </w:r>
      <w:r w:rsidRPr="00042F07">
        <w:t xml:space="preserve">(5), 1205–1218. </w:t>
      </w:r>
      <w:r>
        <w:t>doi:</w:t>
      </w:r>
      <w:r w:rsidRPr="00042F07">
        <w:t>10.2307/2679983</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 Green Building Council. (2012, October). LEED 2009 for Neighborhood Development.</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lastRenderedPageBreak/>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0E08F9" w:rsidP="000E08F9">
      <w:pPr>
        <w:pStyle w:val="References"/>
      </w:pPr>
      <w:r w:rsidRPr="000E08F9">
        <w:t xml:space="preserve">Willis, N. (2008, January 23). OpenStreetMap project completes import of United States TIGER data. </w:t>
      </w:r>
      <w:r w:rsidRPr="000E08F9">
        <w:rPr>
          <w:i/>
          <w:iCs/>
        </w:rPr>
        <w:t>Linux.com</w:t>
      </w:r>
      <w:r w:rsidR="00A56200">
        <w:t xml:space="preserve">. </w:t>
      </w:r>
      <w:r w:rsidRPr="000E08F9">
        <w:t>https://www.linux.com/news/openstreetmap-project-completes-import-united-states-tiger-data</w:t>
      </w:r>
    </w:p>
    <w:p w:rsidR="000E08F9" w:rsidRPr="000E08F9" w:rsidRDefault="000E08F9" w:rsidP="000E08F9">
      <w:pPr>
        <w:pStyle w:val="References"/>
      </w:pPr>
      <w:r w:rsidRPr="000E08F9">
        <w:lastRenderedPageBreak/>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8022AA" w:rsidRPr="000E08F9" w:rsidRDefault="008022AA" w:rsidP="000E08F9">
      <w:pPr>
        <w:pStyle w:val="References"/>
      </w:pPr>
      <w:r w:rsidRPr="008022AA">
        <w:t xml:space="preserve">Wu, X., Kumar, V., Ross Quinlan, J., Ghosh, J., Yang, Q., Motoda, H., … Steinberg, D. (2008). Top 10 algorithms in data mining. </w:t>
      </w:r>
      <w:r w:rsidRPr="008022AA">
        <w:rPr>
          <w:i/>
          <w:iCs/>
        </w:rPr>
        <w:t>Knowledge and Information Systems</w:t>
      </w:r>
      <w:r w:rsidRPr="008022AA">
        <w:t xml:space="preserve">, </w:t>
      </w:r>
      <w:r w:rsidRPr="008022AA">
        <w:rPr>
          <w:i/>
          <w:iCs/>
        </w:rPr>
        <w:t>14</w:t>
      </w:r>
      <w:r w:rsidRPr="008022AA">
        <w:t>(1), 1–37. doi:10.1007/s10115-007-0114-2</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lastRenderedPageBreak/>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0E08F9" w:rsidP="000E08F9">
      <w:pPr>
        <w:pStyle w:val="References"/>
      </w:pPr>
      <w:r w:rsidRPr="000E08F9">
        <w:t xml:space="preserve">Zukin, S. (2011, October 26). Jane Jacobs (1916-2006): Why Neo-Cons loved communitarian urbanist Jane Jacobs. </w:t>
      </w:r>
      <w:r w:rsidRPr="000E08F9">
        <w:rPr>
          <w:i/>
          <w:iCs/>
        </w:rPr>
        <w:t>The Architectural Review</w:t>
      </w:r>
      <w:r w:rsidR="00A56200">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28" w:name="_Toc479517091"/>
      <w:r>
        <w:t>Appendix</w:t>
      </w:r>
      <w:r w:rsidR="00E14ED2">
        <w:t>: Software and Data</w:t>
      </w:r>
      <w:bookmarkEnd w:id="228"/>
    </w:p>
    <w:p w:rsidR="005A751A" w:rsidRDefault="005A751A" w:rsidP="00E14ED2"/>
    <w:p w:rsidR="00353181" w:rsidRDefault="00353181" w:rsidP="00E14ED2">
      <w:r>
        <w:t xml:space="preserve">This appendix provides information on </w:t>
      </w:r>
      <w:r w:rsidR="006111F6">
        <w:t xml:space="preserve">where to find </w:t>
      </w:r>
      <w:r w:rsidR="006111F6" w:rsidRPr="006111F6">
        <w:t>this dissertation</w:t>
      </w:r>
      <w:r w:rsidR="006111F6">
        <w:t xml:space="preserve">’s software, data, and technical documentation. </w:t>
      </w:r>
      <w:r>
        <w:t xml:space="preserve">The software tools developed as part of this project are open-source and freely available online to download and install. Likewise, the various </w:t>
      </w:r>
      <w:r w:rsidRPr="00353181">
        <w:t xml:space="preserve">street network datasets </w:t>
      </w:r>
      <w:r>
        <w:t>and</w:t>
      </w:r>
      <w:r w:rsidRPr="00353181">
        <w:t xml:space="preserve"> their </w:t>
      </w:r>
      <w:r>
        <w:t>morphological</w:t>
      </w:r>
      <w:r w:rsidRPr="00353181">
        <w:t xml:space="preserve"> measures </w:t>
      </w:r>
      <w:r>
        <w:t>are</w:t>
      </w:r>
      <w:r w:rsidRPr="00353181">
        <w:t xml:space="preserve"> available in a public online repository</w:t>
      </w:r>
      <w:r>
        <w:t>.</w:t>
      </w:r>
    </w:p>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006111F6">
        <w:t>se</w:t>
      </w:r>
      <w:r w:rsidRPr="0049727F">
        <w:t xml:space="preserve"> models and visualizations are available in a public repository on GitHub at https://github.com/gboeing/pynamical</w:t>
      </w:r>
      <w:r w:rsidR="00167F22">
        <w:t xml:space="preserve"> and its documentation is available </w:t>
      </w:r>
      <w:r w:rsidR="006111F6">
        <w:t xml:space="preserve">online </w:t>
      </w:r>
      <w:r w:rsidR="00167F22">
        <w:t xml:space="preserve">at </w:t>
      </w:r>
      <w:r w:rsidR="00167F22" w:rsidRPr="00167F22">
        <w:t>https://pynamical.readthedocs.io/</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w:t>
      </w:r>
      <w:r w:rsidR="009C769C">
        <w:lastRenderedPageBreak/>
        <w:t>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w:t>
      </w:r>
      <w:r w:rsidR="006111F6">
        <w:t xml:space="preserve">online </w:t>
      </w:r>
      <w:r w:rsidR="00167F22">
        <w:t xml:space="preserve">at </w:t>
      </w:r>
      <w:r w:rsidR="00167F22" w:rsidRPr="00167F22">
        <w:t>https://osmnx.readthedocs.io/</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for other res</w:t>
      </w:r>
      <w:r>
        <w:t>e</w:t>
      </w:r>
      <w:r w:rsidR="005A751A">
        <w:t>archers to study and repurpose.</w:t>
      </w:r>
      <w:r w:rsidR="00167F22">
        <w:t xml:space="preserve"> This includes the street network graph files for 497 urban areas</w:t>
      </w:r>
      <w:r w:rsidR="00167F22" w:rsidRPr="0049727F">
        <w:t>, 19,655 cities and towns</w:t>
      </w:r>
      <w:r w:rsidR="00167F22">
        <w:t xml:space="preserve">, and 6,857 neighborhoods, as well as data tables collating these networks’ various topological and metric measures. These data sets are </w:t>
      </w:r>
      <w:r>
        <w:t xml:space="preserve">available at: </w:t>
      </w:r>
      <w:r w:rsidRPr="009C5428">
        <w:t>http://geoffboeing.com/publications/dissertation/</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39AC" w:rsidRDefault="006E39AC" w:rsidP="004A4DE6">
      <w:r>
        <w:separator/>
      </w:r>
    </w:p>
  </w:endnote>
  <w:endnote w:type="continuationSeparator" w:id="0">
    <w:p w:rsidR="006E39AC" w:rsidRDefault="006E39AC"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EED374C9-86B9-43A7-A794-296B323F84C8}"/>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2AC9D2D9-873D-4E13-AF3C-BE8E25130F2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0FFC" w:rsidRPr="00222857" w:rsidRDefault="00940FFC"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0FFC" w:rsidRPr="0073460C" w:rsidRDefault="00940FFC"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690434">
          <w:rPr>
            <w:noProof/>
            <w:sz w:val="20"/>
          </w:rPr>
          <w:t>4</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4934363"/>
      <w:docPartObj>
        <w:docPartGallery w:val="Page Numbers (Bottom of Page)"/>
        <w:docPartUnique/>
      </w:docPartObj>
    </w:sdtPr>
    <w:sdtContent>
      <w:p w:rsidR="00940FFC" w:rsidRPr="000D426B" w:rsidRDefault="00940FFC"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690434">
          <w:rPr>
            <w:noProof/>
            <w:color w:val="auto"/>
          </w:rPr>
          <w:t>iv</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Content>
      <w:p w:rsidR="00940FFC" w:rsidRPr="000002F5" w:rsidRDefault="00940FFC"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690434">
          <w:rPr>
            <w:noProof/>
            <w:color w:val="auto"/>
          </w:rPr>
          <w:t>215</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39AC" w:rsidRDefault="006E39AC" w:rsidP="004A4DE6">
      <w:r>
        <w:separator/>
      </w:r>
    </w:p>
  </w:footnote>
  <w:footnote w:type="continuationSeparator" w:id="0">
    <w:p w:rsidR="006E39AC" w:rsidRDefault="006E39AC"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0FFC" w:rsidRPr="001C51FA" w:rsidRDefault="00940FFC"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0FFC" w:rsidRPr="001C51FA" w:rsidRDefault="00940FFC"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6868A6A"/>
    <w:lvl w:ilvl="0">
      <w:start w:val="1"/>
      <w:numFmt w:val="decimal"/>
      <w:pStyle w:val="Heading1"/>
      <w:lvlText w:val="Chapter %1: "/>
      <w:lvlJc w:val="left"/>
      <w:pPr>
        <w:tabs>
          <w:tab w:val="num" w:pos="2304"/>
        </w:tabs>
        <w:ind w:left="2304" w:hanging="230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E9"/>
    <w:rsid w:val="000002F5"/>
    <w:rsid w:val="0000051D"/>
    <w:rsid w:val="00000ACB"/>
    <w:rsid w:val="00001864"/>
    <w:rsid w:val="00001D80"/>
    <w:rsid w:val="00003627"/>
    <w:rsid w:val="00010716"/>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2F07"/>
    <w:rsid w:val="00043066"/>
    <w:rsid w:val="000515B2"/>
    <w:rsid w:val="000525C2"/>
    <w:rsid w:val="0005355B"/>
    <w:rsid w:val="00055247"/>
    <w:rsid w:val="00063384"/>
    <w:rsid w:val="00064403"/>
    <w:rsid w:val="00065CAE"/>
    <w:rsid w:val="00066AE2"/>
    <w:rsid w:val="00067CEB"/>
    <w:rsid w:val="00071F0D"/>
    <w:rsid w:val="000742FF"/>
    <w:rsid w:val="00082C3E"/>
    <w:rsid w:val="00084E95"/>
    <w:rsid w:val="00085018"/>
    <w:rsid w:val="00085836"/>
    <w:rsid w:val="00085A54"/>
    <w:rsid w:val="00086168"/>
    <w:rsid w:val="00087060"/>
    <w:rsid w:val="00093C73"/>
    <w:rsid w:val="00094587"/>
    <w:rsid w:val="00095193"/>
    <w:rsid w:val="00097C0D"/>
    <w:rsid w:val="000A6995"/>
    <w:rsid w:val="000A74E1"/>
    <w:rsid w:val="000A7748"/>
    <w:rsid w:val="000B2250"/>
    <w:rsid w:val="000B23A6"/>
    <w:rsid w:val="000B2C9F"/>
    <w:rsid w:val="000B4CCF"/>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10D21"/>
    <w:rsid w:val="0011157E"/>
    <w:rsid w:val="00111B34"/>
    <w:rsid w:val="00111C1A"/>
    <w:rsid w:val="00111D6A"/>
    <w:rsid w:val="00113B82"/>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2D9"/>
    <w:rsid w:val="00153810"/>
    <w:rsid w:val="00160915"/>
    <w:rsid w:val="00160DDB"/>
    <w:rsid w:val="00160EB4"/>
    <w:rsid w:val="00161CEC"/>
    <w:rsid w:val="0016265C"/>
    <w:rsid w:val="0016502D"/>
    <w:rsid w:val="00165137"/>
    <w:rsid w:val="00166C51"/>
    <w:rsid w:val="00167F22"/>
    <w:rsid w:val="001709F7"/>
    <w:rsid w:val="0018010B"/>
    <w:rsid w:val="001801C5"/>
    <w:rsid w:val="00180A2E"/>
    <w:rsid w:val="00183F76"/>
    <w:rsid w:val="00184083"/>
    <w:rsid w:val="001845C0"/>
    <w:rsid w:val="00187161"/>
    <w:rsid w:val="00195E4B"/>
    <w:rsid w:val="001968A4"/>
    <w:rsid w:val="00197069"/>
    <w:rsid w:val="00197670"/>
    <w:rsid w:val="001A008E"/>
    <w:rsid w:val="001A0BE2"/>
    <w:rsid w:val="001A1769"/>
    <w:rsid w:val="001A1EFB"/>
    <w:rsid w:val="001A3900"/>
    <w:rsid w:val="001A7869"/>
    <w:rsid w:val="001B1B76"/>
    <w:rsid w:val="001B3A0E"/>
    <w:rsid w:val="001B4832"/>
    <w:rsid w:val="001B4F36"/>
    <w:rsid w:val="001B5E00"/>
    <w:rsid w:val="001B6AFC"/>
    <w:rsid w:val="001B6D99"/>
    <w:rsid w:val="001B7521"/>
    <w:rsid w:val="001B753B"/>
    <w:rsid w:val="001C095B"/>
    <w:rsid w:val="001C3736"/>
    <w:rsid w:val="001C4592"/>
    <w:rsid w:val="001C51FA"/>
    <w:rsid w:val="001C5D15"/>
    <w:rsid w:val="001C696E"/>
    <w:rsid w:val="001D0C7C"/>
    <w:rsid w:val="001D55C3"/>
    <w:rsid w:val="001D5687"/>
    <w:rsid w:val="001D70AE"/>
    <w:rsid w:val="001E0181"/>
    <w:rsid w:val="001E0A81"/>
    <w:rsid w:val="001E10A7"/>
    <w:rsid w:val="001E459B"/>
    <w:rsid w:val="001E5031"/>
    <w:rsid w:val="001E76DD"/>
    <w:rsid w:val="001F0059"/>
    <w:rsid w:val="001F3552"/>
    <w:rsid w:val="002009DD"/>
    <w:rsid w:val="00200CE4"/>
    <w:rsid w:val="002020A8"/>
    <w:rsid w:val="002063F8"/>
    <w:rsid w:val="00206C5D"/>
    <w:rsid w:val="0021042B"/>
    <w:rsid w:val="002142A7"/>
    <w:rsid w:val="00220817"/>
    <w:rsid w:val="00220B95"/>
    <w:rsid w:val="00223540"/>
    <w:rsid w:val="00226C9A"/>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182A"/>
    <w:rsid w:val="00272362"/>
    <w:rsid w:val="00273B6B"/>
    <w:rsid w:val="00273C15"/>
    <w:rsid w:val="00275805"/>
    <w:rsid w:val="00276538"/>
    <w:rsid w:val="00276AF7"/>
    <w:rsid w:val="002801DB"/>
    <w:rsid w:val="002817F0"/>
    <w:rsid w:val="00281A7A"/>
    <w:rsid w:val="00283E52"/>
    <w:rsid w:val="002909B3"/>
    <w:rsid w:val="00291D14"/>
    <w:rsid w:val="00293771"/>
    <w:rsid w:val="00293CEC"/>
    <w:rsid w:val="00294466"/>
    <w:rsid w:val="00294AE1"/>
    <w:rsid w:val="002A2807"/>
    <w:rsid w:val="002A3B50"/>
    <w:rsid w:val="002A4A5F"/>
    <w:rsid w:val="002A5F3F"/>
    <w:rsid w:val="002A668E"/>
    <w:rsid w:val="002A753B"/>
    <w:rsid w:val="002A7FF5"/>
    <w:rsid w:val="002B01B4"/>
    <w:rsid w:val="002B280E"/>
    <w:rsid w:val="002B5774"/>
    <w:rsid w:val="002B579F"/>
    <w:rsid w:val="002C1B84"/>
    <w:rsid w:val="002C5B8B"/>
    <w:rsid w:val="002C6C62"/>
    <w:rsid w:val="002C71CA"/>
    <w:rsid w:val="002C7EB7"/>
    <w:rsid w:val="002D05E9"/>
    <w:rsid w:val="002D2D63"/>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383A"/>
    <w:rsid w:val="00325F3E"/>
    <w:rsid w:val="00333691"/>
    <w:rsid w:val="0033439E"/>
    <w:rsid w:val="00334E7E"/>
    <w:rsid w:val="00335181"/>
    <w:rsid w:val="00335B1D"/>
    <w:rsid w:val="0034275F"/>
    <w:rsid w:val="00345891"/>
    <w:rsid w:val="00345EFC"/>
    <w:rsid w:val="003465BE"/>
    <w:rsid w:val="00346741"/>
    <w:rsid w:val="0035190B"/>
    <w:rsid w:val="00351A77"/>
    <w:rsid w:val="00352693"/>
    <w:rsid w:val="00353181"/>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8795B"/>
    <w:rsid w:val="00391954"/>
    <w:rsid w:val="00391D59"/>
    <w:rsid w:val="00392817"/>
    <w:rsid w:val="003929CD"/>
    <w:rsid w:val="003939D0"/>
    <w:rsid w:val="003952CA"/>
    <w:rsid w:val="00395B28"/>
    <w:rsid w:val="00396324"/>
    <w:rsid w:val="003977D7"/>
    <w:rsid w:val="003A3EC9"/>
    <w:rsid w:val="003A4B0B"/>
    <w:rsid w:val="003A54EC"/>
    <w:rsid w:val="003B0716"/>
    <w:rsid w:val="003B4F22"/>
    <w:rsid w:val="003B7D94"/>
    <w:rsid w:val="003B7DD5"/>
    <w:rsid w:val="003C016D"/>
    <w:rsid w:val="003C0911"/>
    <w:rsid w:val="003C183F"/>
    <w:rsid w:val="003C2CAE"/>
    <w:rsid w:val="003D2AC6"/>
    <w:rsid w:val="003D3600"/>
    <w:rsid w:val="003D3E8E"/>
    <w:rsid w:val="003D5DDA"/>
    <w:rsid w:val="003E58C3"/>
    <w:rsid w:val="003E7DB6"/>
    <w:rsid w:val="003F2797"/>
    <w:rsid w:val="003F295D"/>
    <w:rsid w:val="003F4B7E"/>
    <w:rsid w:val="003F5692"/>
    <w:rsid w:val="003F79EF"/>
    <w:rsid w:val="004005DC"/>
    <w:rsid w:val="00402B61"/>
    <w:rsid w:val="00404674"/>
    <w:rsid w:val="00406A52"/>
    <w:rsid w:val="00406E98"/>
    <w:rsid w:val="00411176"/>
    <w:rsid w:val="00417053"/>
    <w:rsid w:val="00420F70"/>
    <w:rsid w:val="00422685"/>
    <w:rsid w:val="004237B4"/>
    <w:rsid w:val="00423FEE"/>
    <w:rsid w:val="0042622D"/>
    <w:rsid w:val="004266E3"/>
    <w:rsid w:val="0042797B"/>
    <w:rsid w:val="00427BB5"/>
    <w:rsid w:val="00427D11"/>
    <w:rsid w:val="004304AD"/>
    <w:rsid w:val="00430AE0"/>
    <w:rsid w:val="00433DC8"/>
    <w:rsid w:val="00435CE5"/>
    <w:rsid w:val="004375D4"/>
    <w:rsid w:val="004378CA"/>
    <w:rsid w:val="004411E7"/>
    <w:rsid w:val="00442816"/>
    <w:rsid w:val="00443132"/>
    <w:rsid w:val="00444943"/>
    <w:rsid w:val="00444A2E"/>
    <w:rsid w:val="00444F53"/>
    <w:rsid w:val="00445ADE"/>
    <w:rsid w:val="00447BB0"/>
    <w:rsid w:val="00450071"/>
    <w:rsid w:val="00453D34"/>
    <w:rsid w:val="00460D38"/>
    <w:rsid w:val="00463D0F"/>
    <w:rsid w:val="00466ECF"/>
    <w:rsid w:val="00467853"/>
    <w:rsid w:val="004710F8"/>
    <w:rsid w:val="00471846"/>
    <w:rsid w:val="00473BF6"/>
    <w:rsid w:val="0047645D"/>
    <w:rsid w:val="00480807"/>
    <w:rsid w:val="00485190"/>
    <w:rsid w:val="0048581F"/>
    <w:rsid w:val="004858F3"/>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503F26"/>
    <w:rsid w:val="0050417E"/>
    <w:rsid w:val="00504DC9"/>
    <w:rsid w:val="005053E5"/>
    <w:rsid w:val="00506270"/>
    <w:rsid w:val="00511E84"/>
    <w:rsid w:val="00512925"/>
    <w:rsid w:val="00512E31"/>
    <w:rsid w:val="005138A6"/>
    <w:rsid w:val="005204A0"/>
    <w:rsid w:val="00520A1D"/>
    <w:rsid w:val="00520CEE"/>
    <w:rsid w:val="005258B6"/>
    <w:rsid w:val="00531B05"/>
    <w:rsid w:val="00533A57"/>
    <w:rsid w:val="00535E5E"/>
    <w:rsid w:val="00535F6B"/>
    <w:rsid w:val="00541E31"/>
    <w:rsid w:val="00542BDD"/>
    <w:rsid w:val="005439D2"/>
    <w:rsid w:val="00544442"/>
    <w:rsid w:val="00545A75"/>
    <w:rsid w:val="00545EED"/>
    <w:rsid w:val="00546413"/>
    <w:rsid w:val="00550A9D"/>
    <w:rsid w:val="005510E7"/>
    <w:rsid w:val="005538FD"/>
    <w:rsid w:val="00553D08"/>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A751A"/>
    <w:rsid w:val="005B3C53"/>
    <w:rsid w:val="005B4879"/>
    <w:rsid w:val="005B4896"/>
    <w:rsid w:val="005B5893"/>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9A7"/>
    <w:rsid w:val="005F5C78"/>
    <w:rsid w:val="0060359B"/>
    <w:rsid w:val="00605BF9"/>
    <w:rsid w:val="006069A6"/>
    <w:rsid w:val="006111F6"/>
    <w:rsid w:val="006115C9"/>
    <w:rsid w:val="00612865"/>
    <w:rsid w:val="0061527E"/>
    <w:rsid w:val="0061581A"/>
    <w:rsid w:val="00620EA8"/>
    <w:rsid w:val="00623A0C"/>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1814"/>
    <w:rsid w:val="00651FB0"/>
    <w:rsid w:val="00652173"/>
    <w:rsid w:val="00654383"/>
    <w:rsid w:val="00657C42"/>
    <w:rsid w:val="00661D23"/>
    <w:rsid w:val="006631AE"/>
    <w:rsid w:val="00663F07"/>
    <w:rsid w:val="00664D66"/>
    <w:rsid w:val="006667E1"/>
    <w:rsid w:val="006677AC"/>
    <w:rsid w:val="006703B2"/>
    <w:rsid w:val="006715FE"/>
    <w:rsid w:val="0067175A"/>
    <w:rsid w:val="00672172"/>
    <w:rsid w:val="00674099"/>
    <w:rsid w:val="00674296"/>
    <w:rsid w:val="00676097"/>
    <w:rsid w:val="006816D2"/>
    <w:rsid w:val="00681F4A"/>
    <w:rsid w:val="006829F7"/>
    <w:rsid w:val="00684E20"/>
    <w:rsid w:val="006854F8"/>
    <w:rsid w:val="00690434"/>
    <w:rsid w:val="0069189B"/>
    <w:rsid w:val="0069302F"/>
    <w:rsid w:val="00693034"/>
    <w:rsid w:val="00693F96"/>
    <w:rsid w:val="006952AD"/>
    <w:rsid w:val="00696596"/>
    <w:rsid w:val="00696C1F"/>
    <w:rsid w:val="006A04EC"/>
    <w:rsid w:val="006A0C89"/>
    <w:rsid w:val="006A1566"/>
    <w:rsid w:val="006A16E5"/>
    <w:rsid w:val="006A283E"/>
    <w:rsid w:val="006B0BF8"/>
    <w:rsid w:val="006B4790"/>
    <w:rsid w:val="006B6CE6"/>
    <w:rsid w:val="006B72B7"/>
    <w:rsid w:val="006B7FB7"/>
    <w:rsid w:val="006C48B3"/>
    <w:rsid w:val="006D0829"/>
    <w:rsid w:val="006D0A05"/>
    <w:rsid w:val="006D25E3"/>
    <w:rsid w:val="006D40B3"/>
    <w:rsid w:val="006D6EBA"/>
    <w:rsid w:val="006E2FB7"/>
    <w:rsid w:val="006E367C"/>
    <w:rsid w:val="006E39AC"/>
    <w:rsid w:val="006E4F5E"/>
    <w:rsid w:val="006E66F3"/>
    <w:rsid w:val="006F02BC"/>
    <w:rsid w:val="006F12DF"/>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14D0"/>
    <w:rsid w:val="00722E4E"/>
    <w:rsid w:val="007232CE"/>
    <w:rsid w:val="007252BE"/>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3CBC"/>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6758"/>
    <w:rsid w:val="00791A33"/>
    <w:rsid w:val="007937F4"/>
    <w:rsid w:val="00794828"/>
    <w:rsid w:val="0079521F"/>
    <w:rsid w:val="00795A30"/>
    <w:rsid w:val="0079609A"/>
    <w:rsid w:val="00796D66"/>
    <w:rsid w:val="007A1416"/>
    <w:rsid w:val="007A2B3F"/>
    <w:rsid w:val="007A3250"/>
    <w:rsid w:val="007A4D8B"/>
    <w:rsid w:val="007A63FF"/>
    <w:rsid w:val="007A73A5"/>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7F798B"/>
    <w:rsid w:val="00800AD9"/>
    <w:rsid w:val="008013E4"/>
    <w:rsid w:val="00801418"/>
    <w:rsid w:val="00801D2F"/>
    <w:rsid w:val="008022AA"/>
    <w:rsid w:val="008028C7"/>
    <w:rsid w:val="00805267"/>
    <w:rsid w:val="0080597F"/>
    <w:rsid w:val="008114CC"/>
    <w:rsid w:val="00812A18"/>
    <w:rsid w:val="00816D0C"/>
    <w:rsid w:val="00817B9F"/>
    <w:rsid w:val="00817EFF"/>
    <w:rsid w:val="00821132"/>
    <w:rsid w:val="008211A6"/>
    <w:rsid w:val="00821B49"/>
    <w:rsid w:val="00824F15"/>
    <w:rsid w:val="0082558D"/>
    <w:rsid w:val="00826129"/>
    <w:rsid w:val="0083034E"/>
    <w:rsid w:val="00831D38"/>
    <w:rsid w:val="0083204D"/>
    <w:rsid w:val="008324B0"/>
    <w:rsid w:val="00833C85"/>
    <w:rsid w:val="00836F29"/>
    <w:rsid w:val="00840D31"/>
    <w:rsid w:val="00841524"/>
    <w:rsid w:val="008422E5"/>
    <w:rsid w:val="00845390"/>
    <w:rsid w:val="00853286"/>
    <w:rsid w:val="008536D5"/>
    <w:rsid w:val="00853B75"/>
    <w:rsid w:val="008547D6"/>
    <w:rsid w:val="00854CF2"/>
    <w:rsid w:val="008569F3"/>
    <w:rsid w:val="00861500"/>
    <w:rsid w:val="00866062"/>
    <w:rsid w:val="0087217E"/>
    <w:rsid w:val="00872C96"/>
    <w:rsid w:val="008733CC"/>
    <w:rsid w:val="00873549"/>
    <w:rsid w:val="0087401C"/>
    <w:rsid w:val="008745B2"/>
    <w:rsid w:val="008755FD"/>
    <w:rsid w:val="00876248"/>
    <w:rsid w:val="00877E09"/>
    <w:rsid w:val="00881C9D"/>
    <w:rsid w:val="00883138"/>
    <w:rsid w:val="00883211"/>
    <w:rsid w:val="00884E6E"/>
    <w:rsid w:val="0088641C"/>
    <w:rsid w:val="0089113A"/>
    <w:rsid w:val="0089342D"/>
    <w:rsid w:val="00897488"/>
    <w:rsid w:val="008A2475"/>
    <w:rsid w:val="008A5741"/>
    <w:rsid w:val="008A5B47"/>
    <w:rsid w:val="008A610E"/>
    <w:rsid w:val="008B027D"/>
    <w:rsid w:val="008B05FD"/>
    <w:rsid w:val="008B0A4F"/>
    <w:rsid w:val="008B11B8"/>
    <w:rsid w:val="008B1652"/>
    <w:rsid w:val="008B1A78"/>
    <w:rsid w:val="008B46E5"/>
    <w:rsid w:val="008B50A6"/>
    <w:rsid w:val="008B50DE"/>
    <w:rsid w:val="008B5111"/>
    <w:rsid w:val="008B5E43"/>
    <w:rsid w:val="008B6B0D"/>
    <w:rsid w:val="008C06E6"/>
    <w:rsid w:val="008C1757"/>
    <w:rsid w:val="008C291C"/>
    <w:rsid w:val="008C347E"/>
    <w:rsid w:val="008C6462"/>
    <w:rsid w:val="008C68A5"/>
    <w:rsid w:val="008C7181"/>
    <w:rsid w:val="008C732C"/>
    <w:rsid w:val="008D1908"/>
    <w:rsid w:val="008D1B13"/>
    <w:rsid w:val="008D4EEE"/>
    <w:rsid w:val="008D5C43"/>
    <w:rsid w:val="008E1D1E"/>
    <w:rsid w:val="008E2CD7"/>
    <w:rsid w:val="008E318E"/>
    <w:rsid w:val="008E74F2"/>
    <w:rsid w:val="008E77FE"/>
    <w:rsid w:val="008F141D"/>
    <w:rsid w:val="008F40B2"/>
    <w:rsid w:val="008F7E26"/>
    <w:rsid w:val="00902191"/>
    <w:rsid w:val="00903A3B"/>
    <w:rsid w:val="009053C7"/>
    <w:rsid w:val="00906F3A"/>
    <w:rsid w:val="0091041B"/>
    <w:rsid w:val="009110E0"/>
    <w:rsid w:val="0091225D"/>
    <w:rsid w:val="00912361"/>
    <w:rsid w:val="00912B94"/>
    <w:rsid w:val="009173C2"/>
    <w:rsid w:val="00924E49"/>
    <w:rsid w:val="00925674"/>
    <w:rsid w:val="00926B01"/>
    <w:rsid w:val="009308BF"/>
    <w:rsid w:val="00930C51"/>
    <w:rsid w:val="009314A9"/>
    <w:rsid w:val="00932536"/>
    <w:rsid w:val="00936134"/>
    <w:rsid w:val="0093678D"/>
    <w:rsid w:val="00937F13"/>
    <w:rsid w:val="00940FFC"/>
    <w:rsid w:val="00941780"/>
    <w:rsid w:val="009438DD"/>
    <w:rsid w:val="00943E86"/>
    <w:rsid w:val="0094489A"/>
    <w:rsid w:val="009463EC"/>
    <w:rsid w:val="00950CF5"/>
    <w:rsid w:val="0095455C"/>
    <w:rsid w:val="00954BFB"/>
    <w:rsid w:val="00956CE2"/>
    <w:rsid w:val="009614A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A69FA"/>
    <w:rsid w:val="009B0176"/>
    <w:rsid w:val="009B65F0"/>
    <w:rsid w:val="009C0505"/>
    <w:rsid w:val="009C5428"/>
    <w:rsid w:val="009C68D3"/>
    <w:rsid w:val="009C769C"/>
    <w:rsid w:val="009D0EA9"/>
    <w:rsid w:val="009D2467"/>
    <w:rsid w:val="009D2B33"/>
    <w:rsid w:val="009D3BB7"/>
    <w:rsid w:val="009D42F6"/>
    <w:rsid w:val="009D6303"/>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3A5C"/>
    <w:rsid w:val="00A245D3"/>
    <w:rsid w:val="00A25FF9"/>
    <w:rsid w:val="00A2611E"/>
    <w:rsid w:val="00A3131F"/>
    <w:rsid w:val="00A318C6"/>
    <w:rsid w:val="00A31C11"/>
    <w:rsid w:val="00A32303"/>
    <w:rsid w:val="00A349B9"/>
    <w:rsid w:val="00A35F81"/>
    <w:rsid w:val="00A3659B"/>
    <w:rsid w:val="00A407BE"/>
    <w:rsid w:val="00A41E2D"/>
    <w:rsid w:val="00A42A35"/>
    <w:rsid w:val="00A51097"/>
    <w:rsid w:val="00A51F29"/>
    <w:rsid w:val="00A54530"/>
    <w:rsid w:val="00A54B25"/>
    <w:rsid w:val="00A558E3"/>
    <w:rsid w:val="00A56200"/>
    <w:rsid w:val="00A56769"/>
    <w:rsid w:val="00A57137"/>
    <w:rsid w:val="00A60970"/>
    <w:rsid w:val="00A6162E"/>
    <w:rsid w:val="00A62CB0"/>
    <w:rsid w:val="00A63191"/>
    <w:rsid w:val="00A65429"/>
    <w:rsid w:val="00A66415"/>
    <w:rsid w:val="00A70F4B"/>
    <w:rsid w:val="00A72854"/>
    <w:rsid w:val="00A779E9"/>
    <w:rsid w:val="00A81A3E"/>
    <w:rsid w:val="00A81B98"/>
    <w:rsid w:val="00A8416B"/>
    <w:rsid w:val="00A84B0D"/>
    <w:rsid w:val="00A85788"/>
    <w:rsid w:val="00A871E1"/>
    <w:rsid w:val="00A90028"/>
    <w:rsid w:val="00A9263A"/>
    <w:rsid w:val="00A9523A"/>
    <w:rsid w:val="00A96452"/>
    <w:rsid w:val="00A968A3"/>
    <w:rsid w:val="00AA0C10"/>
    <w:rsid w:val="00AA2653"/>
    <w:rsid w:val="00AA2D71"/>
    <w:rsid w:val="00AB47E0"/>
    <w:rsid w:val="00AB4B75"/>
    <w:rsid w:val="00AB6B82"/>
    <w:rsid w:val="00AC02F4"/>
    <w:rsid w:val="00AC295F"/>
    <w:rsid w:val="00AC4E67"/>
    <w:rsid w:val="00AC5573"/>
    <w:rsid w:val="00AC6B07"/>
    <w:rsid w:val="00AC6D82"/>
    <w:rsid w:val="00AD447E"/>
    <w:rsid w:val="00AD46FD"/>
    <w:rsid w:val="00AD62C8"/>
    <w:rsid w:val="00AE47E0"/>
    <w:rsid w:val="00AE6BE9"/>
    <w:rsid w:val="00AF4B0C"/>
    <w:rsid w:val="00AF6806"/>
    <w:rsid w:val="00B00006"/>
    <w:rsid w:val="00B00227"/>
    <w:rsid w:val="00B11D2C"/>
    <w:rsid w:val="00B124C6"/>
    <w:rsid w:val="00B16FB9"/>
    <w:rsid w:val="00B217DB"/>
    <w:rsid w:val="00B2772E"/>
    <w:rsid w:val="00B2772F"/>
    <w:rsid w:val="00B32E5E"/>
    <w:rsid w:val="00B33123"/>
    <w:rsid w:val="00B332EF"/>
    <w:rsid w:val="00B34D4B"/>
    <w:rsid w:val="00B36727"/>
    <w:rsid w:val="00B368F4"/>
    <w:rsid w:val="00B3774C"/>
    <w:rsid w:val="00B40213"/>
    <w:rsid w:val="00B40D8F"/>
    <w:rsid w:val="00B439D2"/>
    <w:rsid w:val="00B475CF"/>
    <w:rsid w:val="00B47BEB"/>
    <w:rsid w:val="00B50049"/>
    <w:rsid w:val="00B51C41"/>
    <w:rsid w:val="00B55A1E"/>
    <w:rsid w:val="00B55EB9"/>
    <w:rsid w:val="00B56AFC"/>
    <w:rsid w:val="00B56E1D"/>
    <w:rsid w:val="00B6094E"/>
    <w:rsid w:val="00B60E17"/>
    <w:rsid w:val="00B62EB6"/>
    <w:rsid w:val="00B632C3"/>
    <w:rsid w:val="00B6375F"/>
    <w:rsid w:val="00B646AF"/>
    <w:rsid w:val="00B657D3"/>
    <w:rsid w:val="00B67F60"/>
    <w:rsid w:val="00B708B4"/>
    <w:rsid w:val="00B72006"/>
    <w:rsid w:val="00B7287F"/>
    <w:rsid w:val="00B758C9"/>
    <w:rsid w:val="00B77CCA"/>
    <w:rsid w:val="00B83274"/>
    <w:rsid w:val="00B84B71"/>
    <w:rsid w:val="00B8787D"/>
    <w:rsid w:val="00B963A8"/>
    <w:rsid w:val="00B97445"/>
    <w:rsid w:val="00BA0037"/>
    <w:rsid w:val="00BA009C"/>
    <w:rsid w:val="00BA1DBE"/>
    <w:rsid w:val="00BA201B"/>
    <w:rsid w:val="00BA282E"/>
    <w:rsid w:val="00BA4501"/>
    <w:rsid w:val="00BA5558"/>
    <w:rsid w:val="00BA674D"/>
    <w:rsid w:val="00BA697A"/>
    <w:rsid w:val="00BA7FA0"/>
    <w:rsid w:val="00BB06CD"/>
    <w:rsid w:val="00BB0BC6"/>
    <w:rsid w:val="00BB0DA1"/>
    <w:rsid w:val="00BB1081"/>
    <w:rsid w:val="00BB67B2"/>
    <w:rsid w:val="00BB6CD0"/>
    <w:rsid w:val="00BB6CDA"/>
    <w:rsid w:val="00BB7BF7"/>
    <w:rsid w:val="00BC07FC"/>
    <w:rsid w:val="00BC3C90"/>
    <w:rsid w:val="00BC4B1A"/>
    <w:rsid w:val="00BC6472"/>
    <w:rsid w:val="00BC6DD0"/>
    <w:rsid w:val="00BC73FA"/>
    <w:rsid w:val="00BC7669"/>
    <w:rsid w:val="00BD20AB"/>
    <w:rsid w:val="00BD31C8"/>
    <w:rsid w:val="00BD56AF"/>
    <w:rsid w:val="00BD71C1"/>
    <w:rsid w:val="00BE3D7A"/>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0EEF"/>
    <w:rsid w:val="00C111C8"/>
    <w:rsid w:val="00C1237D"/>
    <w:rsid w:val="00C1530F"/>
    <w:rsid w:val="00C1717A"/>
    <w:rsid w:val="00C17CEC"/>
    <w:rsid w:val="00C208C6"/>
    <w:rsid w:val="00C21ABF"/>
    <w:rsid w:val="00C23F04"/>
    <w:rsid w:val="00C24EED"/>
    <w:rsid w:val="00C26C89"/>
    <w:rsid w:val="00C3284B"/>
    <w:rsid w:val="00C33948"/>
    <w:rsid w:val="00C406EF"/>
    <w:rsid w:val="00C40A58"/>
    <w:rsid w:val="00C4212D"/>
    <w:rsid w:val="00C43023"/>
    <w:rsid w:val="00C47831"/>
    <w:rsid w:val="00C47CA5"/>
    <w:rsid w:val="00C50916"/>
    <w:rsid w:val="00C510E5"/>
    <w:rsid w:val="00C53F9A"/>
    <w:rsid w:val="00C61EE9"/>
    <w:rsid w:val="00C65AFF"/>
    <w:rsid w:val="00C6609A"/>
    <w:rsid w:val="00C7207C"/>
    <w:rsid w:val="00C731BD"/>
    <w:rsid w:val="00C75311"/>
    <w:rsid w:val="00C76BEA"/>
    <w:rsid w:val="00C77F85"/>
    <w:rsid w:val="00C80EBA"/>
    <w:rsid w:val="00C82291"/>
    <w:rsid w:val="00C833D7"/>
    <w:rsid w:val="00C83769"/>
    <w:rsid w:val="00C86451"/>
    <w:rsid w:val="00C86A7F"/>
    <w:rsid w:val="00C9145F"/>
    <w:rsid w:val="00C92B7E"/>
    <w:rsid w:val="00C93BB6"/>
    <w:rsid w:val="00C9588C"/>
    <w:rsid w:val="00C96F78"/>
    <w:rsid w:val="00CA253F"/>
    <w:rsid w:val="00CA71E0"/>
    <w:rsid w:val="00CB2317"/>
    <w:rsid w:val="00CB3166"/>
    <w:rsid w:val="00CB54B1"/>
    <w:rsid w:val="00CC29B7"/>
    <w:rsid w:val="00CC33DC"/>
    <w:rsid w:val="00CC5D1E"/>
    <w:rsid w:val="00CC5F3B"/>
    <w:rsid w:val="00CC64A1"/>
    <w:rsid w:val="00CC72FA"/>
    <w:rsid w:val="00CD25B4"/>
    <w:rsid w:val="00CD4C11"/>
    <w:rsid w:val="00CD5237"/>
    <w:rsid w:val="00CD760E"/>
    <w:rsid w:val="00CE02A8"/>
    <w:rsid w:val="00CE0FBD"/>
    <w:rsid w:val="00CE4274"/>
    <w:rsid w:val="00CE72DD"/>
    <w:rsid w:val="00CE74F9"/>
    <w:rsid w:val="00CF0E52"/>
    <w:rsid w:val="00CF1185"/>
    <w:rsid w:val="00CF168D"/>
    <w:rsid w:val="00CF5465"/>
    <w:rsid w:val="00CF62BF"/>
    <w:rsid w:val="00CF79FF"/>
    <w:rsid w:val="00CF7E51"/>
    <w:rsid w:val="00D01D44"/>
    <w:rsid w:val="00D0251D"/>
    <w:rsid w:val="00D042F5"/>
    <w:rsid w:val="00D04D9E"/>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DB1"/>
    <w:rsid w:val="00D53826"/>
    <w:rsid w:val="00D57B07"/>
    <w:rsid w:val="00D6047D"/>
    <w:rsid w:val="00D60E54"/>
    <w:rsid w:val="00D618D8"/>
    <w:rsid w:val="00D62049"/>
    <w:rsid w:val="00D6222A"/>
    <w:rsid w:val="00D6225B"/>
    <w:rsid w:val="00D63890"/>
    <w:rsid w:val="00D63A65"/>
    <w:rsid w:val="00D64C4C"/>
    <w:rsid w:val="00D658BC"/>
    <w:rsid w:val="00D672C7"/>
    <w:rsid w:val="00D67CD5"/>
    <w:rsid w:val="00D67F77"/>
    <w:rsid w:val="00D708FC"/>
    <w:rsid w:val="00D743B4"/>
    <w:rsid w:val="00D75A1F"/>
    <w:rsid w:val="00D772B2"/>
    <w:rsid w:val="00D77B72"/>
    <w:rsid w:val="00D77D94"/>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423E"/>
    <w:rsid w:val="00DB5874"/>
    <w:rsid w:val="00DB5D2C"/>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1099"/>
    <w:rsid w:val="00E32539"/>
    <w:rsid w:val="00E36452"/>
    <w:rsid w:val="00E416CD"/>
    <w:rsid w:val="00E42157"/>
    <w:rsid w:val="00E4252C"/>
    <w:rsid w:val="00E43E8A"/>
    <w:rsid w:val="00E51FE8"/>
    <w:rsid w:val="00E53690"/>
    <w:rsid w:val="00E5582F"/>
    <w:rsid w:val="00E57989"/>
    <w:rsid w:val="00E57A81"/>
    <w:rsid w:val="00E60CD0"/>
    <w:rsid w:val="00E60D7B"/>
    <w:rsid w:val="00E61192"/>
    <w:rsid w:val="00E647E4"/>
    <w:rsid w:val="00E65300"/>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EF6F3A"/>
    <w:rsid w:val="00F0086F"/>
    <w:rsid w:val="00F02382"/>
    <w:rsid w:val="00F06BE7"/>
    <w:rsid w:val="00F10497"/>
    <w:rsid w:val="00F12D87"/>
    <w:rsid w:val="00F13DC6"/>
    <w:rsid w:val="00F22B6B"/>
    <w:rsid w:val="00F22D68"/>
    <w:rsid w:val="00F24853"/>
    <w:rsid w:val="00F27B0F"/>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502E6"/>
    <w:rsid w:val="00F542D3"/>
    <w:rsid w:val="00F54AFF"/>
    <w:rsid w:val="00F55714"/>
    <w:rsid w:val="00F63642"/>
    <w:rsid w:val="00F63653"/>
    <w:rsid w:val="00F7052A"/>
    <w:rsid w:val="00F728E1"/>
    <w:rsid w:val="00F72F13"/>
    <w:rsid w:val="00F73EB6"/>
    <w:rsid w:val="00F74813"/>
    <w:rsid w:val="00F75568"/>
    <w:rsid w:val="00F77E2D"/>
    <w:rsid w:val="00F80055"/>
    <w:rsid w:val="00F80F19"/>
    <w:rsid w:val="00F8235F"/>
    <w:rsid w:val="00F82711"/>
    <w:rsid w:val="00F849C3"/>
    <w:rsid w:val="00F85338"/>
    <w:rsid w:val="00F859F1"/>
    <w:rsid w:val="00F864CE"/>
    <w:rsid w:val="00F86896"/>
    <w:rsid w:val="00F926EE"/>
    <w:rsid w:val="00F92C1B"/>
    <w:rsid w:val="00F96938"/>
    <w:rsid w:val="00F96A5F"/>
    <w:rsid w:val="00F9748C"/>
    <w:rsid w:val="00F977C0"/>
    <w:rsid w:val="00F97C08"/>
    <w:rsid w:val="00FA2F36"/>
    <w:rsid w:val="00FA3591"/>
    <w:rsid w:val="00FA74C4"/>
    <w:rsid w:val="00FA7697"/>
    <w:rsid w:val="00FA7B99"/>
    <w:rsid w:val="00FB28FA"/>
    <w:rsid w:val="00FB433F"/>
    <w:rsid w:val="00FB57E2"/>
    <w:rsid w:val="00FC09BF"/>
    <w:rsid w:val="00FC16B3"/>
    <w:rsid w:val="00FC2C7F"/>
    <w:rsid w:val="00FC3561"/>
    <w:rsid w:val="00FC4442"/>
    <w:rsid w:val="00FC4881"/>
    <w:rsid w:val="00FD103E"/>
    <w:rsid w:val="00FD2C45"/>
    <w:rsid w:val="00FD65E9"/>
    <w:rsid w:val="00FD66ED"/>
    <w:rsid w:val="00FD68A9"/>
    <w:rsid w:val="00FE1824"/>
    <w:rsid w:val="00FE4A1D"/>
    <w:rsid w:val="00FE5393"/>
    <w:rsid w:val="00FE5479"/>
    <w:rsid w:val="00FF1A6C"/>
    <w:rsid w:val="00FF35E7"/>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5801D"/>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3734">
      <w:bodyDiv w:val="1"/>
      <w:marLeft w:val="0"/>
      <w:marRight w:val="0"/>
      <w:marTop w:val="0"/>
      <w:marBottom w:val="0"/>
      <w:divBdr>
        <w:top w:val="none" w:sz="0" w:space="0" w:color="auto"/>
        <w:left w:val="none" w:sz="0" w:space="0" w:color="auto"/>
        <w:bottom w:val="none" w:sz="0" w:space="0" w:color="auto"/>
        <w:right w:val="none" w:sz="0" w:space="0" w:color="auto"/>
      </w:divBdr>
      <w:divsChild>
        <w:div w:id="1286539986">
          <w:marLeft w:val="0"/>
          <w:marRight w:val="0"/>
          <w:marTop w:val="0"/>
          <w:marBottom w:val="0"/>
          <w:divBdr>
            <w:top w:val="none" w:sz="0" w:space="0" w:color="auto"/>
            <w:left w:val="none" w:sz="0" w:space="0" w:color="auto"/>
            <w:bottom w:val="none" w:sz="0" w:space="0" w:color="auto"/>
            <w:right w:val="none" w:sz="0" w:space="0" w:color="auto"/>
          </w:divBdr>
          <w:divsChild>
            <w:div w:id="201283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6638">
      <w:bodyDiv w:val="1"/>
      <w:marLeft w:val="0"/>
      <w:marRight w:val="0"/>
      <w:marTop w:val="0"/>
      <w:marBottom w:val="0"/>
      <w:divBdr>
        <w:top w:val="none" w:sz="0" w:space="0" w:color="auto"/>
        <w:left w:val="none" w:sz="0" w:space="0" w:color="auto"/>
        <w:bottom w:val="none" w:sz="0" w:space="0" w:color="auto"/>
        <w:right w:val="none" w:sz="0" w:space="0" w:color="auto"/>
      </w:divBdr>
      <w:divsChild>
        <w:div w:id="1059130083">
          <w:marLeft w:val="0"/>
          <w:marRight w:val="0"/>
          <w:marTop w:val="0"/>
          <w:marBottom w:val="0"/>
          <w:divBdr>
            <w:top w:val="none" w:sz="0" w:space="0" w:color="auto"/>
            <w:left w:val="none" w:sz="0" w:space="0" w:color="auto"/>
            <w:bottom w:val="none" w:sz="0" w:space="0" w:color="auto"/>
            <w:right w:val="none" w:sz="0" w:space="0" w:color="auto"/>
          </w:divBdr>
          <w:divsChild>
            <w:div w:id="73485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373">
      <w:bodyDiv w:val="1"/>
      <w:marLeft w:val="0"/>
      <w:marRight w:val="0"/>
      <w:marTop w:val="0"/>
      <w:marBottom w:val="0"/>
      <w:divBdr>
        <w:top w:val="none" w:sz="0" w:space="0" w:color="auto"/>
        <w:left w:val="none" w:sz="0" w:space="0" w:color="auto"/>
        <w:bottom w:val="none" w:sz="0" w:space="0" w:color="auto"/>
        <w:right w:val="none" w:sz="0" w:space="0" w:color="auto"/>
      </w:divBdr>
      <w:divsChild>
        <w:div w:id="1456755377">
          <w:marLeft w:val="0"/>
          <w:marRight w:val="0"/>
          <w:marTop w:val="0"/>
          <w:marBottom w:val="0"/>
          <w:divBdr>
            <w:top w:val="none" w:sz="0" w:space="0" w:color="auto"/>
            <w:left w:val="none" w:sz="0" w:space="0" w:color="auto"/>
            <w:bottom w:val="none" w:sz="0" w:space="0" w:color="auto"/>
            <w:right w:val="none" w:sz="0" w:space="0" w:color="auto"/>
          </w:divBdr>
          <w:divsChild>
            <w:div w:id="13685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2DA6A-C147-482A-ADF4-C5858872B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0</TotalTime>
  <Pages>1</Pages>
  <Words>71092</Words>
  <Characters>405229</Characters>
  <Application>Microsoft Office Word</Application>
  <DocSecurity>0</DocSecurity>
  <Lines>3376</Lines>
  <Paragraphs>9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518</cp:revision>
  <cp:lastPrinted>2017-04-10T04:21:00Z</cp:lastPrinted>
  <dcterms:created xsi:type="dcterms:W3CDTF">2016-09-16T22:38:00Z</dcterms:created>
  <dcterms:modified xsi:type="dcterms:W3CDTF">2017-04-10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